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687C7" w14:textId="77777777" w:rsidR="0080058D" w:rsidRPr="006A1011" w:rsidRDefault="0080058D" w:rsidP="001E1243">
      <w:pPr>
        <w:pStyle w:val="a6"/>
        <w:tabs>
          <w:tab w:val="left" w:pos="7230"/>
        </w:tabs>
      </w:pPr>
      <w:r w:rsidRPr="006A1011">
        <w:t>國立</w:t>
      </w:r>
      <w:r w:rsidRPr="006A1011">
        <w:rPr>
          <w:rFonts w:hint="eastAsia"/>
        </w:rPr>
        <w:t>臺</w:t>
      </w:r>
      <w:r w:rsidRPr="006A1011">
        <w:t>灣大學</w:t>
      </w:r>
      <w:r w:rsidR="005C3CDD">
        <w:rPr>
          <w:rFonts w:hint="eastAsia"/>
        </w:rPr>
        <w:t>電機資訊學院資訊</w:t>
      </w:r>
      <w:r w:rsidRPr="006A1011">
        <w:rPr>
          <w:rFonts w:hint="eastAsia"/>
        </w:rPr>
        <w:t>工程</w:t>
      </w:r>
      <w:r w:rsidRPr="006A1011">
        <w:t>研究所</w:t>
      </w:r>
    </w:p>
    <w:p w14:paraId="4913A9F2" w14:textId="77777777" w:rsidR="0080058D" w:rsidRPr="006A1011" w:rsidRDefault="0080058D" w:rsidP="0080058D">
      <w:pPr>
        <w:pStyle w:val="a6"/>
      </w:pPr>
      <w:r w:rsidRPr="006A1011">
        <w:t>碩士論文</w:t>
      </w:r>
    </w:p>
    <w:p w14:paraId="126B8740" w14:textId="77777777" w:rsidR="0080058D" w:rsidRPr="0003782C" w:rsidRDefault="0080058D" w:rsidP="0080058D">
      <w:pPr>
        <w:pStyle w:val="a6"/>
        <w:rPr>
          <w:sz w:val="28"/>
          <w:szCs w:val="28"/>
        </w:rPr>
      </w:pPr>
      <w:r w:rsidRPr="0003782C">
        <w:rPr>
          <w:rFonts w:hint="eastAsia"/>
          <w:sz w:val="28"/>
          <w:szCs w:val="28"/>
        </w:rPr>
        <w:t xml:space="preserve">Graduate Institute of </w:t>
      </w:r>
      <w:r w:rsidR="005C3CDD">
        <w:rPr>
          <w:rFonts w:hint="eastAsia"/>
          <w:sz w:val="28"/>
          <w:szCs w:val="28"/>
        </w:rPr>
        <w:t>Computer Science and Information Engineering</w:t>
      </w:r>
    </w:p>
    <w:p w14:paraId="42307007"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574684D9" w14:textId="77777777" w:rsidR="0080058D" w:rsidRPr="0003782C" w:rsidRDefault="0080058D" w:rsidP="0080058D">
      <w:pPr>
        <w:pStyle w:val="a6"/>
        <w:rPr>
          <w:sz w:val="32"/>
          <w:szCs w:val="32"/>
        </w:rPr>
      </w:pPr>
      <w:r w:rsidRPr="0003782C">
        <w:rPr>
          <w:rFonts w:hint="eastAsia"/>
          <w:sz w:val="32"/>
          <w:szCs w:val="32"/>
        </w:rPr>
        <w:t>National Taiwan University</w:t>
      </w:r>
    </w:p>
    <w:p w14:paraId="47635D89"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4A082F67" w14:textId="77777777" w:rsidR="0080058D" w:rsidRPr="006A1011" w:rsidRDefault="0080058D" w:rsidP="0080058D">
      <w:pPr>
        <w:pStyle w:val="a6"/>
      </w:pPr>
    </w:p>
    <w:p w14:paraId="19106A01" w14:textId="724FC327" w:rsidR="00A1578F" w:rsidRDefault="00A1578F" w:rsidP="00474023">
      <w:pPr>
        <w:spacing w:line="360" w:lineRule="auto"/>
        <w:jc w:val="center"/>
        <w:rPr>
          <w:sz w:val="36"/>
          <w:szCs w:val="36"/>
        </w:rPr>
      </w:pPr>
      <w:bookmarkStart w:id="0" w:name="_Toc299109103"/>
      <w:bookmarkStart w:id="1" w:name="_Toc299137205"/>
      <w:bookmarkStart w:id="2" w:name="_Toc299206130"/>
      <w:bookmarkStart w:id="3" w:name="_Toc299370149"/>
      <w:bookmarkStart w:id="4" w:name="_Toc300498975"/>
      <w:bookmarkStart w:id="5" w:name="_Toc300571670"/>
      <w:bookmarkStart w:id="6" w:name="_Toc301197253"/>
      <w:bookmarkStart w:id="7" w:name="_Toc301413347"/>
      <w:bookmarkStart w:id="8" w:name="_Toc301451907"/>
      <w:bookmarkStart w:id="9" w:name="_Toc302241639"/>
      <w:bookmarkStart w:id="10" w:name="_Toc302255538"/>
      <w:bookmarkStart w:id="11" w:name="_Toc323632156"/>
      <w:bookmarkStart w:id="12" w:name="_Toc323655965"/>
      <w:bookmarkStart w:id="13" w:name="_Toc324265307"/>
      <w:bookmarkStart w:id="14" w:name="_Toc324265357"/>
      <w:bookmarkStart w:id="15" w:name="_Toc325905256"/>
      <w:bookmarkStart w:id="16" w:name="_Toc330467071"/>
      <w:bookmarkStart w:id="17" w:name="_Toc331523663"/>
      <w:bookmarkStart w:id="18" w:name="_Toc331526507"/>
      <w:bookmarkStart w:id="19" w:name="_Toc331526694"/>
      <w:r>
        <w:rPr>
          <w:rFonts w:hint="eastAsia"/>
          <w:sz w:val="36"/>
          <w:szCs w:val="36"/>
        </w:rPr>
        <w:t>基於智慧空間之銀髮族日常生活活動觀測照護系統</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14:paraId="6B47FD9F" w14:textId="01AE7536" w:rsidR="0080058D" w:rsidRDefault="00A1578F" w:rsidP="00474023">
      <w:pPr>
        <w:pStyle w:val="a6"/>
      </w:pPr>
      <w:r w:rsidRPr="00A1578F">
        <w:t xml:space="preserve">Activity of Daily Living-aware Elderly Health </w:t>
      </w:r>
      <w:r>
        <w:br/>
      </w:r>
      <w:r w:rsidRPr="00A1578F">
        <w:t>in Pervasive Environment</w:t>
      </w:r>
    </w:p>
    <w:p w14:paraId="78FE918C" w14:textId="77777777" w:rsidR="0016674B" w:rsidRPr="00474023" w:rsidRDefault="0016674B" w:rsidP="00474023">
      <w:pPr>
        <w:pStyle w:val="a6"/>
      </w:pPr>
    </w:p>
    <w:p w14:paraId="43D9B3AC" w14:textId="20BFB24C" w:rsidR="001A4E4B" w:rsidRPr="006A1011" w:rsidRDefault="000B353A" w:rsidP="001A4E4B">
      <w:pPr>
        <w:pStyle w:val="a6"/>
      </w:pPr>
      <w:r>
        <w:rPr>
          <w:rFonts w:hint="eastAsia"/>
        </w:rPr>
        <w:t>陳雅虹</w:t>
      </w:r>
    </w:p>
    <w:p w14:paraId="11CEB184" w14:textId="49F31BD8" w:rsidR="00474023" w:rsidRPr="006A1011" w:rsidRDefault="000B353A" w:rsidP="00474023">
      <w:pPr>
        <w:pStyle w:val="a6"/>
      </w:pPr>
      <w:r>
        <w:rPr>
          <w:rFonts w:hint="eastAsia"/>
          <w:color w:val="000000"/>
        </w:rPr>
        <w:t>Ya-Hung Chen</w:t>
      </w:r>
    </w:p>
    <w:p w14:paraId="417CDB3C" w14:textId="77777777" w:rsidR="001A4E4B" w:rsidRPr="006A1011" w:rsidRDefault="001A4E4B" w:rsidP="001A4E4B">
      <w:pPr>
        <w:pStyle w:val="a6"/>
      </w:pPr>
    </w:p>
    <w:p w14:paraId="6DF3752B" w14:textId="77777777" w:rsidR="001A4E4B" w:rsidRPr="006A1011" w:rsidRDefault="001A4E4B" w:rsidP="001A4E4B">
      <w:pPr>
        <w:pStyle w:val="a6"/>
      </w:pPr>
      <w:r w:rsidRPr="006A1011">
        <w:t>指導教授：</w:t>
      </w:r>
      <w:r>
        <w:rPr>
          <w:rFonts w:hint="eastAsia"/>
        </w:rPr>
        <w:t>傅立成</w:t>
      </w:r>
      <w:r w:rsidRPr="006A1011">
        <w:rPr>
          <w:rFonts w:hint="eastAsia"/>
        </w:rPr>
        <w:t xml:space="preserve"> </w:t>
      </w:r>
      <w:r w:rsidRPr="006A1011">
        <w:t>博士</w:t>
      </w:r>
    </w:p>
    <w:p w14:paraId="2FE2F3CC" w14:textId="77777777" w:rsidR="001A4E4B" w:rsidRPr="006A1011" w:rsidRDefault="001A4E4B" w:rsidP="001A4E4B">
      <w:pPr>
        <w:pStyle w:val="a6"/>
      </w:pPr>
      <w:r w:rsidRPr="006A1011">
        <w:rPr>
          <w:rFonts w:hint="eastAsia"/>
        </w:rPr>
        <w:t xml:space="preserve">Advisor: </w:t>
      </w:r>
      <w:r w:rsidRPr="00725089">
        <w:rPr>
          <w:szCs w:val="36"/>
        </w:rPr>
        <w:t>Li-Chen Fu</w:t>
      </w:r>
      <w:r>
        <w:rPr>
          <w:szCs w:val="36"/>
        </w:rPr>
        <w:t>, Ph.D.</w:t>
      </w:r>
    </w:p>
    <w:p w14:paraId="30AFB8A5" w14:textId="77777777" w:rsidR="001A4E4B" w:rsidRPr="003458EC" w:rsidRDefault="001A4E4B" w:rsidP="001A4E4B">
      <w:pPr>
        <w:snapToGrid w:val="0"/>
        <w:spacing w:line="360" w:lineRule="auto"/>
        <w:ind w:firstLineChars="850" w:firstLine="3060"/>
        <w:jc w:val="center"/>
        <w:rPr>
          <w:color w:val="000000"/>
          <w:sz w:val="36"/>
          <w:szCs w:val="36"/>
        </w:rPr>
      </w:pPr>
    </w:p>
    <w:p w14:paraId="604B5C1E" w14:textId="44E90718" w:rsidR="001A4E4B" w:rsidRDefault="001A4E4B" w:rsidP="001A4E4B">
      <w:pPr>
        <w:snapToGrid w:val="0"/>
        <w:spacing w:line="360" w:lineRule="auto"/>
        <w:jc w:val="center"/>
        <w:rPr>
          <w:rFonts w:hAnsi="標楷體"/>
          <w:color w:val="000000"/>
          <w:sz w:val="36"/>
          <w:szCs w:val="36"/>
        </w:rPr>
      </w:pPr>
      <w:r w:rsidRPr="003458EC">
        <w:rPr>
          <w:rFonts w:hAnsi="標楷體"/>
          <w:color w:val="000000"/>
          <w:sz w:val="36"/>
          <w:szCs w:val="36"/>
        </w:rPr>
        <w:t>中華民國</w:t>
      </w:r>
      <w:r w:rsidR="000B353A">
        <w:rPr>
          <w:rFonts w:hAnsi="標楷體" w:hint="eastAsia"/>
          <w:color w:val="000000"/>
          <w:sz w:val="36"/>
          <w:szCs w:val="36"/>
        </w:rPr>
        <w:t>104</w:t>
      </w:r>
      <w:r w:rsidRPr="003458EC">
        <w:rPr>
          <w:rFonts w:hAnsi="標楷體"/>
          <w:color w:val="000000"/>
          <w:sz w:val="36"/>
          <w:szCs w:val="36"/>
        </w:rPr>
        <w:t>年</w:t>
      </w:r>
      <w:r>
        <w:rPr>
          <w:rFonts w:hAnsi="標楷體" w:hint="eastAsia"/>
          <w:color w:val="000000"/>
          <w:sz w:val="36"/>
          <w:szCs w:val="36"/>
        </w:rPr>
        <w:t>7</w:t>
      </w:r>
      <w:r w:rsidRPr="003458EC">
        <w:rPr>
          <w:rFonts w:hAnsi="標楷體"/>
          <w:color w:val="000000"/>
          <w:sz w:val="36"/>
          <w:szCs w:val="36"/>
        </w:rPr>
        <w:t>月</w:t>
      </w:r>
      <w:r w:rsidRPr="003458EC">
        <w:rPr>
          <w:rFonts w:hAnsi="標楷體" w:hint="eastAsia"/>
          <w:color w:val="000000"/>
          <w:sz w:val="36"/>
          <w:szCs w:val="36"/>
        </w:rPr>
        <w:br/>
        <w:t>Ju</w:t>
      </w:r>
      <w:r>
        <w:rPr>
          <w:rFonts w:hAnsi="標楷體" w:hint="eastAsia"/>
          <w:color w:val="000000"/>
          <w:sz w:val="36"/>
          <w:szCs w:val="36"/>
        </w:rPr>
        <w:t>ly</w:t>
      </w:r>
      <w:r w:rsidRPr="003458EC">
        <w:rPr>
          <w:rFonts w:hAnsi="標楷體" w:hint="eastAsia"/>
          <w:color w:val="000000"/>
          <w:sz w:val="36"/>
          <w:szCs w:val="36"/>
        </w:rPr>
        <w:t>, 20</w:t>
      </w:r>
      <w:r w:rsidR="000B353A">
        <w:rPr>
          <w:rFonts w:hAnsi="標楷體" w:hint="eastAsia"/>
          <w:color w:val="000000"/>
          <w:sz w:val="36"/>
          <w:szCs w:val="36"/>
        </w:rPr>
        <w:t>15</w:t>
      </w:r>
    </w:p>
    <w:p w14:paraId="4619E45B" w14:textId="77777777" w:rsidR="0080058D" w:rsidRDefault="0080058D" w:rsidP="0080058D">
      <w:pPr>
        <w:sectPr w:rsidR="0080058D" w:rsidSect="0080058D">
          <w:headerReference w:type="even" r:id="rId8"/>
          <w:footerReference w:type="even" r:id="rId9"/>
          <w:footerReference w:type="default" r:id="rId10"/>
          <w:pgSz w:w="11906" w:h="16838" w:code="9"/>
          <w:pgMar w:top="2268" w:right="1134" w:bottom="1701" w:left="1134" w:header="851" w:footer="992" w:gutter="0"/>
          <w:cols w:space="425"/>
          <w:titlePg/>
          <w:docGrid w:linePitch="360"/>
        </w:sectPr>
      </w:pPr>
    </w:p>
    <w:p w14:paraId="6D1AB175" w14:textId="77777777" w:rsidR="0080058D" w:rsidRDefault="0080058D" w:rsidP="0080058D">
      <w:pPr>
        <w:pStyle w:val="a1"/>
      </w:pPr>
      <w:bookmarkStart w:id="20" w:name="_Toc195365881"/>
      <w:bookmarkStart w:id="21" w:name="_Toc324807787"/>
      <w:bookmarkStart w:id="22" w:name="_Toc324808674"/>
      <w:bookmarkStart w:id="23" w:name="_Toc324809316"/>
      <w:bookmarkStart w:id="24" w:name="_Toc423211133"/>
      <w:r>
        <w:rPr>
          <w:rFonts w:hint="eastAsia"/>
        </w:rPr>
        <w:lastRenderedPageBreak/>
        <w:t>中文摘要</w:t>
      </w:r>
      <w:bookmarkEnd w:id="20"/>
      <w:bookmarkEnd w:id="21"/>
      <w:bookmarkEnd w:id="22"/>
      <w:bookmarkEnd w:id="23"/>
      <w:bookmarkEnd w:id="24"/>
      <w:r>
        <w:rPr>
          <w:rFonts w:hint="eastAsia"/>
        </w:rPr>
        <w:tab/>
      </w:r>
    </w:p>
    <w:p w14:paraId="3416C5F9" w14:textId="1B148EAF" w:rsidR="0080058D" w:rsidRPr="003D28CE" w:rsidRDefault="00E31F58" w:rsidP="0080058D">
      <w:r w:rsidRPr="00E31F58">
        <w:rPr>
          <w:rFonts w:hint="eastAsia"/>
        </w:rPr>
        <w:t>由於醫療進步與致死率降低，人口老化現象逐步加劇，且隨著許多國家伴隨著少子化現象，導致年輕族群將面臨撫養多位長者巨大的壓力。且老年族群若伴隨著不良的生活型態將有較高的致死率，故在非臨床環境下能隨時隨地監測年長的的生理狀態將帶給家屬與醫護人員許多的幫助。故本研究將致力於開發一套具有自動監測環境中長者日常生活活動的智慧環境照護系統，提出一整套創新的非監督式學習活動辨識多階層模型，用以解決以往活動辨識標記活動之困難與適應性功能，能夠隨著長者生活型態改變重建學習模型。也本研究將整合穿戴式感測器與</w:t>
      </w:r>
      <w:r w:rsidRPr="00E31F58">
        <w:rPr>
          <w:rFonts w:hint="eastAsia"/>
        </w:rPr>
        <w:t>Ambient</w:t>
      </w:r>
      <w:r w:rsidRPr="00E31F58">
        <w:rPr>
          <w:rFonts w:hint="eastAsia"/>
        </w:rPr>
        <w:t>感測器兩類型異質感測器整合分析方法，改良以往單種感測器之活動辨識方法，並與物聯網</w:t>
      </w:r>
      <w:r w:rsidRPr="00E31F58">
        <w:rPr>
          <w:rFonts w:hint="eastAsia"/>
        </w:rPr>
        <w:t>(Internet of Things)</w:t>
      </w:r>
      <w:r w:rsidRPr="00E31F58">
        <w:rPr>
          <w:rFonts w:hint="eastAsia"/>
        </w:rPr>
        <w:t>理念整合，在未來世代將可更全面建置智慧環境，本系統將可輔佐瞭解居住者的生活型態，並可在未來發展用以監測異常狀態或異常生活型態，逐步提升居住者的健康狀態。</w:t>
      </w:r>
    </w:p>
    <w:p w14:paraId="0B706F73" w14:textId="07386C1D" w:rsidR="00397C9D" w:rsidRDefault="0080058D" w:rsidP="00766DDC">
      <w:pPr>
        <w:spacing w:line="360" w:lineRule="auto"/>
        <w:ind w:firstLine="480"/>
      </w:pPr>
      <w:r>
        <w:rPr>
          <w:rFonts w:hint="eastAsia"/>
        </w:rPr>
        <w:tab/>
      </w:r>
    </w:p>
    <w:p w14:paraId="73703F2E" w14:textId="77777777" w:rsidR="00397C9D" w:rsidRPr="00475D17" w:rsidRDefault="00397C9D" w:rsidP="00397C9D">
      <w:pPr>
        <w:spacing w:line="360" w:lineRule="auto"/>
        <w:ind w:firstLine="480"/>
      </w:pPr>
    </w:p>
    <w:p w14:paraId="3434AE97" w14:textId="29BF619A" w:rsidR="00397C9D" w:rsidRDefault="00397C9D" w:rsidP="00397C9D">
      <w:pPr>
        <w:spacing w:line="360" w:lineRule="auto"/>
      </w:pPr>
      <w:r w:rsidRPr="00AA7377">
        <w:rPr>
          <w:rFonts w:hint="eastAsia"/>
          <w:b/>
        </w:rPr>
        <w:t>關鍵字</w:t>
      </w:r>
      <w:r>
        <w:rPr>
          <w:rFonts w:hint="eastAsia"/>
        </w:rPr>
        <w:t>:</w:t>
      </w:r>
      <w:r w:rsidR="00E31F58">
        <w:rPr>
          <w:rFonts w:hint="eastAsia"/>
        </w:rPr>
        <w:t>在地老化、活動辨識、適應性學習模型、智慧照護系統、</w:t>
      </w:r>
      <w:r w:rsidR="003856C9">
        <w:rPr>
          <w:rFonts w:hint="eastAsia"/>
        </w:rPr>
        <w:t>物聯網</w:t>
      </w:r>
    </w:p>
    <w:p w14:paraId="641A9977" w14:textId="77777777" w:rsidR="0080058D" w:rsidRDefault="00397C9D" w:rsidP="0080058D">
      <w:pPr>
        <w:spacing w:line="360" w:lineRule="auto"/>
      </w:pPr>
      <w:r>
        <w:br w:type="page"/>
      </w:r>
    </w:p>
    <w:p w14:paraId="6B7E566D" w14:textId="77777777" w:rsidR="0080058D" w:rsidRDefault="0080058D" w:rsidP="003D4B8F">
      <w:pPr>
        <w:pStyle w:val="a1"/>
      </w:pPr>
      <w:bookmarkStart w:id="25" w:name="_Toc195365882"/>
      <w:bookmarkStart w:id="26" w:name="_Toc324807788"/>
      <w:bookmarkStart w:id="27" w:name="_Toc324808675"/>
      <w:bookmarkStart w:id="28" w:name="_Toc324809317"/>
      <w:bookmarkStart w:id="29" w:name="_Toc423211134"/>
      <w:r>
        <w:rPr>
          <w:rFonts w:hint="eastAsia"/>
        </w:rPr>
        <w:lastRenderedPageBreak/>
        <w:t>ABSTRACT</w:t>
      </w:r>
      <w:bookmarkEnd w:id="25"/>
      <w:bookmarkEnd w:id="26"/>
      <w:bookmarkEnd w:id="27"/>
      <w:bookmarkEnd w:id="28"/>
      <w:bookmarkEnd w:id="29"/>
    </w:p>
    <w:p w14:paraId="0C0B42AE" w14:textId="77777777" w:rsidR="00AE4AD4" w:rsidRDefault="00AE4AD4" w:rsidP="00AE4AD4">
      <w:pPr>
        <w:ind w:firstLine="480"/>
      </w:pPr>
    </w:p>
    <w:p w14:paraId="3EA489F3" w14:textId="1EC74FDD" w:rsidR="00C10123" w:rsidRPr="00F43619" w:rsidRDefault="00C10123" w:rsidP="00F43619">
      <w:pPr>
        <w:jc w:val="left"/>
        <w:rPr>
          <w:rFonts w:cs="Times"/>
        </w:rPr>
      </w:pPr>
      <w:r w:rsidRPr="000E188E">
        <w:rPr>
          <w:rFonts w:hint="eastAsia"/>
          <w:b/>
        </w:rPr>
        <w:t>Keyword:</w:t>
      </w:r>
      <w:r>
        <w:rPr>
          <w:rFonts w:hint="eastAsia"/>
        </w:rPr>
        <w:t xml:space="preserve"> </w:t>
      </w:r>
      <w:r w:rsidR="00F43619" w:rsidRPr="00E44DFE">
        <w:rPr>
          <w:rFonts w:cs="Times" w:hint="eastAsia"/>
          <w:sz w:val="22"/>
          <w:szCs w:val="22"/>
        </w:rPr>
        <w:t xml:space="preserve">Smart Grid, </w:t>
      </w:r>
      <w:r w:rsidR="00492A11" w:rsidRPr="00E44DFE">
        <w:rPr>
          <w:rFonts w:cs="Times"/>
          <w:sz w:val="22"/>
          <w:szCs w:val="22"/>
        </w:rPr>
        <w:t>Demand Side Management</w:t>
      </w:r>
      <w:r w:rsidR="00F43619" w:rsidRPr="00E44DFE">
        <w:rPr>
          <w:rFonts w:cs="Times"/>
          <w:sz w:val="22"/>
          <w:szCs w:val="22"/>
        </w:rPr>
        <w:t>,</w:t>
      </w:r>
      <w:r w:rsidR="00492A11" w:rsidRPr="00E44DFE">
        <w:rPr>
          <w:rFonts w:cs="Times"/>
          <w:sz w:val="22"/>
          <w:szCs w:val="22"/>
        </w:rPr>
        <w:t xml:space="preserve"> </w:t>
      </w:r>
      <w:r w:rsidR="00E44DFE" w:rsidRPr="00E44DFE">
        <w:rPr>
          <w:rFonts w:cs="Times" w:hint="eastAsia"/>
          <w:sz w:val="22"/>
          <w:szCs w:val="22"/>
        </w:rPr>
        <w:t>Renewable Energy, Peak-to-Average Ratio</w:t>
      </w:r>
    </w:p>
    <w:p w14:paraId="494D0B37" w14:textId="77777777" w:rsidR="0080058D" w:rsidRDefault="00E96C6C" w:rsidP="0080058D">
      <w:pPr>
        <w:pStyle w:val="a1"/>
      </w:pPr>
      <w:bookmarkStart w:id="30" w:name="_Toc195365883"/>
      <w:bookmarkStart w:id="31" w:name="_Toc324807789"/>
      <w:bookmarkStart w:id="32" w:name="_Toc324808676"/>
      <w:bookmarkStart w:id="33" w:name="_Toc324809293"/>
      <w:bookmarkStart w:id="34" w:name="_Toc324809318"/>
      <w:bookmarkStart w:id="35" w:name="_Toc423211135"/>
      <w:r>
        <w:rPr>
          <w:rFonts w:hint="eastAsia"/>
        </w:rPr>
        <w:lastRenderedPageBreak/>
        <w:t xml:space="preserve">Table of </w:t>
      </w:r>
      <w:r w:rsidR="0080058D">
        <w:rPr>
          <w:rFonts w:hint="eastAsia"/>
        </w:rPr>
        <w:t>C</w:t>
      </w:r>
      <w:r w:rsidR="00CF4B87">
        <w:rPr>
          <w:rFonts w:hint="eastAsia"/>
        </w:rPr>
        <w:t>onte</w:t>
      </w:r>
      <w:r w:rsidR="00BF6A24">
        <w:rPr>
          <w:rFonts w:hint="eastAsia"/>
        </w:rPr>
        <w:t>n</w:t>
      </w:r>
      <w:r w:rsidR="00CF4B87">
        <w:rPr>
          <w:rFonts w:hint="eastAsia"/>
        </w:rPr>
        <w:t>t</w:t>
      </w:r>
      <w:bookmarkEnd w:id="30"/>
      <w:bookmarkEnd w:id="31"/>
      <w:bookmarkEnd w:id="32"/>
      <w:bookmarkEnd w:id="33"/>
      <w:bookmarkEnd w:id="34"/>
      <w:r w:rsidR="00BF6A24">
        <w:rPr>
          <w:rFonts w:hint="eastAsia"/>
        </w:rPr>
        <w:t>s</w:t>
      </w:r>
      <w:bookmarkEnd w:id="35"/>
    </w:p>
    <w:p w14:paraId="4EDC5ADE" w14:textId="77777777" w:rsidR="002A0CC4" w:rsidRDefault="00D963AA">
      <w:pPr>
        <w:pStyle w:val="52"/>
        <w:rPr>
          <w:rFonts w:asciiTheme="minorHAnsi" w:eastAsiaTheme="minorEastAsia" w:hAnsiTheme="minorHAnsi" w:cstheme="minorBidi"/>
          <w:b w:val="0"/>
          <w:szCs w:val="22"/>
        </w:rPr>
      </w:pPr>
      <w:r>
        <w:rPr>
          <w:b w:val="0"/>
        </w:rPr>
        <w:fldChar w:fldCharType="begin"/>
      </w:r>
      <w:r>
        <w:instrText xml:space="preserve"> TOC \o "1-5" \h \z \u </w:instrText>
      </w:r>
      <w:r>
        <w:rPr>
          <w:b w:val="0"/>
        </w:rPr>
        <w:fldChar w:fldCharType="separate"/>
      </w:r>
      <w:hyperlink w:anchor="_Toc423211133" w:history="1">
        <w:r w:rsidR="002A0CC4" w:rsidRPr="005C3A57">
          <w:rPr>
            <w:rStyle w:val="a7"/>
            <w:rFonts w:hint="eastAsia"/>
          </w:rPr>
          <w:t>中文摘要</w:t>
        </w:r>
        <w:r w:rsidR="002A0CC4">
          <w:rPr>
            <w:webHidden/>
          </w:rPr>
          <w:tab/>
        </w:r>
        <w:r w:rsidR="002A0CC4">
          <w:rPr>
            <w:webHidden/>
          </w:rPr>
          <w:fldChar w:fldCharType="begin"/>
        </w:r>
        <w:r w:rsidR="002A0CC4">
          <w:rPr>
            <w:webHidden/>
          </w:rPr>
          <w:instrText xml:space="preserve"> PAGEREF _Toc423211133 \h </w:instrText>
        </w:r>
        <w:r w:rsidR="002A0CC4">
          <w:rPr>
            <w:webHidden/>
          </w:rPr>
        </w:r>
        <w:r w:rsidR="002A0CC4">
          <w:rPr>
            <w:webHidden/>
          </w:rPr>
          <w:fldChar w:fldCharType="separate"/>
        </w:r>
        <w:r w:rsidR="002A0CC4">
          <w:rPr>
            <w:webHidden/>
          </w:rPr>
          <w:t>i</w:t>
        </w:r>
        <w:r w:rsidR="002A0CC4">
          <w:rPr>
            <w:webHidden/>
          </w:rPr>
          <w:fldChar w:fldCharType="end"/>
        </w:r>
      </w:hyperlink>
    </w:p>
    <w:p w14:paraId="7696CEFC" w14:textId="77777777" w:rsidR="002A0CC4" w:rsidRDefault="002A0CC4">
      <w:pPr>
        <w:pStyle w:val="52"/>
        <w:rPr>
          <w:rFonts w:asciiTheme="minorHAnsi" w:eastAsiaTheme="minorEastAsia" w:hAnsiTheme="minorHAnsi" w:cstheme="minorBidi"/>
          <w:b w:val="0"/>
          <w:szCs w:val="22"/>
        </w:rPr>
      </w:pPr>
      <w:hyperlink w:anchor="_Toc423211134" w:history="1">
        <w:r w:rsidRPr="005C3A57">
          <w:rPr>
            <w:rStyle w:val="a7"/>
          </w:rPr>
          <w:t>ABSTRACT</w:t>
        </w:r>
        <w:r>
          <w:rPr>
            <w:webHidden/>
          </w:rPr>
          <w:tab/>
        </w:r>
        <w:r>
          <w:rPr>
            <w:webHidden/>
          </w:rPr>
          <w:fldChar w:fldCharType="begin"/>
        </w:r>
        <w:r>
          <w:rPr>
            <w:webHidden/>
          </w:rPr>
          <w:instrText xml:space="preserve"> PAGEREF _Toc423211134 \h </w:instrText>
        </w:r>
        <w:r>
          <w:rPr>
            <w:webHidden/>
          </w:rPr>
        </w:r>
        <w:r>
          <w:rPr>
            <w:webHidden/>
          </w:rPr>
          <w:fldChar w:fldCharType="separate"/>
        </w:r>
        <w:r>
          <w:rPr>
            <w:webHidden/>
          </w:rPr>
          <w:t>ii</w:t>
        </w:r>
        <w:r>
          <w:rPr>
            <w:webHidden/>
          </w:rPr>
          <w:fldChar w:fldCharType="end"/>
        </w:r>
      </w:hyperlink>
    </w:p>
    <w:p w14:paraId="128F9FAC" w14:textId="77777777" w:rsidR="002A0CC4" w:rsidRDefault="002A0CC4">
      <w:pPr>
        <w:pStyle w:val="52"/>
        <w:rPr>
          <w:rFonts w:asciiTheme="minorHAnsi" w:eastAsiaTheme="minorEastAsia" w:hAnsiTheme="minorHAnsi" w:cstheme="minorBidi"/>
          <w:b w:val="0"/>
          <w:szCs w:val="22"/>
        </w:rPr>
      </w:pPr>
      <w:hyperlink w:anchor="_Toc423211135" w:history="1">
        <w:r w:rsidRPr="005C3A57">
          <w:rPr>
            <w:rStyle w:val="a7"/>
          </w:rPr>
          <w:t>Table of Contents</w:t>
        </w:r>
        <w:r>
          <w:rPr>
            <w:webHidden/>
          </w:rPr>
          <w:tab/>
        </w:r>
        <w:r>
          <w:rPr>
            <w:webHidden/>
          </w:rPr>
          <w:fldChar w:fldCharType="begin"/>
        </w:r>
        <w:r>
          <w:rPr>
            <w:webHidden/>
          </w:rPr>
          <w:instrText xml:space="preserve"> PAGEREF _Toc423211135 \h </w:instrText>
        </w:r>
        <w:r>
          <w:rPr>
            <w:webHidden/>
          </w:rPr>
        </w:r>
        <w:r>
          <w:rPr>
            <w:webHidden/>
          </w:rPr>
          <w:fldChar w:fldCharType="separate"/>
        </w:r>
        <w:r>
          <w:rPr>
            <w:webHidden/>
          </w:rPr>
          <w:t>iii</w:t>
        </w:r>
        <w:r>
          <w:rPr>
            <w:webHidden/>
          </w:rPr>
          <w:fldChar w:fldCharType="end"/>
        </w:r>
      </w:hyperlink>
    </w:p>
    <w:p w14:paraId="2AED425B" w14:textId="77777777" w:rsidR="002A0CC4" w:rsidRDefault="002A0CC4">
      <w:pPr>
        <w:pStyle w:val="52"/>
        <w:rPr>
          <w:rFonts w:asciiTheme="minorHAnsi" w:eastAsiaTheme="minorEastAsia" w:hAnsiTheme="minorHAnsi" w:cstheme="minorBidi"/>
          <w:b w:val="0"/>
          <w:szCs w:val="22"/>
        </w:rPr>
      </w:pPr>
      <w:hyperlink w:anchor="_Toc423211136" w:history="1">
        <w:r w:rsidRPr="005C3A57">
          <w:rPr>
            <w:rStyle w:val="a7"/>
          </w:rPr>
          <w:t>List of Figures</w:t>
        </w:r>
        <w:r>
          <w:rPr>
            <w:webHidden/>
          </w:rPr>
          <w:tab/>
        </w:r>
        <w:r>
          <w:rPr>
            <w:webHidden/>
          </w:rPr>
          <w:fldChar w:fldCharType="begin"/>
        </w:r>
        <w:r>
          <w:rPr>
            <w:webHidden/>
          </w:rPr>
          <w:instrText xml:space="preserve"> PAGEREF _Toc423211136 \h </w:instrText>
        </w:r>
        <w:r>
          <w:rPr>
            <w:webHidden/>
          </w:rPr>
        </w:r>
        <w:r>
          <w:rPr>
            <w:webHidden/>
          </w:rPr>
          <w:fldChar w:fldCharType="separate"/>
        </w:r>
        <w:r>
          <w:rPr>
            <w:webHidden/>
          </w:rPr>
          <w:t>v</w:t>
        </w:r>
        <w:r>
          <w:rPr>
            <w:webHidden/>
          </w:rPr>
          <w:fldChar w:fldCharType="end"/>
        </w:r>
      </w:hyperlink>
    </w:p>
    <w:p w14:paraId="6B1771BA" w14:textId="77777777" w:rsidR="002A0CC4" w:rsidRDefault="002A0CC4">
      <w:pPr>
        <w:pStyle w:val="52"/>
        <w:rPr>
          <w:rFonts w:asciiTheme="minorHAnsi" w:eastAsiaTheme="minorEastAsia" w:hAnsiTheme="minorHAnsi" w:cstheme="minorBidi"/>
          <w:b w:val="0"/>
          <w:szCs w:val="22"/>
        </w:rPr>
      </w:pPr>
      <w:hyperlink w:anchor="_Toc423211137" w:history="1">
        <w:r w:rsidRPr="005C3A57">
          <w:rPr>
            <w:rStyle w:val="a7"/>
          </w:rPr>
          <w:t>List of Tables</w:t>
        </w:r>
        <w:r>
          <w:rPr>
            <w:webHidden/>
          </w:rPr>
          <w:tab/>
        </w:r>
        <w:r>
          <w:rPr>
            <w:webHidden/>
          </w:rPr>
          <w:fldChar w:fldCharType="begin"/>
        </w:r>
        <w:r>
          <w:rPr>
            <w:webHidden/>
          </w:rPr>
          <w:instrText xml:space="preserve"> PAGEREF _Toc423211137 \h </w:instrText>
        </w:r>
        <w:r>
          <w:rPr>
            <w:webHidden/>
          </w:rPr>
        </w:r>
        <w:r>
          <w:rPr>
            <w:webHidden/>
          </w:rPr>
          <w:fldChar w:fldCharType="separate"/>
        </w:r>
        <w:r>
          <w:rPr>
            <w:webHidden/>
          </w:rPr>
          <w:t>vi</w:t>
        </w:r>
        <w:r>
          <w:rPr>
            <w:webHidden/>
          </w:rPr>
          <w:fldChar w:fldCharType="end"/>
        </w:r>
      </w:hyperlink>
    </w:p>
    <w:p w14:paraId="7D72D026" w14:textId="77777777" w:rsidR="002A0CC4" w:rsidRDefault="002A0CC4">
      <w:pPr>
        <w:pStyle w:val="11"/>
        <w:rPr>
          <w:rFonts w:asciiTheme="minorHAnsi" w:eastAsiaTheme="minorEastAsia" w:hAnsiTheme="minorHAnsi" w:cstheme="minorBidi"/>
          <w:b w:val="0"/>
          <w:noProof/>
          <w:szCs w:val="22"/>
        </w:rPr>
      </w:pPr>
      <w:hyperlink w:anchor="_Toc423211138" w:history="1">
        <w:r w:rsidRPr="005C3A57">
          <w:rPr>
            <w:rStyle w:val="a7"/>
            <w:noProof/>
          </w:rPr>
          <w:t>Chapter 1</w:t>
        </w:r>
        <w:r>
          <w:rPr>
            <w:rFonts w:asciiTheme="minorHAnsi" w:eastAsiaTheme="minorEastAsia" w:hAnsiTheme="minorHAnsi" w:cstheme="minorBidi"/>
            <w:b w:val="0"/>
            <w:noProof/>
            <w:szCs w:val="22"/>
          </w:rPr>
          <w:tab/>
        </w:r>
        <w:r w:rsidRPr="005C3A57">
          <w:rPr>
            <w:rStyle w:val="a7"/>
            <w:noProof/>
          </w:rPr>
          <w:t>Introduction</w:t>
        </w:r>
        <w:r>
          <w:rPr>
            <w:noProof/>
            <w:webHidden/>
          </w:rPr>
          <w:tab/>
        </w:r>
        <w:r>
          <w:rPr>
            <w:noProof/>
            <w:webHidden/>
          </w:rPr>
          <w:fldChar w:fldCharType="begin"/>
        </w:r>
        <w:r>
          <w:rPr>
            <w:noProof/>
            <w:webHidden/>
          </w:rPr>
          <w:instrText xml:space="preserve"> PAGEREF _Toc423211138 \h </w:instrText>
        </w:r>
        <w:r>
          <w:rPr>
            <w:noProof/>
            <w:webHidden/>
          </w:rPr>
        </w:r>
        <w:r>
          <w:rPr>
            <w:noProof/>
            <w:webHidden/>
          </w:rPr>
          <w:fldChar w:fldCharType="separate"/>
        </w:r>
        <w:r>
          <w:rPr>
            <w:noProof/>
            <w:webHidden/>
          </w:rPr>
          <w:t>1</w:t>
        </w:r>
        <w:r>
          <w:rPr>
            <w:noProof/>
            <w:webHidden/>
          </w:rPr>
          <w:fldChar w:fldCharType="end"/>
        </w:r>
      </w:hyperlink>
    </w:p>
    <w:p w14:paraId="38A82B14" w14:textId="77777777" w:rsidR="002A0CC4" w:rsidRDefault="002A0CC4">
      <w:pPr>
        <w:pStyle w:val="23"/>
        <w:rPr>
          <w:rFonts w:asciiTheme="minorHAnsi" w:eastAsiaTheme="minorEastAsia" w:hAnsiTheme="minorHAnsi" w:cstheme="minorBidi"/>
          <w:noProof/>
          <w:szCs w:val="22"/>
        </w:rPr>
      </w:pPr>
      <w:hyperlink w:anchor="_Toc423211139" w:history="1">
        <w:r w:rsidRPr="005C3A57">
          <w:rPr>
            <w:rStyle w:val="a7"/>
            <w:noProof/>
          </w:rPr>
          <w:t>1.1</w:t>
        </w:r>
        <w:r>
          <w:rPr>
            <w:rFonts w:asciiTheme="minorHAnsi" w:eastAsiaTheme="minorEastAsia" w:hAnsiTheme="minorHAnsi" w:cstheme="minorBidi"/>
            <w:noProof/>
            <w:szCs w:val="22"/>
          </w:rPr>
          <w:tab/>
        </w:r>
        <w:r w:rsidRPr="005C3A57">
          <w:rPr>
            <w:rStyle w:val="a7"/>
            <w:noProof/>
          </w:rPr>
          <w:t>Motivation</w:t>
        </w:r>
        <w:r>
          <w:rPr>
            <w:noProof/>
            <w:webHidden/>
          </w:rPr>
          <w:tab/>
        </w:r>
        <w:r>
          <w:rPr>
            <w:noProof/>
            <w:webHidden/>
          </w:rPr>
          <w:fldChar w:fldCharType="begin"/>
        </w:r>
        <w:r>
          <w:rPr>
            <w:noProof/>
            <w:webHidden/>
          </w:rPr>
          <w:instrText xml:space="preserve"> PAGEREF _Toc423211139 \h </w:instrText>
        </w:r>
        <w:r>
          <w:rPr>
            <w:noProof/>
            <w:webHidden/>
          </w:rPr>
        </w:r>
        <w:r>
          <w:rPr>
            <w:noProof/>
            <w:webHidden/>
          </w:rPr>
          <w:fldChar w:fldCharType="separate"/>
        </w:r>
        <w:r>
          <w:rPr>
            <w:noProof/>
            <w:webHidden/>
          </w:rPr>
          <w:t>1</w:t>
        </w:r>
        <w:r>
          <w:rPr>
            <w:noProof/>
            <w:webHidden/>
          </w:rPr>
          <w:fldChar w:fldCharType="end"/>
        </w:r>
      </w:hyperlink>
    </w:p>
    <w:p w14:paraId="2689800D" w14:textId="77777777" w:rsidR="002A0CC4" w:rsidRDefault="002A0CC4">
      <w:pPr>
        <w:pStyle w:val="23"/>
        <w:rPr>
          <w:rFonts w:asciiTheme="minorHAnsi" w:eastAsiaTheme="minorEastAsia" w:hAnsiTheme="minorHAnsi" w:cstheme="minorBidi"/>
          <w:noProof/>
          <w:szCs w:val="22"/>
        </w:rPr>
      </w:pPr>
      <w:hyperlink w:anchor="_Toc423211140" w:history="1">
        <w:r w:rsidRPr="005C3A57">
          <w:rPr>
            <w:rStyle w:val="a7"/>
            <w:noProof/>
          </w:rPr>
          <w:t>1.2</w:t>
        </w:r>
        <w:r>
          <w:rPr>
            <w:rFonts w:asciiTheme="minorHAnsi" w:eastAsiaTheme="minorEastAsia" w:hAnsiTheme="minorHAnsi" w:cstheme="minorBidi"/>
            <w:noProof/>
            <w:szCs w:val="22"/>
          </w:rPr>
          <w:tab/>
        </w:r>
        <w:r w:rsidRPr="005C3A57">
          <w:rPr>
            <w:rStyle w:val="a7"/>
            <w:noProof/>
          </w:rPr>
          <w:t>Challenges</w:t>
        </w:r>
        <w:r>
          <w:rPr>
            <w:noProof/>
            <w:webHidden/>
          </w:rPr>
          <w:tab/>
        </w:r>
        <w:r>
          <w:rPr>
            <w:noProof/>
            <w:webHidden/>
          </w:rPr>
          <w:fldChar w:fldCharType="begin"/>
        </w:r>
        <w:r>
          <w:rPr>
            <w:noProof/>
            <w:webHidden/>
          </w:rPr>
          <w:instrText xml:space="preserve"> PAGEREF _Toc423211140 \h </w:instrText>
        </w:r>
        <w:r>
          <w:rPr>
            <w:noProof/>
            <w:webHidden/>
          </w:rPr>
        </w:r>
        <w:r>
          <w:rPr>
            <w:noProof/>
            <w:webHidden/>
          </w:rPr>
          <w:fldChar w:fldCharType="separate"/>
        </w:r>
        <w:r>
          <w:rPr>
            <w:noProof/>
            <w:webHidden/>
          </w:rPr>
          <w:t>2</w:t>
        </w:r>
        <w:r>
          <w:rPr>
            <w:noProof/>
            <w:webHidden/>
          </w:rPr>
          <w:fldChar w:fldCharType="end"/>
        </w:r>
      </w:hyperlink>
    </w:p>
    <w:p w14:paraId="040227C7" w14:textId="77777777" w:rsidR="002A0CC4" w:rsidRDefault="002A0CC4">
      <w:pPr>
        <w:pStyle w:val="33"/>
        <w:tabs>
          <w:tab w:val="left" w:pos="1699"/>
        </w:tabs>
        <w:rPr>
          <w:rFonts w:asciiTheme="minorHAnsi" w:eastAsiaTheme="minorEastAsia" w:hAnsiTheme="minorHAnsi" w:cstheme="minorBidi"/>
          <w:noProof/>
          <w:szCs w:val="22"/>
        </w:rPr>
      </w:pPr>
      <w:hyperlink w:anchor="_Toc423211141" w:history="1">
        <w:r w:rsidRPr="005C3A57">
          <w:rPr>
            <w:rStyle w:val="a7"/>
            <w:noProof/>
          </w:rPr>
          <w:t>1.2.1</w:t>
        </w:r>
        <w:r>
          <w:rPr>
            <w:rFonts w:asciiTheme="minorHAnsi" w:eastAsiaTheme="minorEastAsia" w:hAnsiTheme="minorHAnsi" w:cstheme="minorBidi"/>
            <w:noProof/>
            <w:szCs w:val="22"/>
          </w:rPr>
          <w:tab/>
        </w:r>
        <w:r w:rsidRPr="005C3A57">
          <w:rPr>
            <w:rStyle w:val="a7"/>
            <w:noProof/>
          </w:rPr>
          <w:t>Integrating Ambient Sensor Network and Body Sensor Network</w:t>
        </w:r>
        <w:r>
          <w:rPr>
            <w:noProof/>
            <w:webHidden/>
          </w:rPr>
          <w:tab/>
        </w:r>
        <w:r>
          <w:rPr>
            <w:noProof/>
            <w:webHidden/>
          </w:rPr>
          <w:fldChar w:fldCharType="begin"/>
        </w:r>
        <w:r>
          <w:rPr>
            <w:noProof/>
            <w:webHidden/>
          </w:rPr>
          <w:instrText xml:space="preserve"> PAGEREF _Toc423211141 \h </w:instrText>
        </w:r>
        <w:r>
          <w:rPr>
            <w:noProof/>
            <w:webHidden/>
          </w:rPr>
        </w:r>
        <w:r>
          <w:rPr>
            <w:noProof/>
            <w:webHidden/>
          </w:rPr>
          <w:fldChar w:fldCharType="separate"/>
        </w:r>
        <w:r>
          <w:rPr>
            <w:noProof/>
            <w:webHidden/>
          </w:rPr>
          <w:t>3</w:t>
        </w:r>
        <w:r>
          <w:rPr>
            <w:noProof/>
            <w:webHidden/>
          </w:rPr>
          <w:fldChar w:fldCharType="end"/>
        </w:r>
      </w:hyperlink>
    </w:p>
    <w:p w14:paraId="61BCA17B" w14:textId="77777777" w:rsidR="002A0CC4" w:rsidRDefault="002A0CC4">
      <w:pPr>
        <w:pStyle w:val="33"/>
        <w:tabs>
          <w:tab w:val="left" w:pos="1699"/>
        </w:tabs>
        <w:rPr>
          <w:rFonts w:asciiTheme="minorHAnsi" w:eastAsiaTheme="minorEastAsia" w:hAnsiTheme="minorHAnsi" w:cstheme="minorBidi"/>
          <w:noProof/>
          <w:szCs w:val="22"/>
        </w:rPr>
      </w:pPr>
      <w:hyperlink w:anchor="_Toc423211142" w:history="1">
        <w:r w:rsidRPr="005C3A57">
          <w:rPr>
            <w:rStyle w:val="a7"/>
            <w:noProof/>
          </w:rPr>
          <w:t>1.2.2</w:t>
        </w:r>
        <w:r>
          <w:rPr>
            <w:rFonts w:asciiTheme="minorHAnsi" w:eastAsiaTheme="minorEastAsia" w:hAnsiTheme="minorHAnsi" w:cstheme="minorBidi"/>
            <w:noProof/>
            <w:szCs w:val="22"/>
          </w:rPr>
          <w:tab/>
        </w:r>
        <w:r w:rsidRPr="005C3A57">
          <w:rPr>
            <w:rStyle w:val="a7"/>
            <w:noProof/>
          </w:rPr>
          <w:t>High Cost on Labeling Activity</w:t>
        </w:r>
        <w:r>
          <w:rPr>
            <w:noProof/>
            <w:webHidden/>
          </w:rPr>
          <w:tab/>
        </w:r>
        <w:r>
          <w:rPr>
            <w:noProof/>
            <w:webHidden/>
          </w:rPr>
          <w:fldChar w:fldCharType="begin"/>
        </w:r>
        <w:r>
          <w:rPr>
            <w:noProof/>
            <w:webHidden/>
          </w:rPr>
          <w:instrText xml:space="preserve"> PAGEREF _Toc423211142 \h </w:instrText>
        </w:r>
        <w:r>
          <w:rPr>
            <w:noProof/>
            <w:webHidden/>
          </w:rPr>
        </w:r>
        <w:r>
          <w:rPr>
            <w:noProof/>
            <w:webHidden/>
          </w:rPr>
          <w:fldChar w:fldCharType="separate"/>
        </w:r>
        <w:r>
          <w:rPr>
            <w:noProof/>
            <w:webHidden/>
          </w:rPr>
          <w:t>4</w:t>
        </w:r>
        <w:r>
          <w:rPr>
            <w:noProof/>
            <w:webHidden/>
          </w:rPr>
          <w:fldChar w:fldCharType="end"/>
        </w:r>
      </w:hyperlink>
    </w:p>
    <w:p w14:paraId="1C8BE1A0" w14:textId="77777777" w:rsidR="002A0CC4" w:rsidRDefault="002A0CC4">
      <w:pPr>
        <w:pStyle w:val="33"/>
        <w:tabs>
          <w:tab w:val="left" w:pos="1699"/>
        </w:tabs>
        <w:rPr>
          <w:rFonts w:asciiTheme="minorHAnsi" w:eastAsiaTheme="minorEastAsia" w:hAnsiTheme="minorHAnsi" w:cstheme="minorBidi"/>
          <w:noProof/>
          <w:szCs w:val="22"/>
        </w:rPr>
      </w:pPr>
      <w:hyperlink w:anchor="_Toc423211143" w:history="1">
        <w:r w:rsidRPr="005C3A57">
          <w:rPr>
            <w:rStyle w:val="a7"/>
            <w:noProof/>
          </w:rPr>
          <w:t>1.2.3</w:t>
        </w:r>
        <w:r>
          <w:rPr>
            <w:rFonts w:asciiTheme="minorHAnsi" w:eastAsiaTheme="minorEastAsia" w:hAnsiTheme="minorHAnsi" w:cstheme="minorBidi"/>
            <w:noProof/>
            <w:szCs w:val="22"/>
          </w:rPr>
          <w:tab/>
        </w:r>
        <w:r w:rsidRPr="005C3A57">
          <w:rPr>
            <w:rStyle w:val="a7"/>
            <w:noProof/>
          </w:rPr>
          <w:t>Adaptive Learning of Activity Recognition Model</w:t>
        </w:r>
        <w:r>
          <w:rPr>
            <w:noProof/>
            <w:webHidden/>
          </w:rPr>
          <w:tab/>
        </w:r>
        <w:r>
          <w:rPr>
            <w:noProof/>
            <w:webHidden/>
          </w:rPr>
          <w:fldChar w:fldCharType="begin"/>
        </w:r>
        <w:r>
          <w:rPr>
            <w:noProof/>
            <w:webHidden/>
          </w:rPr>
          <w:instrText xml:space="preserve"> PAGEREF _Toc423211143 \h </w:instrText>
        </w:r>
        <w:r>
          <w:rPr>
            <w:noProof/>
            <w:webHidden/>
          </w:rPr>
        </w:r>
        <w:r>
          <w:rPr>
            <w:noProof/>
            <w:webHidden/>
          </w:rPr>
          <w:fldChar w:fldCharType="separate"/>
        </w:r>
        <w:r>
          <w:rPr>
            <w:noProof/>
            <w:webHidden/>
          </w:rPr>
          <w:t>4</w:t>
        </w:r>
        <w:r>
          <w:rPr>
            <w:noProof/>
            <w:webHidden/>
          </w:rPr>
          <w:fldChar w:fldCharType="end"/>
        </w:r>
      </w:hyperlink>
    </w:p>
    <w:p w14:paraId="3D5B66DB" w14:textId="77777777" w:rsidR="002A0CC4" w:rsidRDefault="002A0CC4">
      <w:pPr>
        <w:pStyle w:val="23"/>
        <w:rPr>
          <w:rFonts w:asciiTheme="minorHAnsi" w:eastAsiaTheme="minorEastAsia" w:hAnsiTheme="minorHAnsi" w:cstheme="minorBidi"/>
          <w:noProof/>
          <w:szCs w:val="22"/>
        </w:rPr>
      </w:pPr>
      <w:hyperlink w:anchor="_Toc423211144" w:history="1">
        <w:r w:rsidRPr="005C3A57">
          <w:rPr>
            <w:rStyle w:val="a7"/>
            <w:noProof/>
          </w:rPr>
          <w:t>1.3</w:t>
        </w:r>
        <w:r>
          <w:rPr>
            <w:rFonts w:asciiTheme="minorHAnsi" w:eastAsiaTheme="minorEastAsia" w:hAnsiTheme="minorHAnsi" w:cstheme="minorBidi"/>
            <w:noProof/>
            <w:szCs w:val="22"/>
          </w:rPr>
          <w:tab/>
        </w:r>
        <w:r w:rsidRPr="005C3A57">
          <w:rPr>
            <w:rStyle w:val="a7"/>
            <w:noProof/>
          </w:rPr>
          <w:t>Related Work</w:t>
        </w:r>
        <w:r>
          <w:rPr>
            <w:noProof/>
            <w:webHidden/>
          </w:rPr>
          <w:tab/>
        </w:r>
        <w:r>
          <w:rPr>
            <w:noProof/>
            <w:webHidden/>
          </w:rPr>
          <w:fldChar w:fldCharType="begin"/>
        </w:r>
        <w:r>
          <w:rPr>
            <w:noProof/>
            <w:webHidden/>
          </w:rPr>
          <w:instrText xml:space="preserve"> PAGEREF _Toc423211144 \h </w:instrText>
        </w:r>
        <w:r>
          <w:rPr>
            <w:noProof/>
            <w:webHidden/>
          </w:rPr>
        </w:r>
        <w:r>
          <w:rPr>
            <w:noProof/>
            <w:webHidden/>
          </w:rPr>
          <w:fldChar w:fldCharType="separate"/>
        </w:r>
        <w:r>
          <w:rPr>
            <w:noProof/>
            <w:webHidden/>
          </w:rPr>
          <w:t>5</w:t>
        </w:r>
        <w:r>
          <w:rPr>
            <w:noProof/>
            <w:webHidden/>
          </w:rPr>
          <w:fldChar w:fldCharType="end"/>
        </w:r>
      </w:hyperlink>
    </w:p>
    <w:p w14:paraId="7685AE15" w14:textId="77777777" w:rsidR="002A0CC4" w:rsidRDefault="002A0CC4">
      <w:pPr>
        <w:pStyle w:val="23"/>
        <w:rPr>
          <w:rFonts w:asciiTheme="minorHAnsi" w:eastAsiaTheme="minorEastAsia" w:hAnsiTheme="minorHAnsi" w:cstheme="minorBidi"/>
          <w:noProof/>
          <w:szCs w:val="22"/>
        </w:rPr>
      </w:pPr>
      <w:hyperlink w:anchor="_Toc423211145" w:history="1">
        <w:r w:rsidRPr="005C3A57">
          <w:rPr>
            <w:rStyle w:val="a7"/>
            <w:noProof/>
          </w:rPr>
          <w:t>1.4</w:t>
        </w:r>
        <w:r>
          <w:rPr>
            <w:rFonts w:asciiTheme="minorHAnsi" w:eastAsiaTheme="minorEastAsia" w:hAnsiTheme="minorHAnsi" w:cstheme="minorBidi"/>
            <w:noProof/>
            <w:szCs w:val="22"/>
          </w:rPr>
          <w:tab/>
        </w:r>
        <w:r w:rsidRPr="005C3A57">
          <w:rPr>
            <w:rStyle w:val="a7"/>
            <w:noProof/>
          </w:rPr>
          <w:t>Objective</w:t>
        </w:r>
        <w:r>
          <w:rPr>
            <w:noProof/>
            <w:webHidden/>
          </w:rPr>
          <w:tab/>
        </w:r>
        <w:r>
          <w:rPr>
            <w:noProof/>
            <w:webHidden/>
          </w:rPr>
          <w:fldChar w:fldCharType="begin"/>
        </w:r>
        <w:r>
          <w:rPr>
            <w:noProof/>
            <w:webHidden/>
          </w:rPr>
          <w:instrText xml:space="preserve"> PAGEREF _Toc423211145 \h </w:instrText>
        </w:r>
        <w:r>
          <w:rPr>
            <w:noProof/>
            <w:webHidden/>
          </w:rPr>
        </w:r>
        <w:r>
          <w:rPr>
            <w:noProof/>
            <w:webHidden/>
          </w:rPr>
          <w:fldChar w:fldCharType="separate"/>
        </w:r>
        <w:r>
          <w:rPr>
            <w:noProof/>
            <w:webHidden/>
          </w:rPr>
          <w:t>5</w:t>
        </w:r>
        <w:r>
          <w:rPr>
            <w:noProof/>
            <w:webHidden/>
          </w:rPr>
          <w:fldChar w:fldCharType="end"/>
        </w:r>
      </w:hyperlink>
    </w:p>
    <w:p w14:paraId="01744342" w14:textId="77777777" w:rsidR="002A0CC4" w:rsidRDefault="002A0CC4">
      <w:pPr>
        <w:pStyle w:val="33"/>
        <w:tabs>
          <w:tab w:val="left" w:pos="1699"/>
        </w:tabs>
        <w:rPr>
          <w:rFonts w:asciiTheme="minorHAnsi" w:eastAsiaTheme="minorEastAsia" w:hAnsiTheme="minorHAnsi" w:cstheme="minorBidi"/>
          <w:noProof/>
          <w:szCs w:val="22"/>
        </w:rPr>
      </w:pPr>
      <w:hyperlink w:anchor="_Toc423211146" w:history="1">
        <w:r w:rsidRPr="005C3A57">
          <w:rPr>
            <w:rStyle w:val="a7"/>
            <w:noProof/>
          </w:rPr>
          <w:t>1.4.1</w:t>
        </w:r>
        <w:r>
          <w:rPr>
            <w:rFonts w:asciiTheme="minorHAnsi" w:eastAsiaTheme="minorEastAsia" w:hAnsiTheme="minorHAnsi" w:cstheme="minorBidi"/>
            <w:noProof/>
            <w:szCs w:val="22"/>
          </w:rPr>
          <w:tab/>
        </w:r>
        <w:r w:rsidRPr="005C3A57">
          <w:rPr>
            <w:rStyle w:val="a7"/>
            <w:noProof/>
          </w:rPr>
          <w:t>Better Recognized Performance by Sensors Fusion</w:t>
        </w:r>
        <w:r>
          <w:rPr>
            <w:noProof/>
            <w:webHidden/>
          </w:rPr>
          <w:tab/>
        </w:r>
        <w:r>
          <w:rPr>
            <w:noProof/>
            <w:webHidden/>
          </w:rPr>
          <w:fldChar w:fldCharType="begin"/>
        </w:r>
        <w:r>
          <w:rPr>
            <w:noProof/>
            <w:webHidden/>
          </w:rPr>
          <w:instrText xml:space="preserve"> PAGEREF _Toc423211146 \h </w:instrText>
        </w:r>
        <w:r>
          <w:rPr>
            <w:noProof/>
            <w:webHidden/>
          </w:rPr>
        </w:r>
        <w:r>
          <w:rPr>
            <w:noProof/>
            <w:webHidden/>
          </w:rPr>
          <w:fldChar w:fldCharType="separate"/>
        </w:r>
        <w:r>
          <w:rPr>
            <w:noProof/>
            <w:webHidden/>
          </w:rPr>
          <w:t>6</w:t>
        </w:r>
        <w:r>
          <w:rPr>
            <w:noProof/>
            <w:webHidden/>
          </w:rPr>
          <w:fldChar w:fldCharType="end"/>
        </w:r>
      </w:hyperlink>
    </w:p>
    <w:p w14:paraId="6444F68B" w14:textId="77777777" w:rsidR="002A0CC4" w:rsidRDefault="002A0CC4">
      <w:pPr>
        <w:pStyle w:val="33"/>
        <w:tabs>
          <w:tab w:val="left" w:pos="1699"/>
        </w:tabs>
        <w:rPr>
          <w:rFonts w:asciiTheme="minorHAnsi" w:eastAsiaTheme="minorEastAsia" w:hAnsiTheme="minorHAnsi" w:cstheme="minorBidi"/>
          <w:noProof/>
          <w:szCs w:val="22"/>
        </w:rPr>
      </w:pPr>
      <w:hyperlink w:anchor="_Toc423211147" w:history="1">
        <w:r w:rsidRPr="005C3A57">
          <w:rPr>
            <w:rStyle w:val="a7"/>
            <w:noProof/>
          </w:rPr>
          <w:t>1.4.2</w:t>
        </w:r>
        <w:r>
          <w:rPr>
            <w:rFonts w:asciiTheme="minorHAnsi" w:eastAsiaTheme="minorEastAsia" w:hAnsiTheme="minorHAnsi" w:cstheme="minorBidi"/>
            <w:noProof/>
            <w:szCs w:val="22"/>
          </w:rPr>
          <w:tab/>
        </w:r>
        <w:r w:rsidRPr="005C3A57">
          <w:rPr>
            <w:rStyle w:val="a7"/>
            <w:noProof/>
          </w:rPr>
          <w:t>Facilitated Activity-aware System for Elderly Healthcare</w:t>
        </w:r>
        <w:r>
          <w:rPr>
            <w:noProof/>
            <w:webHidden/>
          </w:rPr>
          <w:tab/>
        </w:r>
        <w:r>
          <w:rPr>
            <w:noProof/>
            <w:webHidden/>
          </w:rPr>
          <w:fldChar w:fldCharType="begin"/>
        </w:r>
        <w:r>
          <w:rPr>
            <w:noProof/>
            <w:webHidden/>
          </w:rPr>
          <w:instrText xml:space="preserve"> PAGEREF _Toc423211147 \h </w:instrText>
        </w:r>
        <w:r>
          <w:rPr>
            <w:noProof/>
            <w:webHidden/>
          </w:rPr>
        </w:r>
        <w:r>
          <w:rPr>
            <w:noProof/>
            <w:webHidden/>
          </w:rPr>
          <w:fldChar w:fldCharType="separate"/>
        </w:r>
        <w:r>
          <w:rPr>
            <w:noProof/>
            <w:webHidden/>
          </w:rPr>
          <w:t>7</w:t>
        </w:r>
        <w:r>
          <w:rPr>
            <w:noProof/>
            <w:webHidden/>
          </w:rPr>
          <w:fldChar w:fldCharType="end"/>
        </w:r>
      </w:hyperlink>
    </w:p>
    <w:p w14:paraId="44B31BD9" w14:textId="77777777" w:rsidR="002A0CC4" w:rsidRDefault="002A0CC4">
      <w:pPr>
        <w:pStyle w:val="23"/>
        <w:rPr>
          <w:rFonts w:asciiTheme="minorHAnsi" w:eastAsiaTheme="minorEastAsia" w:hAnsiTheme="minorHAnsi" w:cstheme="minorBidi"/>
          <w:noProof/>
          <w:szCs w:val="22"/>
        </w:rPr>
      </w:pPr>
      <w:hyperlink w:anchor="_Toc423211148" w:history="1">
        <w:r w:rsidRPr="005C3A57">
          <w:rPr>
            <w:rStyle w:val="a7"/>
            <w:noProof/>
          </w:rPr>
          <w:t>1.5</w:t>
        </w:r>
        <w:r>
          <w:rPr>
            <w:rFonts w:asciiTheme="minorHAnsi" w:eastAsiaTheme="minorEastAsia" w:hAnsiTheme="minorHAnsi" w:cstheme="minorBidi"/>
            <w:noProof/>
            <w:szCs w:val="22"/>
          </w:rPr>
          <w:tab/>
        </w:r>
        <w:r w:rsidRPr="005C3A57">
          <w:rPr>
            <w:rStyle w:val="a7"/>
            <w:noProof/>
          </w:rPr>
          <w:t>System Overview</w:t>
        </w:r>
        <w:r>
          <w:rPr>
            <w:noProof/>
            <w:webHidden/>
          </w:rPr>
          <w:tab/>
        </w:r>
        <w:r>
          <w:rPr>
            <w:noProof/>
            <w:webHidden/>
          </w:rPr>
          <w:fldChar w:fldCharType="begin"/>
        </w:r>
        <w:r>
          <w:rPr>
            <w:noProof/>
            <w:webHidden/>
          </w:rPr>
          <w:instrText xml:space="preserve"> PAGEREF _Toc423211148 \h </w:instrText>
        </w:r>
        <w:r>
          <w:rPr>
            <w:noProof/>
            <w:webHidden/>
          </w:rPr>
        </w:r>
        <w:r>
          <w:rPr>
            <w:noProof/>
            <w:webHidden/>
          </w:rPr>
          <w:fldChar w:fldCharType="separate"/>
        </w:r>
        <w:r>
          <w:rPr>
            <w:noProof/>
            <w:webHidden/>
          </w:rPr>
          <w:t>9</w:t>
        </w:r>
        <w:r>
          <w:rPr>
            <w:noProof/>
            <w:webHidden/>
          </w:rPr>
          <w:fldChar w:fldCharType="end"/>
        </w:r>
      </w:hyperlink>
    </w:p>
    <w:p w14:paraId="2640219C" w14:textId="77777777" w:rsidR="002A0CC4" w:rsidRDefault="002A0CC4">
      <w:pPr>
        <w:pStyle w:val="23"/>
        <w:rPr>
          <w:rFonts w:asciiTheme="minorHAnsi" w:eastAsiaTheme="minorEastAsia" w:hAnsiTheme="minorHAnsi" w:cstheme="minorBidi"/>
          <w:noProof/>
          <w:szCs w:val="22"/>
        </w:rPr>
      </w:pPr>
      <w:hyperlink w:anchor="_Toc423211149" w:history="1">
        <w:r w:rsidRPr="005C3A57">
          <w:rPr>
            <w:rStyle w:val="a7"/>
            <w:noProof/>
          </w:rPr>
          <w:t>1.6</w:t>
        </w:r>
        <w:r>
          <w:rPr>
            <w:rFonts w:asciiTheme="minorHAnsi" w:eastAsiaTheme="minorEastAsia" w:hAnsiTheme="minorHAnsi" w:cstheme="minorBidi"/>
            <w:noProof/>
            <w:szCs w:val="22"/>
          </w:rPr>
          <w:tab/>
        </w:r>
        <w:r w:rsidRPr="005C3A57">
          <w:rPr>
            <w:rStyle w:val="a7"/>
            <w:noProof/>
          </w:rPr>
          <w:t>Thesis Organization</w:t>
        </w:r>
        <w:r>
          <w:rPr>
            <w:noProof/>
            <w:webHidden/>
          </w:rPr>
          <w:tab/>
        </w:r>
        <w:r>
          <w:rPr>
            <w:noProof/>
            <w:webHidden/>
          </w:rPr>
          <w:fldChar w:fldCharType="begin"/>
        </w:r>
        <w:r>
          <w:rPr>
            <w:noProof/>
            <w:webHidden/>
          </w:rPr>
          <w:instrText xml:space="preserve"> PAGEREF _Toc423211149 \h </w:instrText>
        </w:r>
        <w:r>
          <w:rPr>
            <w:noProof/>
            <w:webHidden/>
          </w:rPr>
        </w:r>
        <w:r>
          <w:rPr>
            <w:noProof/>
            <w:webHidden/>
          </w:rPr>
          <w:fldChar w:fldCharType="separate"/>
        </w:r>
        <w:r>
          <w:rPr>
            <w:noProof/>
            <w:webHidden/>
          </w:rPr>
          <w:t>10</w:t>
        </w:r>
        <w:r>
          <w:rPr>
            <w:noProof/>
            <w:webHidden/>
          </w:rPr>
          <w:fldChar w:fldCharType="end"/>
        </w:r>
      </w:hyperlink>
    </w:p>
    <w:p w14:paraId="055625FB" w14:textId="77777777" w:rsidR="002A0CC4" w:rsidRDefault="002A0CC4">
      <w:pPr>
        <w:pStyle w:val="11"/>
        <w:rPr>
          <w:rFonts w:asciiTheme="minorHAnsi" w:eastAsiaTheme="minorEastAsia" w:hAnsiTheme="minorHAnsi" w:cstheme="minorBidi"/>
          <w:b w:val="0"/>
          <w:noProof/>
          <w:szCs w:val="22"/>
        </w:rPr>
      </w:pPr>
      <w:hyperlink w:anchor="_Toc423211150" w:history="1">
        <w:r w:rsidRPr="005C3A57">
          <w:rPr>
            <w:rStyle w:val="a7"/>
            <w:noProof/>
          </w:rPr>
          <w:t>Chapter 2</w:t>
        </w:r>
        <w:r>
          <w:rPr>
            <w:rFonts w:asciiTheme="minorHAnsi" w:eastAsiaTheme="minorEastAsia" w:hAnsiTheme="minorHAnsi" w:cstheme="minorBidi"/>
            <w:b w:val="0"/>
            <w:noProof/>
            <w:szCs w:val="22"/>
          </w:rPr>
          <w:tab/>
        </w:r>
        <w:r w:rsidRPr="005C3A57">
          <w:rPr>
            <w:rStyle w:val="a7"/>
            <w:noProof/>
          </w:rPr>
          <w:t>Preliminaries</w:t>
        </w:r>
        <w:r>
          <w:rPr>
            <w:noProof/>
            <w:webHidden/>
          </w:rPr>
          <w:tab/>
        </w:r>
        <w:r>
          <w:rPr>
            <w:noProof/>
            <w:webHidden/>
          </w:rPr>
          <w:fldChar w:fldCharType="begin"/>
        </w:r>
        <w:r>
          <w:rPr>
            <w:noProof/>
            <w:webHidden/>
          </w:rPr>
          <w:instrText xml:space="preserve"> PAGEREF _Toc423211150 \h </w:instrText>
        </w:r>
        <w:r>
          <w:rPr>
            <w:noProof/>
            <w:webHidden/>
          </w:rPr>
        </w:r>
        <w:r>
          <w:rPr>
            <w:noProof/>
            <w:webHidden/>
          </w:rPr>
          <w:fldChar w:fldCharType="separate"/>
        </w:r>
        <w:r>
          <w:rPr>
            <w:noProof/>
            <w:webHidden/>
          </w:rPr>
          <w:t>12</w:t>
        </w:r>
        <w:r>
          <w:rPr>
            <w:noProof/>
            <w:webHidden/>
          </w:rPr>
          <w:fldChar w:fldCharType="end"/>
        </w:r>
      </w:hyperlink>
    </w:p>
    <w:p w14:paraId="54FBCC86" w14:textId="77777777" w:rsidR="002A0CC4" w:rsidRDefault="002A0CC4">
      <w:pPr>
        <w:pStyle w:val="23"/>
        <w:rPr>
          <w:rFonts w:asciiTheme="minorHAnsi" w:eastAsiaTheme="minorEastAsia" w:hAnsiTheme="minorHAnsi" w:cstheme="minorBidi"/>
          <w:noProof/>
          <w:szCs w:val="22"/>
        </w:rPr>
      </w:pPr>
      <w:hyperlink w:anchor="_Toc423211151" w:history="1">
        <w:r w:rsidRPr="005C3A57">
          <w:rPr>
            <w:rStyle w:val="a7"/>
            <w:noProof/>
          </w:rPr>
          <w:t>2.1</w:t>
        </w:r>
        <w:r>
          <w:rPr>
            <w:rFonts w:asciiTheme="minorHAnsi" w:eastAsiaTheme="minorEastAsia" w:hAnsiTheme="minorHAnsi" w:cstheme="minorBidi"/>
            <w:noProof/>
            <w:szCs w:val="22"/>
          </w:rPr>
          <w:tab/>
        </w:r>
        <w:r w:rsidRPr="005C3A57">
          <w:rPr>
            <w:rStyle w:val="a7"/>
            <w:noProof/>
          </w:rPr>
          <w:t>Pervasive Environment</w:t>
        </w:r>
        <w:r>
          <w:rPr>
            <w:noProof/>
            <w:webHidden/>
          </w:rPr>
          <w:tab/>
        </w:r>
        <w:r>
          <w:rPr>
            <w:noProof/>
            <w:webHidden/>
          </w:rPr>
          <w:fldChar w:fldCharType="begin"/>
        </w:r>
        <w:r>
          <w:rPr>
            <w:noProof/>
            <w:webHidden/>
          </w:rPr>
          <w:instrText xml:space="preserve"> PAGEREF _Toc423211151 \h </w:instrText>
        </w:r>
        <w:r>
          <w:rPr>
            <w:noProof/>
            <w:webHidden/>
          </w:rPr>
        </w:r>
        <w:r>
          <w:rPr>
            <w:noProof/>
            <w:webHidden/>
          </w:rPr>
          <w:fldChar w:fldCharType="separate"/>
        </w:r>
        <w:r>
          <w:rPr>
            <w:noProof/>
            <w:webHidden/>
          </w:rPr>
          <w:t>12</w:t>
        </w:r>
        <w:r>
          <w:rPr>
            <w:noProof/>
            <w:webHidden/>
          </w:rPr>
          <w:fldChar w:fldCharType="end"/>
        </w:r>
      </w:hyperlink>
    </w:p>
    <w:p w14:paraId="5AE20F50" w14:textId="77777777" w:rsidR="002A0CC4" w:rsidRDefault="002A0CC4">
      <w:pPr>
        <w:pStyle w:val="23"/>
        <w:rPr>
          <w:rFonts w:asciiTheme="minorHAnsi" w:eastAsiaTheme="minorEastAsia" w:hAnsiTheme="minorHAnsi" w:cstheme="minorBidi"/>
          <w:noProof/>
          <w:szCs w:val="22"/>
        </w:rPr>
      </w:pPr>
      <w:hyperlink w:anchor="_Toc423211152" w:history="1">
        <w:r w:rsidRPr="005C3A57">
          <w:rPr>
            <w:rStyle w:val="a7"/>
            <w:noProof/>
          </w:rPr>
          <w:t>2.2</w:t>
        </w:r>
        <w:r>
          <w:rPr>
            <w:rFonts w:asciiTheme="minorHAnsi" w:eastAsiaTheme="minorEastAsia" w:hAnsiTheme="minorHAnsi" w:cstheme="minorBidi"/>
            <w:noProof/>
            <w:szCs w:val="22"/>
          </w:rPr>
          <w:tab/>
        </w:r>
        <w:r w:rsidRPr="005C3A57">
          <w:rPr>
            <w:rStyle w:val="a7"/>
            <w:noProof/>
          </w:rPr>
          <w:t>Non-parametric Statistical Distribution</w:t>
        </w:r>
        <w:r>
          <w:rPr>
            <w:noProof/>
            <w:webHidden/>
          </w:rPr>
          <w:tab/>
        </w:r>
        <w:r>
          <w:rPr>
            <w:noProof/>
            <w:webHidden/>
          </w:rPr>
          <w:fldChar w:fldCharType="begin"/>
        </w:r>
        <w:r>
          <w:rPr>
            <w:noProof/>
            <w:webHidden/>
          </w:rPr>
          <w:instrText xml:space="preserve"> PAGEREF _Toc423211152 \h </w:instrText>
        </w:r>
        <w:r>
          <w:rPr>
            <w:noProof/>
            <w:webHidden/>
          </w:rPr>
        </w:r>
        <w:r>
          <w:rPr>
            <w:noProof/>
            <w:webHidden/>
          </w:rPr>
          <w:fldChar w:fldCharType="separate"/>
        </w:r>
        <w:r>
          <w:rPr>
            <w:noProof/>
            <w:webHidden/>
          </w:rPr>
          <w:t>16</w:t>
        </w:r>
        <w:r>
          <w:rPr>
            <w:noProof/>
            <w:webHidden/>
          </w:rPr>
          <w:fldChar w:fldCharType="end"/>
        </w:r>
      </w:hyperlink>
    </w:p>
    <w:p w14:paraId="2D7259B6" w14:textId="77777777" w:rsidR="002A0CC4" w:rsidRDefault="002A0CC4">
      <w:pPr>
        <w:pStyle w:val="33"/>
        <w:tabs>
          <w:tab w:val="left" w:pos="1699"/>
        </w:tabs>
        <w:rPr>
          <w:rFonts w:asciiTheme="minorHAnsi" w:eastAsiaTheme="minorEastAsia" w:hAnsiTheme="minorHAnsi" w:cstheme="minorBidi"/>
          <w:noProof/>
          <w:szCs w:val="22"/>
        </w:rPr>
      </w:pPr>
      <w:hyperlink w:anchor="_Toc423211153" w:history="1">
        <w:r w:rsidRPr="005C3A57">
          <w:rPr>
            <w:rStyle w:val="a7"/>
            <w:noProof/>
          </w:rPr>
          <w:t>2.2.1</w:t>
        </w:r>
        <w:r>
          <w:rPr>
            <w:rFonts w:asciiTheme="minorHAnsi" w:eastAsiaTheme="minorEastAsia" w:hAnsiTheme="minorHAnsi" w:cstheme="minorBidi"/>
            <w:noProof/>
            <w:szCs w:val="22"/>
          </w:rPr>
          <w:tab/>
        </w:r>
        <w:r w:rsidRPr="005C3A57">
          <w:rPr>
            <w:rStyle w:val="a7"/>
            <w:noProof/>
          </w:rPr>
          <w:t>Dirichlet Distribution</w:t>
        </w:r>
        <w:r>
          <w:rPr>
            <w:noProof/>
            <w:webHidden/>
          </w:rPr>
          <w:tab/>
        </w:r>
        <w:r>
          <w:rPr>
            <w:noProof/>
            <w:webHidden/>
          </w:rPr>
          <w:fldChar w:fldCharType="begin"/>
        </w:r>
        <w:r>
          <w:rPr>
            <w:noProof/>
            <w:webHidden/>
          </w:rPr>
          <w:instrText xml:space="preserve"> PAGEREF _Toc423211153 \h </w:instrText>
        </w:r>
        <w:r>
          <w:rPr>
            <w:noProof/>
            <w:webHidden/>
          </w:rPr>
        </w:r>
        <w:r>
          <w:rPr>
            <w:noProof/>
            <w:webHidden/>
          </w:rPr>
          <w:fldChar w:fldCharType="separate"/>
        </w:r>
        <w:r>
          <w:rPr>
            <w:noProof/>
            <w:webHidden/>
          </w:rPr>
          <w:t>17</w:t>
        </w:r>
        <w:r>
          <w:rPr>
            <w:noProof/>
            <w:webHidden/>
          </w:rPr>
          <w:fldChar w:fldCharType="end"/>
        </w:r>
      </w:hyperlink>
    </w:p>
    <w:p w14:paraId="16E8794E" w14:textId="77777777" w:rsidR="002A0CC4" w:rsidRDefault="002A0CC4">
      <w:pPr>
        <w:pStyle w:val="33"/>
        <w:tabs>
          <w:tab w:val="left" w:pos="1699"/>
        </w:tabs>
        <w:rPr>
          <w:rFonts w:asciiTheme="minorHAnsi" w:eastAsiaTheme="minorEastAsia" w:hAnsiTheme="minorHAnsi" w:cstheme="minorBidi"/>
          <w:noProof/>
          <w:szCs w:val="22"/>
        </w:rPr>
      </w:pPr>
      <w:hyperlink w:anchor="_Toc423211154" w:history="1">
        <w:r w:rsidRPr="005C3A57">
          <w:rPr>
            <w:rStyle w:val="a7"/>
            <w:noProof/>
          </w:rPr>
          <w:t>2.2.2</w:t>
        </w:r>
        <w:r>
          <w:rPr>
            <w:rFonts w:asciiTheme="minorHAnsi" w:eastAsiaTheme="minorEastAsia" w:hAnsiTheme="minorHAnsi" w:cstheme="minorBidi"/>
            <w:noProof/>
            <w:szCs w:val="22"/>
          </w:rPr>
          <w:tab/>
        </w:r>
        <w:r w:rsidRPr="005C3A57">
          <w:rPr>
            <w:rStyle w:val="a7"/>
            <w:noProof/>
          </w:rPr>
          <w:t>Dirichlet Process</w:t>
        </w:r>
        <w:r>
          <w:rPr>
            <w:noProof/>
            <w:webHidden/>
          </w:rPr>
          <w:tab/>
        </w:r>
        <w:r>
          <w:rPr>
            <w:noProof/>
            <w:webHidden/>
          </w:rPr>
          <w:fldChar w:fldCharType="begin"/>
        </w:r>
        <w:r>
          <w:rPr>
            <w:noProof/>
            <w:webHidden/>
          </w:rPr>
          <w:instrText xml:space="preserve"> PAGEREF _Toc423211154 \h </w:instrText>
        </w:r>
        <w:r>
          <w:rPr>
            <w:noProof/>
            <w:webHidden/>
          </w:rPr>
        </w:r>
        <w:r>
          <w:rPr>
            <w:noProof/>
            <w:webHidden/>
          </w:rPr>
          <w:fldChar w:fldCharType="separate"/>
        </w:r>
        <w:r>
          <w:rPr>
            <w:noProof/>
            <w:webHidden/>
          </w:rPr>
          <w:t>19</w:t>
        </w:r>
        <w:r>
          <w:rPr>
            <w:noProof/>
            <w:webHidden/>
          </w:rPr>
          <w:fldChar w:fldCharType="end"/>
        </w:r>
      </w:hyperlink>
    </w:p>
    <w:p w14:paraId="6F82652C" w14:textId="77777777" w:rsidR="002A0CC4" w:rsidRDefault="002A0CC4">
      <w:pPr>
        <w:pStyle w:val="23"/>
        <w:rPr>
          <w:rFonts w:asciiTheme="minorHAnsi" w:eastAsiaTheme="minorEastAsia" w:hAnsiTheme="minorHAnsi" w:cstheme="minorBidi"/>
          <w:noProof/>
          <w:szCs w:val="22"/>
        </w:rPr>
      </w:pPr>
      <w:hyperlink w:anchor="_Toc423211155" w:history="1">
        <w:r w:rsidRPr="005C3A57">
          <w:rPr>
            <w:rStyle w:val="a7"/>
            <w:noProof/>
          </w:rPr>
          <w:t>2.3</w:t>
        </w:r>
        <w:r>
          <w:rPr>
            <w:rFonts w:asciiTheme="minorHAnsi" w:eastAsiaTheme="minorEastAsia" w:hAnsiTheme="minorHAnsi" w:cstheme="minorBidi"/>
            <w:noProof/>
            <w:szCs w:val="22"/>
          </w:rPr>
          <w:tab/>
        </w:r>
        <w:r w:rsidRPr="005C3A57">
          <w:rPr>
            <w:rStyle w:val="a7"/>
            <w:noProof/>
          </w:rPr>
          <w:t>Inference Model of Machine Learning Techniques</w:t>
        </w:r>
        <w:r>
          <w:rPr>
            <w:noProof/>
            <w:webHidden/>
          </w:rPr>
          <w:tab/>
        </w:r>
        <w:r>
          <w:rPr>
            <w:noProof/>
            <w:webHidden/>
          </w:rPr>
          <w:fldChar w:fldCharType="begin"/>
        </w:r>
        <w:r>
          <w:rPr>
            <w:noProof/>
            <w:webHidden/>
          </w:rPr>
          <w:instrText xml:space="preserve"> PAGEREF _Toc423211155 \h </w:instrText>
        </w:r>
        <w:r>
          <w:rPr>
            <w:noProof/>
            <w:webHidden/>
          </w:rPr>
        </w:r>
        <w:r>
          <w:rPr>
            <w:noProof/>
            <w:webHidden/>
          </w:rPr>
          <w:fldChar w:fldCharType="separate"/>
        </w:r>
        <w:r>
          <w:rPr>
            <w:noProof/>
            <w:webHidden/>
          </w:rPr>
          <w:t>20</w:t>
        </w:r>
        <w:r>
          <w:rPr>
            <w:noProof/>
            <w:webHidden/>
          </w:rPr>
          <w:fldChar w:fldCharType="end"/>
        </w:r>
      </w:hyperlink>
    </w:p>
    <w:p w14:paraId="78703FE4" w14:textId="77777777" w:rsidR="002A0CC4" w:rsidRDefault="002A0CC4">
      <w:pPr>
        <w:pStyle w:val="33"/>
        <w:tabs>
          <w:tab w:val="left" w:pos="1699"/>
        </w:tabs>
        <w:rPr>
          <w:rFonts w:asciiTheme="minorHAnsi" w:eastAsiaTheme="minorEastAsia" w:hAnsiTheme="minorHAnsi" w:cstheme="minorBidi"/>
          <w:noProof/>
          <w:szCs w:val="22"/>
        </w:rPr>
      </w:pPr>
      <w:hyperlink w:anchor="_Toc423211156" w:history="1">
        <w:r w:rsidRPr="005C3A57">
          <w:rPr>
            <w:rStyle w:val="a7"/>
            <w:noProof/>
          </w:rPr>
          <w:t>2.3.1</w:t>
        </w:r>
        <w:r>
          <w:rPr>
            <w:rFonts w:asciiTheme="minorHAnsi" w:eastAsiaTheme="minorEastAsia" w:hAnsiTheme="minorHAnsi" w:cstheme="minorBidi"/>
            <w:noProof/>
            <w:szCs w:val="22"/>
          </w:rPr>
          <w:tab/>
        </w:r>
        <w:r w:rsidRPr="005C3A57">
          <w:rPr>
            <w:rStyle w:val="a7"/>
            <w:noProof/>
          </w:rPr>
          <w:t>K-Nearest Neighbors Algorithm</w:t>
        </w:r>
        <w:r>
          <w:rPr>
            <w:noProof/>
            <w:webHidden/>
          </w:rPr>
          <w:tab/>
        </w:r>
        <w:r>
          <w:rPr>
            <w:noProof/>
            <w:webHidden/>
          </w:rPr>
          <w:fldChar w:fldCharType="begin"/>
        </w:r>
        <w:r>
          <w:rPr>
            <w:noProof/>
            <w:webHidden/>
          </w:rPr>
          <w:instrText xml:space="preserve"> PAGEREF _Toc423211156 \h </w:instrText>
        </w:r>
        <w:r>
          <w:rPr>
            <w:noProof/>
            <w:webHidden/>
          </w:rPr>
        </w:r>
        <w:r>
          <w:rPr>
            <w:noProof/>
            <w:webHidden/>
          </w:rPr>
          <w:fldChar w:fldCharType="separate"/>
        </w:r>
        <w:r>
          <w:rPr>
            <w:noProof/>
            <w:webHidden/>
          </w:rPr>
          <w:t>21</w:t>
        </w:r>
        <w:r>
          <w:rPr>
            <w:noProof/>
            <w:webHidden/>
          </w:rPr>
          <w:fldChar w:fldCharType="end"/>
        </w:r>
      </w:hyperlink>
    </w:p>
    <w:p w14:paraId="05501839" w14:textId="77777777" w:rsidR="002A0CC4" w:rsidRDefault="002A0CC4">
      <w:pPr>
        <w:pStyle w:val="33"/>
        <w:tabs>
          <w:tab w:val="left" w:pos="1699"/>
        </w:tabs>
        <w:rPr>
          <w:rFonts w:asciiTheme="minorHAnsi" w:eastAsiaTheme="minorEastAsia" w:hAnsiTheme="minorHAnsi" w:cstheme="minorBidi"/>
          <w:noProof/>
          <w:szCs w:val="22"/>
        </w:rPr>
      </w:pPr>
      <w:hyperlink w:anchor="_Toc423211157" w:history="1">
        <w:r w:rsidRPr="005C3A57">
          <w:rPr>
            <w:rStyle w:val="a7"/>
            <w:noProof/>
          </w:rPr>
          <w:t>2.3.2</w:t>
        </w:r>
        <w:r>
          <w:rPr>
            <w:rFonts w:asciiTheme="minorHAnsi" w:eastAsiaTheme="minorEastAsia" w:hAnsiTheme="minorHAnsi" w:cstheme="minorBidi"/>
            <w:noProof/>
            <w:szCs w:val="22"/>
          </w:rPr>
          <w:tab/>
        </w:r>
        <w:r w:rsidRPr="005C3A57">
          <w:rPr>
            <w:rStyle w:val="a7"/>
            <w:noProof/>
          </w:rPr>
          <w:t>Mixture Model</w:t>
        </w:r>
        <w:r>
          <w:rPr>
            <w:noProof/>
            <w:webHidden/>
          </w:rPr>
          <w:tab/>
        </w:r>
        <w:r>
          <w:rPr>
            <w:noProof/>
            <w:webHidden/>
          </w:rPr>
          <w:fldChar w:fldCharType="begin"/>
        </w:r>
        <w:r>
          <w:rPr>
            <w:noProof/>
            <w:webHidden/>
          </w:rPr>
          <w:instrText xml:space="preserve"> PAGEREF _Toc423211157 \h </w:instrText>
        </w:r>
        <w:r>
          <w:rPr>
            <w:noProof/>
            <w:webHidden/>
          </w:rPr>
        </w:r>
        <w:r>
          <w:rPr>
            <w:noProof/>
            <w:webHidden/>
          </w:rPr>
          <w:fldChar w:fldCharType="separate"/>
        </w:r>
        <w:r>
          <w:rPr>
            <w:noProof/>
            <w:webHidden/>
          </w:rPr>
          <w:t>22</w:t>
        </w:r>
        <w:r>
          <w:rPr>
            <w:noProof/>
            <w:webHidden/>
          </w:rPr>
          <w:fldChar w:fldCharType="end"/>
        </w:r>
      </w:hyperlink>
    </w:p>
    <w:p w14:paraId="6CBE0910" w14:textId="77777777" w:rsidR="002A0CC4" w:rsidRDefault="002A0CC4">
      <w:pPr>
        <w:pStyle w:val="33"/>
        <w:tabs>
          <w:tab w:val="left" w:pos="1699"/>
        </w:tabs>
        <w:rPr>
          <w:rFonts w:asciiTheme="minorHAnsi" w:eastAsiaTheme="minorEastAsia" w:hAnsiTheme="minorHAnsi" w:cstheme="minorBidi"/>
          <w:noProof/>
          <w:szCs w:val="22"/>
        </w:rPr>
      </w:pPr>
      <w:hyperlink w:anchor="_Toc423211158" w:history="1">
        <w:r w:rsidRPr="005C3A57">
          <w:rPr>
            <w:rStyle w:val="a7"/>
            <w:noProof/>
          </w:rPr>
          <w:t>2.3.3</w:t>
        </w:r>
        <w:r>
          <w:rPr>
            <w:rFonts w:asciiTheme="minorHAnsi" w:eastAsiaTheme="minorEastAsia" w:hAnsiTheme="minorHAnsi" w:cstheme="minorBidi"/>
            <w:noProof/>
            <w:szCs w:val="22"/>
          </w:rPr>
          <w:tab/>
        </w:r>
        <w:r w:rsidRPr="005C3A57">
          <w:rPr>
            <w:rStyle w:val="a7"/>
            <w:noProof/>
          </w:rPr>
          <w:t>Conditional Random Fields</w:t>
        </w:r>
        <w:r>
          <w:rPr>
            <w:noProof/>
            <w:webHidden/>
          </w:rPr>
          <w:tab/>
        </w:r>
        <w:r>
          <w:rPr>
            <w:noProof/>
            <w:webHidden/>
          </w:rPr>
          <w:fldChar w:fldCharType="begin"/>
        </w:r>
        <w:r>
          <w:rPr>
            <w:noProof/>
            <w:webHidden/>
          </w:rPr>
          <w:instrText xml:space="preserve"> PAGEREF _Toc423211158 \h </w:instrText>
        </w:r>
        <w:r>
          <w:rPr>
            <w:noProof/>
            <w:webHidden/>
          </w:rPr>
        </w:r>
        <w:r>
          <w:rPr>
            <w:noProof/>
            <w:webHidden/>
          </w:rPr>
          <w:fldChar w:fldCharType="separate"/>
        </w:r>
        <w:r>
          <w:rPr>
            <w:noProof/>
            <w:webHidden/>
          </w:rPr>
          <w:t>24</w:t>
        </w:r>
        <w:r>
          <w:rPr>
            <w:noProof/>
            <w:webHidden/>
          </w:rPr>
          <w:fldChar w:fldCharType="end"/>
        </w:r>
      </w:hyperlink>
    </w:p>
    <w:p w14:paraId="516E9A28" w14:textId="77777777" w:rsidR="002A0CC4" w:rsidRDefault="002A0CC4">
      <w:pPr>
        <w:pStyle w:val="11"/>
        <w:rPr>
          <w:rFonts w:asciiTheme="minorHAnsi" w:eastAsiaTheme="minorEastAsia" w:hAnsiTheme="minorHAnsi" w:cstheme="minorBidi"/>
          <w:b w:val="0"/>
          <w:noProof/>
          <w:szCs w:val="22"/>
        </w:rPr>
      </w:pPr>
      <w:hyperlink w:anchor="_Toc423211159" w:history="1">
        <w:r w:rsidRPr="005C3A57">
          <w:rPr>
            <w:rStyle w:val="a7"/>
            <w:noProof/>
          </w:rPr>
          <w:t>Chapter 3</w:t>
        </w:r>
        <w:r>
          <w:rPr>
            <w:rFonts w:asciiTheme="minorHAnsi" w:eastAsiaTheme="minorEastAsia" w:hAnsiTheme="minorHAnsi" w:cstheme="minorBidi"/>
            <w:b w:val="0"/>
            <w:noProof/>
            <w:szCs w:val="22"/>
          </w:rPr>
          <w:tab/>
        </w:r>
        <w:r w:rsidRPr="005C3A57">
          <w:rPr>
            <w:rStyle w:val="a7"/>
            <w:noProof/>
          </w:rPr>
          <w:t>Activity Recognition Model by Ambient and Vital Sign Fusion</w:t>
        </w:r>
        <w:r>
          <w:rPr>
            <w:noProof/>
            <w:webHidden/>
          </w:rPr>
          <w:tab/>
        </w:r>
        <w:r>
          <w:rPr>
            <w:noProof/>
            <w:webHidden/>
          </w:rPr>
          <w:fldChar w:fldCharType="begin"/>
        </w:r>
        <w:r>
          <w:rPr>
            <w:noProof/>
            <w:webHidden/>
          </w:rPr>
          <w:instrText xml:space="preserve"> PAGEREF _Toc423211159 \h </w:instrText>
        </w:r>
        <w:r>
          <w:rPr>
            <w:noProof/>
            <w:webHidden/>
          </w:rPr>
        </w:r>
        <w:r>
          <w:rPr>
            <w:noProof/>
            <w:webHidden/>
          </w:rPr>
          <w:fldChar w:fldCharType="separate"/>
        </w:r>
        <w:r>
          <w:rPr>
            <w:noProof/>
            <w:webHidden/>
          </w:rPr>
          <w:t>27</w:t>
        </w:r>
        <w:r>
          <w:rPr>
            <w:noProof/>
            <w:webHidden/>
          </w:rPr>
          <w:fldChar w:fldCharType="end"/>
        </w:r>
      </w:hyperlink>
    </w:p>
    <w:p w14:paraId="1B1CC760" w14:textId="77777777" w:rsidR="002A0CC4" w:rsidRDefault="002A0CC4">
      <w:pPr>
        <w:pStyle w:val="23"/>
        <w:rPr>
          <w:rFonts w:asciiTheme="minorHAnsi" w:eastAsiaTheme="minorEastAsia" w:hAnsiTheme="minorHAnsi" w:cstheme="minorBidi"/>
          <w:noProof/>
          <w:szCs w:val="22"/>
        </w:rPr>
      </w:pPr>
      <w:hyperlink w:anchor="_Toc423211160" w:history="1">
        <w:r w:rsidRPr="005C3A57">
          <w:rPr>
            <w:rStyle w:val="a7"/>
            <w:noProof/>
          </w:rPr>
          <w:t>3.1</w:t>
        </w:r>
        <w:r>
          <w:rPr>
            <w:rFonts w:asciiTheme="minorHAnsi" w:eastAsiaTheme="minorEastAsia" w:hAnsiTheme="minorHAnsi" w:cstheme="minorBidi"/>
            <w:noProof/>
            <w:szCs w:val="22"/>
          </w:rPr>
          <w:tab/>
        </w:r>
        <w:r w:rsidRPr="005C3A57">
          <w:rPr>
            <w:rStyle w:val="a7"/>
            <w:noProof/>
          </w:rPr>
          <w:t>The Architecture of Activity Recognition Model</w:t>
        </w:r>
        <w:r>
          <w:rPr>
            <w:noProof/>
            <w:webHidden/>
          </w:rPr>
          <w:tab/>
        </w:r>
        <w:r>
          <w:rPr>
            <w:noProof/>
            <w:webHidden/>
          </w:rPr>
          <w:fldChar w:fldCharType="begin"/>
        </w:r>
        <w:r>
          <w:rPr>
            <w:noProof/>
            <w:webHidden/>
          </w:rPr>
          <w:instrText xml:space="preserve"> PAGEREF _Toc423211160 \h </w:instrText>
        </w:r>
        <w:r>
          <w:rPr>
            <w:noProof/>
            <w:webHidden/>
          </w:rPr>
        </w:r>
        <w:r>
          <w:rPr>
            <w:noProof/>
            <w:webHidden/>
          </w:rPr>
          <w:fldChar w:fldCharType="separate"/>
        </w:r>
        <w:r>
          <w:rPr>
            <w:noProof/>
            <w:webHidden/>
          </w:rPr>
          <w:t>27</w:t>
        </w:r>
        <w:r>
          <w:rPr>
            <w:noProof/>
            <w:webHidden/>
          </w:rPr>
          <w:fldChar w:fldCharType="end"/>
        </w:r>
      </w:hyperlink>
    </w:p>
    <w:p w14:paraId="3A19755B" w14:textId="77777777" w:rsidR="002A0CC4" w:rsidRDefault="002A0CC4">
      <w:pPr>
        <w:pStyle w:val="11"/>
        <w:rPr>
          <w:rFonts w:asciiTheme="minorHAnsi" w:eastAsiaTheme="minorEastAsia" w:hAnsiTheme="minorHAnsi" w:cstheme="minorBidi"/>
          <w:b w:val="0"/>
          <w:noProof/>
          <w:szCs w:val="22"/>
        </w:rPr>
      </w:pPr>
      <w:hyperlink w:anchor="_Toc423211161" w:history="1">
        <w:r w:rsidRPr="005C3A57">
          <w:rPr>
            <w:rStyle w:val="a7"/>
            <w:noProof/>
          </w:rPr>
          <w:t>REFERENCE</w:t>
        </w:r>
        <w:r>
          <w:rPr>
            <w:noProof/>
            <w:webHidden/>
          </w:rPr>
          <w:tab/>
        </w:r>
        <w:r>
          <w:rPr>
            <w:noProof/>
            <w:webHidden/>
          </w:rPr>
          <w:fldChar w:fldCharType="begin"/>
        </w:r>
        <w:r>
          <w:rPr>
            <w:noProof/>
            <w:webHidden/>
          </w:rPr>
          <w:instrText xml:space="preserve"> PAGEREF _Toc423211161 \h </w:instrText>
        </w:r>
        <w:r>
          <w:rPr>
            <w:noProof/>
            <w:webHidden/>
          </w:rPr>
        </w:r>
        <w:r>
          <w:rPr>
            <w:noProof/>
            <w:webHidden/>
          </w:rPr>
          <w:fldChar w:fldCharType="separate"/>
        </w:r>
        <w:r>
          <w:rPr>
            <w:noProof/>
            <w:webHidden/>
          </w:rPr>
          <w:t>31</w:t>
        </w:r>
        <w:r>
          <w:rPr>
            <w:noProof/>
            <w:webHidden/>
          </w:rPr>
          <w:fldChar w:fldCharType="end"/>
        </w:r>
      </w:hyperlink>
    </w:p>
    <w:p w14:paraId="7C422F0C" w14:textId="23A16303" w:rsidR="0080058D" w:rsidRDefault="00D963AA" w:rsidP="00CD6B60">
      <w:pPr>
        <w:pStyle w:val="a1"/>
      </w:pPr>
      <w:r>
        <w:rPr>
          <w:b w:val="0"/>
        </w:rPr>
        <w:lastRenderedPageBreak/>
        <w:fldChar w:fldCharType="end"/>
      </w:r>
      <w:bookmarkStart w:id="36" w:name="_Toc195365884"/>
      <w:bookmarkStart w:id="37" w:name="_Toc324807790"/>
      <w:bookmarkStart w:id="38" w:name="_Toc324808677"/>
      <w:bookmarkStart w:id="39" w:name="_Toc324809294"/>
      <w:bookmarkStart w:id="40" w:name="_Toc324809319"/>
      <w:bookmarkStart w:id="41" w:name="_Toc423211136"/>
      <w:r w:rsidR="00A74038">
        <w:rPr>
          <w:rFonts w:hint="eastAsia"/>
        </w:rPr>
        <w:t>List of</w:t>
      </w:r>
      <w:r w:rsidR="0080058D">
        <w:rPr>
          <w:rFonts w:hint="eastAsia"/>
        </w:rPr>
        <w:t xml:space="preserve"> F</w:t>
      </w:r>
      <w:bookmarkEnd w:id="36"/>
      <w:bookmarkEnd w:id="37"/>
      <w:bookmarkEnd w:id="38"/>
      <w:bookmarkEnd w:id="39"/>
      <w:bookmarkEnd w:id="40"/>
      <w:r w:rsidR="00A74038">
        <w:rPr>
          <w:rFonts w:hint="eastAsia"/>
        </w:rPr>
        <w:t>igures</w:t>
      </w:r>
      <w:bookmarkEnd w:id="41"/>
    </w:p>
    <w:p w14:paraId="1213CC15" w14:textId="77777777" w:rsidR="0080058D" w:rsidRPr="003D28CE" w:rsidRDefault="0080058D" w:rsidP="0080058D"/>
    <w:p w14:paraId="4EF6ABD9" w14:textId="77777777" w:rsidR="002A0CC4" w:rsidRDefault="001371F6">
      <w:pPr>
        <w:pStyle w:val="ab"/>
        <w:rPr>
          <w:rFonts w:asciiTheme="minorHAnsi" w:eastAsiaTheme="minorEastAsia" w:hAnsiTheme="minorHAnsi" w:cstheme="minorBidi"/>
          <w:noProof/>
          <w:szCs w:val="22"/>
        </w:rPr>
      </w:pPr>
      <w:r>
        <w:fldChar w:fldCharType="begin"/>
      </w:r>
      <w:r>
        <w:instrText xml:space="preserve"> TOC \h \z \c "Fig." </w:instrText>
      </w:r>
      <w:r>
        <w:fldChar w:fldCharType="separate"/>
      </w:r>
      <w:hyperlink w:anchor="_Toc423211162" w:history="1">
        <w:r w:rsidR="002A0CC4" w:rsidRPr="007F7737">
          <w:rPr>
            <w:rStyle w:val="a7"/>
            <w:noProof/>
          </w:rPr>
          <w:t>Fig. 1</w:t>
        </w:r>
        <w:r w:rsidR="002A0CC4" w:rsidRPr="007F7737">
          <w:rPr>
            <w:rStyle w:val="a7"/>
            <w:noProof/>
          </w:rPr>
          <w:noBreakHyphen/>
          <w:t>1 System Overview of Training Mode</w:t>
        </w:r>
        <w:r w:rsidR="002A0CC4">
          <w:rPr>
            <w:noProof/>
            <w:webHidden/>
          </w:rPr>
          <w:tab/>
        </w:r>
        <w:r w:rsidR="002A0CC4">
          <w:rPr>
            <w:noProof/>
            <w:webHidden/>
          </w:rPr>
          <w:fldChar w:fldCharType="begin"/>
        </w:r>
        <w:r w:rsidR="002A0CC4">
          <w:rPr>
            <w:noProof/>
            <w:webHidden/>
          </w:rPr>
          <w:instrText xml:space="preserve"> PAGEREF _Toc423211162 \h </w:instrText>
        </w:r>
        <w:r w:rsidR="002A0CC4">
          <w:rPr>
            <w:noProof/>
            <w:webHidden/>
          </w:rPr>
        </w:r>
        <w:r w:rsidR="002A0CC4">
          <w:rPr>
            <w:noProof/>
            <w:webHidden/>
          </w:rPr>
          <w:fldChar w:fldCharType="separate"/>
        </w:r>
        <w:r w:rsidR="002A0CC4">
          <w:rPr>
            <w:noProof/>
            <w:webHidden/>
          </w:rPr>
          <w:t>9</w:t>
        </w:r>
        <w:r w:rsidR="002A0CC4">
          <w:rPr>
            <w:noProof/>
            <w:webHidden/>
          </w:rPr>
          <w:fldChar w:fldCharType="end"/>
        </w:r>
      </w:hyperlink>
    </w:p>
    <w:p w14:paraId="682B9306" w14:textId="77777777" w:rsidR="002A0CC4" w:rsidRDefault="002A0CC4">
      <w:pPr>
        <w:pStyle w:val="ab"/>
        <w:rPr>
          <w:rFonts w:asciiTheme="minorHAnsi" w:eastAsiaTheme="minorEastAsia" w:hAnsiTheme="minorHAnsi" w:cstheme="minorBidi"/>
          <w:noProof/>
          <w:szCs w:val="22"/>
        </w:rPr>
      </w:pPr>
      <w:hyperlink w:anchor="_Toc423211163" w:history="1">
        <w:r w:rsidRPr="007F7737">
          <w:rPr>
            <w:rStyle w:val="a7"/>
            <w:noProof/>
          </w:rPr>
          <w:t>Fig. 1</w:t>
        </w:r>
        <w:r w:rsidRPr="007F7737">
          <w:rPr>
            <w:rStyle w:val="a7"/>
            <w:noProof/>
          </w:rPr>
          <w:noBreakHyphen/>
          <w:t>2 System Overview of Online Mode</w:t>
        </w:r>
        <w:r>
          <w:rPr>
            <w:noProof/>
            <w:webHidden/>
          </w:rPr>
          <w:tab/>
        </w:r>
        <w:r>
          <w:rPr>
            <w:noProof/>
            <w:webHidden/>
          </w:rPr>
          <w:fldChar w:fldCharType="begin"/>
        </w:r>
        <w:r>
          <w:rPr>
            <w:noProof/>
            <w:webHidden/>
          </w:rPr>
          <w:instrText xml:space="preserve"> PAGEREF _Toc423211163 \h </w:instrText>
        </w:r>
        <w:r>
          <w:rPr>
            <w:noProof/>
            <w:webHidden/>
          </w:rPr>
        </w:r>
        <w:r>
          <w:rPr>
            <w:noProof/>
            <w:webHidden/>
          </w:rPr>
          <w:fldChar w:fldCharType="separate"/>
        </w:r>
        <w:r>
          <w:rPr>
            <w:noProof/>
            <w:webHidden/>
          </w:rPr>
          <w:t>9</w:t>
        </w:r>
        <w:r>
          <w:rPr>
            <w:noProof/>
            <w:webHidden/>
          </w:rPr>
          <w:fldChar w:fldCharType="end"/>
        </w:r>
      </w:hyperlink>
    </w:p>
    <w:p w14:paraId="6AB43C4C" w14:textId="77777777" w:rsidR="002A0CC4" w:rsidRDefault="002A0CC4">
      <w:pPr>
        <w:pStyle w:val="ab"/>
        <w:rPr>
          <w:rFonts w:asciiTheme="minorHAnsi" w:eastAsiaTheme="minorEastAsia" w:hAnsiTheme="minorHAnsi" w:cstheme="minorBidi"/>
          <w:noProof/>
          <w:szCs w:val="22"/>
        </w:rPr>
      </w:pPr>
      <w:hyperlink w:anchor="_Toc423211164" w:history="1">
        <w:r w:rsidRPr="007F7737">
          <w:rPr>
            <w:rStyle w:val="a7"/>
            <w:noProof/>
          </w:rPr>
          <w:t>Fig. 2</w:t>
        </w:r>
        <w:r w:rsidRPr="007F7737">
          <w:rPr>
            <w:rStyle w:val="a7"/>
            <w:noProof/>
          </w:rPr>
          <w:noBreakHyphen/>
          <w:t>1 The 2D ichnography of the smart home in BL 313</w:t>
        </w:r>
        <w:r>
          <w:rPr>
            <w:noProof/>
            <w:webHidden/>
          </w:rPr>
          <w:tab/>
        </w:r>
        <w:r>
          <w:rPr>
            <w:noProof/>
            <w:webHidden/>
          </w:rPr>
          <w:fldChar w:fldCharType="begin"/>
        </w:r>
        <w:r>
          <w:rPr>
            <w:noProof/>
            <w:webHidden/>
          </w:rPr>
          <w:instrText xml:space="preserve"> PAGEREF _Toc423211164 \h </w:instrText>
        </w:r>
        <w:r>
          <w:rPr>
            <w:noProof/>
            <w:webHidden/>
          </w:rPr>
        </w:r>
        <w:r>
          <w:rPr>
            <w:noProof/>
            <w:webHidden/>
          </w:rPr>
          <w:fldChar w:fldCharType="separate"/>
        </w:r>
        <w:r>
          <w:rPr>
            <w:noProof/>
            <w:webHidden/>
          </w:rPr>
          <w:t>14</w:t>
        </w:r>
        <w:r>
          <w:rPr>
            <w:noProof/>
            <w:webHidden/>
          </w:rPr>
          <w:fldChar w:fldCharType="end"/>
        </w:r>
      </w:hyperlink>
    </w:p>
    <w:p w14:paraId="1F7A17C3" w14:textId="77777777" w:rsidR="002A0CC4" w:rsidRDefault="002A0CC4">
      <w:pPr>
        <w:pStyle w:val="ab"/>
        <w:rPr>
          <w:rFonts w:asciiTheme="minorHAnsi" w:eastAsiaTheme="minorEastAsia" w:hAnsiTheme="minorHAnsi" w:cstheme="minorBidi"/>
          <w:noProof/>
          <w:szCs w:val="22"/>
        </w:rPr>
      </w:pPr>
      <w:hyperlink w:anchor="_Toc423211165" w:history="1">
        <w:r w:rsidRPr="007F7737">
          <w:rPr>
            <w:rStyle w:val="a7"/>
            <w:noProof/>
          </w:rPr>
          <w:t>Fig. 2</w:t>
        </w:r>
        <w:r w:rsidRPr="007F7737">
          <w:rPr>
            <w:rStyle w:val="a7"/>
            <w:noProof/>
          </w:rPr>
          <w:noBreakHyphen/>
          <w:t>2 The sensor deployed in the home environment</w:t>
        </w:r>
        <w:r>
          <w:rPr>
            <w:noProof/>
            <w:webHidden/>
          </w:rPr>
          <w:tab/>
        </w:r>
        <w:r>
          <w:rPr>
            <w:noProof/>
            <w:webHidden/>
          </w:rPr>
          <w:fldChar w:fldCharType="begin"/>
        </w:r>
        <w:r>
          <w:rPr>
            <w:noProof/>
            <w:webHidden/>
          </w:rPr>
          <w:instrText xml:space="preserve"> PAGEREF _Toc423211165 \h </w:instrText>
        </w:r>
        <w:r>
          <w:rPr>
            <w:noProof/>
            <w:webHidden/>
          </w:rPr>
        </w:r>
        <w:r>
          <w:rPr>
            <w:noProof/>
            <w:webHidden/>
          </w:rPr>
          <w:fldChar w:fldCharType="separate"/>
        </w:r>
        <w:r>
          <w:rPr>
            <w:noProof/>
            <w:webHidden/>
          </w:rPr>
          <w:t>15</w:t>
        </w:r>
        <w:r>
          <w:rPr>
            <w:noProof/>
            <w:webHidden/>
          </w:rPr>
          <w:fldChar w:fldCharType="end"/>
        </w:r>
      </w:hyperlink>
    </w:p>
    <w:p w14:paraId="29EE59C0" w14:textId="77777777" w:rsidR="002A0CC4" w:rsidRDefault="002A0CC4">
      <w:pPr>
        <w:pStyle w:val="ab"/>
        <w:rPr>
          <w:rFonts w:asciiTheme="minorHAnsi" w:eastAsiaTheme="minorEastAsia" w:hAnsiTheme="minorHAnsi" w:cstheme="minorBidi"/>
          <w:noProof/>
          <w:szCs w:val="22"/>
        </w:rPr>
      </w:pPr>
      <w:hyperlink w:anchor="_Toc423211166" w:history="1">
        <w:r w:rsidRPr="007F7737">
          <w:rPr>
            <w:rStyle w:val="a7"/>
            <w:noProof/>
          </w:rPr>
          <w:t>Fig. 2</w:t>
        </w:r>
        <w:r w:rsidRPr="007F7737">
          <w:rPr>
            <w:rStyle w:val="a7"/>
            <w:noProof/>
          </w:rPr>
          <w:noBreakHyphen/>
          <w:t>3 Graphical structure of a chain-structured CRFs for their sequences.</w:t>
        </w:r>
        <w:r>
          <w:rPr>
            <w:noProof/>
            <w:webHidden/>
          </w:rPr>
          <w:tab/>
        </w:r>
        <w:r>
          <w:rPr>
            <w:noProof/>
            <w:webHidden/>
          </w:rPr>
          <w:fldChar w:fldCharType="begin"/>
        </w:r>
        <w:r>
          <w:rPr>
            <w:noProof/>
            <w:webHidden/>
          </w:rPr>
          <w:instrText xml:space="preserve"> PAGEREF _Toc423211166 \h </w:instrText>
        </w:r>
        <w:r>
          <w:rPr>
            <w:noProof/>
            <w:webHidden/>
          </w:rPr>
        </w:r>
        <w:r>
          <w:rPr>
            <w:noProof/>
            <w:webHidden/>
          </w:rPr>
          <w:fldChar w:fldCharType="separate"/>
        </w:r>
        <w:r>
          <w:rPr>
            <w:noProof/>
            <w:webHidden/>
          </w:rPr>
          <w:t>26</w:t>
        </w:r>
        <w:r>
          <w:rPr>
            <w:noProof/>
            <w:webHidden/>
          </w:rPr>
          <w:fldChar w:fldCharType="end"/>
        </w:r>
      </w:hyperlink>
    </w:p>
    <w:p w14:paraId="37F5E049" w14:textId="77777777" w:rsidR="002A0CC4" w:rsidRDefault="002A0CC4">
      <w:pPr>
        <w:pStyle w:val="ab"/>
        <w:rPr>
          <w:rFonts w:asciiTheme="minorHAnsi" w:eastAsiaTheme="minorEastAsia" w:hAnsiTheme="minorHAnsi" w:cstheme="minorBidi"/>
          <w:noProof/>
          <w:szCs w:val="22"/>
        </w:rPr>
      </w:pPr>
      <w:hyperlink w:anchor="_Toc423211167" w:history="1">
        <w:r w:rsidRPr="007F7737">
          <w:rPr>
            <w:rStyle w:val="a7"/>
            <w:noProof/>
          </w:rPr>
          <w:t>Fig. 3</w:t>
        </w:r>
        <w:r w:rsidRPr="007F7737">
          <w:rPr>
            <w:rStyle w:val="a7"/>
            <w:noProof/>
          </w:rPr>
          <w:noBreakHyphen/>
          <w:t>1 Flowchart of Training Mode</w:t>
        </w:r>
        <w:r>
          <w:rPr>
            <w:noProof/>
            <w:webHidden/>
          </w:rPr>
          <w:tab/>
        </w:r>
        <w:r>
          <w:rPr>
            <w:noProof/>
            <w:webHidden/>
          </w:rPr>
          <w:fldChar w:fldCharType="begin"/>
        </w:r>
        <w:r>
          <w:rPr>
            <w:noProof/>
            <w:webHidden/>
          </w:rPr>
          <w:instrText xml:space="preserve"> PAGEREF _Toc423211167 \h </w:instrText>
        </w:r>
        <w:r>
          <w:rPr>
            <w:noProof/>
            <w:webHidden/>
          </w:rPr>
        </w:r>
        <w:r>
          <w:rPr>
            <w:noProof/>
            <w:webHidden/>
          </w:rPr>
          <w:fldChar w:fldCharType="separate"/>
        </w:r>
        <w:r>
          <w:rPr>
            <w:noProof/>
            <w:webHidden/>
          </w:rPr>
          <w:t>28</w:t>
        </w:r>
        <w:r>
          <w:rPr>
            <w:noProof/>
            <w:webHidden/>
          </w:rPr>
          <w:fldChar w:fldCharType="end"/>
        </w:r>
      </w:hyperlink>
    </w:p>
    <w:p w14:paraId="6EAA1992" w14:textId="77777777" w:rsidR="002A0CC4" w:rsidRDefault="002A0CC4">
      <w:pPr>
        <w:pStyle w:val="ab"/>
        <w:rPr>
          <w:rFonts w:asciiTheme="minorHAnsi" w:eastAsiaTheme="minorEastAsia" w:hAnsiTheme="minorHAnsi" w:cstheme="minorBidi"/>
          <w:noProof/>
          <w:szCs w:val="22"/>
        </w:rPr>
      </w:pPr>
      <w:hyperlink w:anchor="_Toc423211168" w:history="1">
        <w:r w:rsidRPr="007F7737">
          <w:rPr>
            <w:rStyle w:val="a7"/>
            <w:noProof/>
          </w:rPr>
          <w:t>Fig. 3</w:t>
        </w:r>
        <w:r w:rsidRPr="007F7737">
          <w:rPr>
            <w:rStyle w:val="a7"/>
            <w:noProof/>
          </w:rPr>
          <w:noBreakHyphen/>
          <w:t>2 Flowchart of Online Mode</w:t>
        </w:r>
        <w:r>
          <w:rPr>
            <w:noProof/>
            <w:webHidden/>
          </w:rPr>
          <w:tab/>
        </w:r>
        <w:r>
          <w:rPr>
            <w:noProof/>
            <w:webHidden/>
          </w:rPr>
          <w:fldChar w:fldCharType="begin"/>
        </w:r>
        <w:r>
          <w:rPr>
            <w:noProof/>
            <w:webHidden/>
          </w:rPr>
          <w:instrText xml:space="preserve"> PAGEREF _Toc423211168 \h </w:instrText>
        </w:r>
        <w:r>
          <w:rPr>
            <w:noProof/>
            <w:webHidden/>
          </w:rPr>
        </w:r>
        <w:r>
          <w:rPr>
            <w:noProof/>
            <w:webHidden/>
          </w:rPr>
          <w:fldChar w:fldCharType="separate"/>
        </w:r>
        <w:r>
          <w:rPr>
            <w:noProof/>
            <w:webHidden/>
          </w:rPr>
          <w:t>29</w:t>
        </w:r>
        <w:r>
          <w:rPr>
            <w:noProof/>
            <w:webHidden/>
          </w:rPr>
          <w:fldChar w:fldCharType="end"/>
        </w:r>
      </w:hyperlink>
    </w:p>
    <w:p w14:paraId="0027F3DA" w14:textId="77777777" w:rsidR="0080058D" w:rsidRDefault="001371F6" w:rsidP="0080058D">
      <w:r>
        <w:rPr>
          <w:b/>
          <w:bCs/>
          <w:noProof/>
        </w:rPr>
        <w:fldChar w:fldCharType="end"/>
      </w:r>
    </w:p>
    <w:p w14:paraId="17C2ABAB" w14:textId="77777777" w:rsidR="0080058D" w:rsidRDefault="00A74038" w:rsidP="0080058D">
      <w:pPr>
        <w:pStyle w:val="a1"/>
      </w:pPr>
      <w:bookmarkStart w:id="42" w:name="_Toc195365885"/>
      <w:bookmarkStart w:id="43" w:name="_Toc324807791"/>
      <w:bookmarkStart w:id="44" w:name="_Toc324808678"/>
      <w:bookmarkStart w:id="45" w:name="_Toc324809295"/>
      <w:bookmarkStart w:id="46" w:name="_Toc324809320"/>
      <w:bookmarkStart w:id="47" w:name="_Toc423211137"/>
      <w:r>
        <w:rPr>
          <w:rFonts w:hint="eastAsia"/>
        </w:rPr>
        <w:lastRenderedPageBreak/>
        <w:t>List of</w:t>
      </w:r>
      <w:r w:rsidR="0080058D">
        <w:rPr>
          <w:rFonts w:hint="eastAsia"/>
        </w:rPr>
        <w:t xml:space="preserve"> T</w:t>
      </w:r>
      <w:bookmarkEnd w:id="42"/>
      <w:bookmarkEnd w:id="43"/>
      <w:bookmarkEnd w:id="44"/>
      <w:bookmarkEnd w:id="45"/>
      <w:bookmarkEnd w:id="46"/>
      <w:r>
        <w:rPr>
          <w:rFonts w:hint="eastAsia"/>
        </w:rPr>
        <w:t>ables</w:t>
      </w:r>
      <w:bookmarkEnd w:id="47"/>
    </w:p>
    <w:p w14:paraId="22407ED0" w14:textId="77777777" w:rsidR="0080058D" w:rsidRPr="003D28CE" w:rsidRDefault="0080058D" w:rsidP="0080058D"/>
    <w:p w14:paraId="7F459339" w14:textId="099F6CD4" w:rsidR="0080058D" w:rsidRDefault="001E7E9D" w:rsidP="0080058D">
      <w:fldSimple w:instr=" TOC \h \z \c &quot;Table&quot; ">
        <w:r w:rsidR="002A0CC4">
          <w:rPr>
            <w:rFonts w:hint="eastAsia"/>
            <w:b/>
            <w:bCs/>
            <w:noProof/>
          </w:rPr>
          <w:t>找不到圖表目錄。</w:t>
        </w:r>
      </w:fldSimple>
    </w:p>
    <w:p w14:paraId="2B2DE4B9" w14:textId="77777777"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14:paraId="1AAC6028" w14:textId="77777777" w:rsidR="0080058D" w:rsidRPr="0042574C" w:rsidRDefault="008C0DD1" w:rsidP="008C0DD1">
      <w:pPr>
        <w:pStyle w:val="1"/>
        <w:spacing w:before="1920" w:after="720"/>
      </w:pPr>
      <w:bookmarkStart w:id="48" w:name="_Toc195365886"/>
      <w:bookmarkStart w:id="49" w:name="_Toc324807792"/>
      <w:bookmarkStart w:id="50" w:name="_Toc324808679"/>
      <w:bookmarkStart w:id="51" w:name="_Toc324809296"/>
      <w:bookmarkStart w:id="52" w:name="_Toc324809321"/>
      <w:r>
        <w:lastRenderedPageBreak/>
        <w:br/>
      </w:r>
      <w:bookmarkStart w:id="53" w:name="_Toc423211138"/>
      <w:r w:rsidR="0080058D" w:rsidRPr="0042574C">
        <w:rPr>
          <w:rFonts w:hint="eastAsia"/>
        </w:rPr>
        <w:t>Introduction</w:t>
      </w:r>
      <w:bookmarkEnd w:id="48"/>
      <w:bookmarkEnd w:id="49"/>
      <w:bookmarkEnd w:id="50"/>
      <w:bookmarkEnd w:id="51"/>
      <w:bookmarkEnd w:id="52"/>
      <w:bookmarkEnd w:id="53"/>
    </w:p>
    <w:p w14:paraId="61F194ED" w14:textId="77777777" w:rsidR="00B02C60" w:rsidRDefault="007604CA" w:rsidP="007604CA">
      <w:pPr>
        <w:pStyle w:val="21"/>
      </w:pPr>
      <w:bookmarkStart w:id="54" w:name="_Toc423211139"/>
      <w:r>
        <w:rPr>
          <w:rFonts w:hint="eastAsia"/>
        </w:rPr>
        <w:t>Motivation</w:t>
      </w:r>
      <w:bookmarkEnd w:id="54"/>
    </w:p>
    <w:p w14:paraId="7F8C67F9" w14:textId="76483789" w:rsidR="00776171" w:rsidRDefault="00776171" w:rsidP="00776171">
      <w:pPr>
        <w:pStyle w:val="afff5"/>
      </w:pPr>
      <w:r w:rsidRPr="000709EC">
        <w:t xml:space="preserve">According to the high </w:t>
      </w:r>
      <w:r>
        <w:t>development</w:t>
      </w:r>
      <w:r w:rsidRPr="000709EC">
        <w:t xml:space="preserve"> of medi</w:t>
      </w:r>
      <w:r>
        <w:rPr>
          <w:rFonts w:eastAsiaTheme="minorEastAsia" w:hint="eastAsia"/>
        </w:rPr>
        <w:t>cine</w:t>
      </w:r>
      <w:r w:rsidRPr="000709EC">
        <w:t xml:space="preserve"> and the success of reducing mortality, the world’s population has aged quickly. The elderly people suffer from high risk due to poor health conditions, so the needs for monitoring </w:t>
      </w:r>
      <w:r>
        <w:rPr>
          <w:rFonts w:eastAsiaTheme="minorEastAsia" w:hint="eastAsia"/>
        </w:rPr>
        <w:t>human</w:t>
      </w:r>
      <w:r>
        <w:rPr>
          <w:rFonts w:eastAsiaTheme="minorEastAsia"/>
        </w:rPr>
        <w:t>’</w:t>
      </w:r>
      <w:r>
        <w:rPr>
          <w:rFonts w:eastAsiaTheme="minorEastAsia" w:hint="eastAsia"/>
        </w:rPr>
        <w:t xml:space="preserve">s </w:t>
      </w:r>
      <w:r w:rsidRPr="000709EC">
        <w:t>physiological st</w:t>
      </w:r>
      <w:r>
        <w:rPr>
          <w:rFonts w:eastAsiaTheme="minorEastAsia" w:hint="eastAsia"/>
        </w:rPr>
        <w:t>ate</w:t>
      </w:r>
      <w:r w:rsidRPr="000709EC">
        <w:t xml:space="preserve"> in non-clinical setting is critical</w:t>
      </w:r>
      <w:r>
        <w:rPr>
          <w:rFonts w:eastAsiaTheme="minorEastAsia" w:hint="eastAsia"/>
        </w:rPr>
        <w:t>ly</w:t>
      </w:r>
      <w:r w:rsidRPr="000709EC">
        <w:t xml:space="preserve"> importance</w:t>
      </w:r>
      <w:r w:rsidRPr="001E3674">
        <w:rPr>
          <w:rFonts w:hint="eastAsia"/>
        </w:rPr>
        <w:t xml:space="preserve"> </w:t>
      </w:r>
      <w:r w:rsidRPr="001E3674">
        <w:fldChar w:fldCharType="begin"/>
      </w:r>
      <w:r>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Pr="001E3674">
        <w:fldChar w:fldCharType="separate"/>
      </w:r>
      <w:r>
        <w:rPr>
          <w:noProof/>
        </w:rPr>
        <w:t>[</w:t>
      </w:r>
      <w:hyperlink w:anchor="_ENREF_1" w:tooltip="Banaee, 2013 #12" w:history="1">
        <w:r w:rsidR="0096742D">
          <w:rPr>
            <w:noProof/>
          </w:rPr>
          <w:t>1</w:t>
        </w:r>
      </w:hyperlink>
      <w:r>
        <w:rPr>
          <w:noProof/>
        </w:rPr>
        <w:t xml:space="preserve">, </w:t>
      </w:r>
      <w:hyperlink w:anchor="_ENREF_2" w:tooltip="Pantelopoulos, 2010 #13" w:history="1">
        <w:r w:rsidR="0096742D">
          <w:rPr>
            <w:noProof/>
          </w:rPr>
          <w:t>2</w:t>
        </w:r>
      </w:hyperlink>
      <w:r>
        <w:rPr>
          <w:noProof/>
        </w:rPr>
        <w:t>]</w:t>
      </w:r>
      <w:r w:rsidRPr="001E3674">
        <w:fldChar w:fldCharType="end"/>
      </w:r>
      <w:r>
        <w:t>.</w:t>
      </w:r>
      <w:r w:rsidRPr="000709EC">
        <w:t xml:space="preserve"> </w:t>
      </w:r>
      <w:r w:rsidR="006363D2">
        <w:rPr>
          <w:rFonts w:hint="eastAsia"/>
        </w:rPr>
        <w:t>W</w:t>
      </w:r>
      <w:r w:rsidR="006363D2">
        <w:t xml:space="preserve">ith the declining birthrate phenomenon, taking care of elder family will gradually bring burden and pressure for their children. </w:t>
      </w:r>
      <w:r>
        <w:rPr>
          <w:rFonts w:eastAsiaTheme="minorEastAsia" w:hint="eastAsia"/>
        </w:rPr>
        <w:t>C</w:t>
      </w:r>
      <w:r w:rsidRPr="000709EC">
        <w:t>urrently</w:t>
      </w:r>
      <w:r>
        <w:rPr>
          <w:rFonts w:eastAsiaTheme="minorEastAsia" w:hint="eastAsia"/>
        </w:rPr>
        <w:t>,</w:t>
      </w:r>
      <w:r w:rsidRPr="000709EC">
        <w:t xml:space="preserve"> </w:t>
      </w:r>
      <w:r>
        <w:rPr>
          <w:rFonts w:eastAsiaTheme="minorEastAsia" w:hint="eastAsia"/>
        </w:rPr>
        <w:t>a</w:t>
      </w:r>
      <w:r w:rsidRPr="000709EC">
        <w:t xml:space="preserve"> large </w:t>
      </w:r>
      <w:r>
        <w:rPr>
          <w:rFonts w:eastAsiaTheme="minorEastAsia" w:hint="eastAsia"/>
        </w:rPr>
        <w:t xml:space="preserve">portion </w:t>
      </w:r>
      <w:r w:rsidRPr="000709EC">
        <w:t xml:space="preserve">of </w:t>
      </w:r>
      <w:r>
        <w:rPr>
          <w:rFonts w:eastAsiaTheme="minorEastAsia" w:hint="eastAsia"/>
        </w:rPr>
        <w:t>elders</w:t>
      </w:r>
      <w:r w:rsidRPr="000709EC">
        <w:t xml:space="preserve"> live independently.</w:t>
      </w:r>
      <w:r w:rsidR="00281460">
        <w:t xml:space="preserve"> That is the reason of most adults and elders would prefer to age in place which means remain in their home of choice as long as possible.</w:t>
      </w:r>
      <w:r w:rsidRPr="000709EC">
        <w:t xml:space="preserve"> About 72%</w:t>
      </w:r>
      <w:r>
        <w:rPr>
          <w:rFonts w:eastAsiaTheme="minorEastAsia" w:hint="eastAsia"/>
        </w:rPr>
        <w:t xml:space="preserve"> of elders who are</w:t>
      </w:r>
      <w:r w:rsidRPr="000709EC">
        <w:t xml:space="preserve"> 85 </w:t>
      </w:r>
      <w:r>
        <w:rPr>
          <w:rFonts w:eastAsiaTheme="minorEastAsia" w:hint="eastAsia"/>
        </w:rPr>
        <w:t>years old or</w:t>
      </w:r>
      <w:r w:rsidRPr="000709EC">
        <w:t xml:space="preserve"> above live by themselves or with spouse in their own </w:t>
      </w:r>
      <w:r>
        <w:rPr>
          <w:rFonts w:eastAsiaTheme="minorEastAsia" w:hint="eastAsia"/>
        </w:rPr>
        <w:t>houses</w:t>
      </w:r>
      <w:r w:rsidRPr="000709EC">
        <w:t xml:space="preserve"> in </w:t>
      </w:r>
      <w:r>
        <w:rPr>
          <w:rFonts w:eastAsiaTheme="minorEastAsia" w:hint="eastAsia"/>
        </w:rPr>
        <w:t>United States</w:t>
      </w:r>
      <w:r w:rsidRPr="000709EC">
        <w:t xml:space="preserve"> (the 2012 American Community Survey).</w:t>
      </w:r>
      <w:r w:rsidR="00A66CFC">
        <w:t xml:space="preserve"> The institution “Centers for Disease Control and Prevention (CDC)” defines aging in place as “the ability to live in one’s own home and community safely, independently, and comfortably, regardless of age, income, or ability level.” </w:t>
      </w:r>
      <w:r w:rsidRPr="000709EC">
        <w:t xml:space="preserve">Although the concept of “Aging in Place” for elders </w:t>
      </w:r>
      <w:r>
        <w:rPr>
          <w:rFonts w:eastAsiaTheme="minorEastAsia" w:hint="eastAsia"/>
        </w:rPr>
        <w:t xml:space="preserve">to </w:t>
      </w:r>
      <w:r w:rsidRPr="000709EC">
        <w:t>liv</w:t>
      </w:r>
      <w:r>
        <w:rPr>
          <w:rFonts w:eastAsiaTheme="minorEastAsia" w:hint="eastAsia"/>
        </w:rPr>
        <w:t>e</w:t>
      </w:r>
      <w:r w:rsidRPr="000709EC">
        <w:t xml:space="preserve"> </w:t>
      </w:r>
      <w:r>
        <w:rPr>
          <w:rFonts w:eastAsiaTheme="minorEastAsia" w:hint="eastAsia"/>
        </w:rPr>
        <w:t xml:space="preserve">in their own houses </w:t>
      </w:r>
      <w:r w:rsidRPr="000709EC">
        <w:t xml:space="preserve">has </w:t>
      </w:r>
      <w:r>
        <w:rPr>
          <w:rFonts w:eastAsiaTheme="minorEastAsia" w:hint="eastAsia"/>
        </w:rPr>
        <w:t xml:space="preserve">been </w:t>
      </w:r>
      <w:r w:rsidRPr="000709EC">
        <w:t xml:space="preserve">proposed </w:t>
      </w:r>
      <w:r>
        <w:rPr>
          <w:rFonts w:eastAsiaTheme="minorEastAsia" w:hint="eastAsia"/>
        </w:rPr>
        <w:t xml:space="preserve">for </w:t>
      </w:r>
      <w:r w:rsidRPr="000709EC">
        <w:t xml:space="preserve">long time, the risks </w:t>
      </w:r>
      <w:r>
        <w:rPr>
          <w:rFonts w:eastAsiaTheme="minorEastAsia" w:hint="eastAsia"/>
        </w:rPr>
        <w:t xml:space="preserve">the elders are facing </w:t>
      </w:r>
      <w:r w:rsidRPr="000709EC">
        <w:t xml:space="preserve">still exist, </w:t>
      </w:r>
      <w:r w:rsidRPr="007126A3">
        <w:rPr>
          <w:i/>
        </w:rPr>
        <w:t>e.g</w:t>
      </w:r>
      <w:r w:rsidRPr="000709EC">
        <w:t xml:space="preserve">. fall, loss of autonomy, etc. </w:t>
      </w:r>
      <w:r w:rsidR="00A66CFC">
        <w:t xml:space="preserve">Technology can be an important role for aging in place to assist elders in their </w:t>
      </w:r>
      <w:r w:rsidR="00A66CFC">
        <w:lastRenderedPageBreak/>
        <w:t xml:space="preserve">own home. There are four categories of technology </w:t>
      </w:r>
      <w:r w:rsidR="00C902E7">
        <w:t>for aging in place—Communication and Engagement, Health and Wellness, Learning and Contribution, and Safety and Security.</w:t>
      </w:r>
      <w:r w:rsidR="00D17A97">
        <w:t xml:space="preserve"> </w:t>
      </w:r>
      <w:r w:rsidR="007F404B">
        <w:t xml:space="preserve">The high development of activity recognition technology is able to build a daily activity monitoring system in home environment. </w:t>
      </w:r>
      <w:r w:rsidRPr="000709EC">
        <w:t>Activity of daily living (ADL) is an important factor to estimate the independent ability of elders. Barthel index</w:t>
      </w:r>
      <w:r>
        <w:rPr>
          <w:rFonts w:eastAsiaTheme="minorEastAsia" w:hint="eastAsia"/>
        </w:rPr>
        <w:t xml:space="preserve"> is</w:t>
      </w:r>
      <w:r w:rsidRPr="000709EC">
        <w:t xml:space="preserve"> used to measure performance in activities of daily living and to assess whether the elder</w:t>
      </w:r>
      <w:r>
        <w:rPr>
          <w:rFonts w:eastAsiaTheme="minorEastAsia" w:hint="eastAsia"/>
        </w:rPr>
        <w:t>s</w:t>
      </w:r>
      <w:r>
        <w:t xml:space="preserve"> have independent ability</w:t>
      </w:r>
      <w:r w:rsidRPr="001E3674">
        <w:rPr>
          <w:rFonts w:hint="eastAsia"/>
        </w:rPr>
        <w:t xml:space="preserve"> </w:t>
      </w:r>
      <w:r w:rsidRPr="001E3674">
        <w:fldChar w:fldCharType="begin"/>
      </w:r>
      <w:r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Pr="001E3674">
        <w:fldChar w:fldCharType="separate"/>
      </w:r>
      <w:r w:rsidRPr="001E3674">
        <w:t>[</w:t>
      </w:r>
      <w:hyperlink w:anchor="_ENREF_3" w:tooltip="Collin, 1988 #14" w:history="1">
        <w:r w:rsidR="0096742D" w:rsidRPr="001E3674">
          <w:t>3</w:t>
        </w:r>
      </w:hyperlink>
      <w:r w:rsidRPr="001E3674">
        <w:t>]</w:t>
      </w:r>
      <w:r w:rsidRPr="001E3674">
        <w:fldChar w:fldCharType="end"/>
      </w:r>
      <w:r>
        <w:t>.</w:t>
      </w:r>
      <w:r w:rsidR="007707CA">
        <w:t xml:space="preserve"> </w:t>
      </w:r>
      <w:r w:rsidRPr="000709EC">
        <w:t>Monitoring the ADL of elders to measure their ability can improve the safe living conditions at home</w:t>
      </w:r>
      <w:r>
        <w:t>.</w:t>
      </w:r>
    </w:p>
    <w:p w14:paraId="65793853" w14:textId="2B8CE17B" w:rsidR="007F404B" w:rsidRPr="00776171" w:rsidRDefault="00BD15C2" w:rsidP="00776171">
      <w:pPr>
        <w:pStyle w:val="afff5"/>
      </w:pPr>
      <w:r>
        <w:rPr>
          <w:rFonts w:hint="eastAsia"/>
        </w:rPr>
        <w:t xml:space="preserve">Wireless </w:t>
      </w:r>
      <w:r>
        <w:t xml:space="preserve">sensor </w:t>
      </w:r>
      <w:r>
        <w:rPr>
          <w:rFonts w:hint="eastAsia"/>
        </w:rPr>
        <w:t>network</w:t>
      </w:r>
      <w:r>
        <w:t xml:space="preserve"> (WSN)</w:t>
      </w:r>
      <w:r>
        <w:rPr>
          <w:rFonts w:hint="eastAsia"/>
        </w:rPr>
        <w:t xml:space="preserve"> is a </w:t>
      </w:r>
      <w:r>
        <w:t>well-developed</w:t>
      </w:r>
      <w:r>
        <w:rPr>
          <w:rFonts w:hint="eastAsia"/>
        </w:rPr>
        <w:t xml:space="preserve"> </w:t>
      </w:r>
      <w:r>
        <w:t>technology</w:t>
      </w:r>
      <w:r>
        <w:rPr>
          <w:rFonts w:hint="eastAsia"/>
        </w:rPr>
        <w:t xml:space="preserve"> </w:t>
      </w:r>
      <w:r>
        <w:t>in</w:t>
      </w:r>
      <w:r>
        <w:rPr>
          <w:rFonts w:hint="eastAsia"/>
        </w:rPr>
        <w:t xml:space="preserve"> recent years and </w:t>
      </w:r>
      <w:r>
        <w:t xml:space="preserve">a lot of interesting products has been proposed, </w:t>
      </w:r>
      <w:r>
        <w:rPr>
          <w:i/>
        </w:rPr>
        <w:t>e.g</w:t>
      </w:r>
      <w:r w:rsidRPr="00BD15C2">
        <w:rPr>
          <w:i/>
        </w:rPr>
        <w:t>.</w:t>
      </w:r>
      <w:r>
        <w:t xml:space="preserve"> mobile pad, smart watch or raspberry Pi with ambient sensors. </w:t>
      </w:r>
      <w:r>
        <w:rPr>
          <w:rFonts w:hint="eastAsia"/>
        </w:rPr>
        <w:t>With the technological</w:t>
      </w:r>
      <w:r w:rsidR="00C52741">
        <w:t xml:space="preserve"> development of WSN, the Internet of Things (IoT) has more space to play well. The Internet of Things </w:t>
      </w:r>
      <w:r w:rsidR="00C52741">
        <w:rPr>
          <w:rFonts w:eastAsiaTheme="minorEastAsia" w:hint="eastAsia"/>
        </w:rPr>
        <w:t xml:space="preserve">includes </w:t>
      </w:r>
      <w:r w:rsidR="00C52741">
        <w:t>t</w:t>
      </w:r>
      <w:r w:rsidR="00C52741" w:rsidRPr="00C54179">
        <w:rPr>
          <w:rFonts w:hint="eastAsia"/>
        </w:rPr>
        <w:t>he</w:t>
      </w:r>
      <w:r w:rsidR="00C52741">
        <w:t xml:space="preserve"> ubiquitous computing</w:t>
      </w:r>
      <w:r w:rsidR="00C52741" w:rsidRPr="00C54179">
        <w:t xml:space="preserve"> where computing is made to appear everywhere and anywhere</w:t>
      </w:r>
      <w:r w:rsidR="00C52741">
        <w:t xml:space="preserve"> </w:t>
      </w:r>
      <w:r w:rsidR="00C52741">
        <w:fldChar w:fldCharType="begin"/>
      </w:r>
      <w:r w:rsidR="00C52741">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rsidR="00C52741">
        <w:fldChar w:fldCharType="separate"/>
      </w:r>
      <w:r w:rsidR="00C52741">
        <w:rPr>
          <w:noProof/>
        </w:rPr>
        <w:t>[</w:t>
      </w:r>
      <w:hyperlink w:anchor="_ENREF_4" w:tooltip="Abowd, 2000 #17" w:history="1">
        <w:r w:rsidR="0096742D">
          <w:rPr>
            <w:noProof/>
          </w:rPr>
          <w:t>4</w:t>
        </w:r>
      </w:hyperlink>
      <w:r w:rsidR="00C52741">
        <w:rPr>
          <w:noProof/>
        </w:rPr>
        <w:t>]</w:t>
      </w:r>
      <w:r w:rsidR="00C52741">
        <w:fldChar w:fldCharType="end"/>
      </w:r>
      <w:r w:rsidR="00C52741">
        <w:t>, Ambient Intelligen</w:t>
      </w:r>
      <w:r w:rsidR="00C52741">
        <w:rPr>
          <w:rFonts w:eastAsiaTheme="minorEastAsia" w:hint="eastAsia"/>
        </w:rPr>
        <w:t>ce</w:t>
      </w:r>
      <w:r w:rsidR="00C52741">
        <w:t xml:space="preserve"> (AmI) where devices can work in concert to support people in carrying out their daily life activities and tasks</w:t>
      </w:r>
      <w:r w:rsidR="00C52741">
        <w:rPr>
          <w:rFonts w:asciiTheme="minorEastAsia" w:eastAsiaTheme="minorEastAsia" w:hAnsiTheme="minorEastAsia" w:hint="eastAsia"/>
        </w:rPr>
        <w:t xml:space="preserve"> </w:t>
      </w:r>
      <w:r w:rsidR="00C52741" w:rsidRPr="00505475">
        <w:t>more</w:t>
      </w:r>
      <w:r w:rsidR="00C52741">
        <w:t xml:space="preserve"> eas</w:t>
      </w:r>
      <w:r w:rsidR="00C52741">
        <w:rPr>
          <w:rFonts w:eastAsiaTheme="minorEastAsia" w:hint="eastAsia"/>
        </w:rPr>
        <w:t>ily</w:t>
      </w:r>
      <w:r w:rsidR="00C52741">
        <w:t xml:space="preserve">, and wearable computing where </w:t>
      </w:r>
      <w:r w:rsidR="00C52741">
        <w:rPr>
          <w:rFonts w:eastAsiaTheme="minorEastAsia" w:hint="eastAsia"/>
        </w:rPr>
        <w:t>the associated</w:t>
      </w:r>
      <w:r w:rsidR="00C52741">
        <w:t xml:space="preserve"> devices can provide specific, limited features like pedometer</w:t>
      </w:r>
      <w:r w:rsidR="00C52741">
        <w:rPr>
          <w:rFonts w:eastAsiaTheme="minorEastAsia" w:hint="eastAsia"/>
        </w:rPr>
        <w:t>,</w:t>
      </w:r>
      <w:r w:rsidR="00C52741">
        <w:t xml:space="preserve"> and provide advanced smart function </w:t>
      </w:r>
      <w:r w:rsidR="00C52741">
        <w:fldChar w:fldCharType="begin"/>
      </w:r>
      <w:r w:rsidR="00C52741">
        <w:instrText xml:space="preserve"> ADDIN EN.CITE &lt;EndNote&gt;&lt;Cite&gt;&lt;Author&gt;Lara&lt;/Author&gt;&lt;Year&gt;2013&lt;/Year&gt;&lt;RecNum&gt;18&lt;/RecNum&gt;&lt;DisplayText&gt;[5]&lt;/DisplayText&gt;&lt;record&gt;&lt;rec-number&gt;18&lt;/rec-number&gt;&lt;foreign-keys&gt;&lt;key app="EN" db-id="fz0z59prhvsxzze00pu5z0dsetdx9wf2p9r0"&gt;18&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C52741">
        <w:fldChar w:fldCharType="separate"/>
      </w:r>
      <w:r w:rsidR="00C52741">
        <w:rPr>
          <w:noProof/>
        </w:rPr>
        <w:t>[</w:t>
      </w:r>
      <w:hyperlink w:anchor="_ENREF_5" w:tooltip="Lara, 2013 #18" w:history="1">
        <w:r w:rsidR="0096742D">
          <w:rPr>
            <w:noProof/>
          </w:rPr>
          <w:t>5</w:t>
        </w:r>
      </w:hyperlink>
      <w:r w:rsidR="00C52741">
        <w:rPr>
          <w:noProof/>
        </w:rPr>
        <w:t>]</w:t>
      </w:r>
      <w:r w:rsidR="00C52741">
        <w:fldChar w:fldCharType="end"/>
      </w:r>
      <w:r w:rsidR="00C52741">
        <w:t xml:space="preserve">. </w:t>
      </w:r>
      <w:r w:rsidR="00EB5176">
        <w:t>Th</w:t>
      </w:r>
      <w:r w:rsidR="00C52741">
        <w:t>e technology of IoT</w:t>
      </w:r>
      <w:r w:rsidR="00EB5176">
        <w:t xml:space="preserve"> is an important factor to implement a smart environment to monitor residents’ daily activity.</w:t>
      </w:r>
    </w:p>
    <w:p w14:paraId="5B83CC2E" w14:textId="77777777" w:rsidR="000C7BD1" w:rsidRDefault="007604CA" w:rsidP="000C7BD1">
      <w:pPr>
        <w:pStyle w:val="21"/>
        <w:keepLines/>
        <w:adjustRightInd w:val="0"/>
        <w:spacing w:before="100" w:beforeAutospacing="1" w:after="100" w:afterAutospacing="1"/>
        <w:jc w:val="left"/>
      </w:pPr>
      <w:bookmarkStart w:id="55" w:name="_Toc323632165"/>
      <w:bookmarkStart w:id="56" w:name="_Toc324265316"/>
      <w:bookmarkStart w:id="57" w:name="_Toc324265366"/>
      <w:bookmarkStart w:id="58" w:name="_Toc423211140"/>
      <w:r>
        <w:t>Challenges</w:t>
      </w:r>
      <w:bookmarkEnd w:id="55"/>
      <w:bookmarkEnd w:id="56"/>
      <w:bookmarkEnd w:id="57"/>
      <w:bookmarkEnd w:id="58"/>
    </w:p>
    <w:p w14:paraId="2D2D170A" w14:textId="30D8B40F" w:rsidR="00EB5176" w:rsidRDefault="00EB5176" w:rsidP="007F404B">
      <w:pPr>
        <w:pStyle w:val="afff5"/>
      </w:pPr>
      <w:r>
        <w:rPr>
          <w:rFonts w:hint="eastAsia"/>
        </w:rPr>
        <w:t>I</w:t>
      </w:r>
      <w:r>
        <w:t xml:space="preserve">n order to implement a friendly and automatic daily activity monitoring system in smart environment, three primary challenges have to be addressed. The first challenge is to </w:t>
      </w:r>
      <w:r w:rsidR="002257DB">
        <w:t>achieve more activities to recognize with higher resolution of integrating ambient and wearable sensors data. The second challenge is to achieve lower cost on labeling activi</w:t>
      </w:r>
      <w:r w:rsidR="002257DB">
        <w:lastRenderedPageBreak/>
        <w:t>ty when users build activity learning models. The final challenge is to propose an automatic learning framework, i.e. this framework can automatic identification of activity that has not been seen, and add it to the activity recognition model.</w:t>
      </w:r>
    </w:p>
    <w:p w14:paraId="048065D7" w14:textId="698597F5" w:rsidR="002257DB" w:rsidRDefault="00EC0D00" w:rsidP="00EC0D00">
      <w:pPr>
        <w:pStyle w:val="31"/>
      </w:pPr>
      <w:bookmarkStart w:id="59" w:name="_Toc423211141"/>
      <w:r>
        <w:rPr>
          <w:rFonts w:hint="eastAsia"/>
        </w:rPr>
        <w:t>Integrating Ambient</w:t>
      </w:r>
      <w:r>
        <w:t xml:space="preserve"> Sensor</w:t>
      </w:r>
      <w:r w:rsidR="003154E0">
        <w:t xml:space="preserve"> Network</w:t>
      </w:r>
      <w:r>
        <w:rPr>
          <w:rFonts w:hint="eastAsia"/>
        </w:rPr>
        <w:t xml:space="preserve"> and </w:t>
      </w:r>
      <w:r w:rsidR="005216E3">
        <w:t>Body</w:t>
      </w:r>
      <w:r>
        <w:rPr>
          <w:rFonts w:hint="eastAsia"/>
        </w:rPr>
        <w:t xml:space="preserve"> Sensor</w:t>
      </w:r>
      <w:r w:rsidR="005216E3">
        <w:t xml:space="preserve"> Network</w:t>
      </w:r>
      <w:bookmarkEnd w:id="59"/>
    </w:p>
    <w:p w14:paraId="5B3284BC" w14:textId="77777777" w:rsidR="007A0DAC" w:rsidRDefault="003154E0" w:rsidP="007F404B">
      <w:pPr>
        <w:pStyle w:val="afff5"/>
      </w:pPr>
      <w:r>
        <w:rPr>
          <w:rFonts w:hint="eastAsia"/>
        </w:rPr>
        <w:t xml:space="preserve">In order to identify </w:t>
      </w:r>
      <w:r>
        <w:t>more</w:t>
      </w:r>
      <w:r>
        <w:rPr>
          <w:rFonts w:hint="eastAsia"/>
        </w:rPr>
        <w:t xml:space="preserve"> precise</w:t>
      </w:r>
      <w:r>
        <w:t xml:space="preserve"> activity of user for our system, adopting both ambient sensors and body sensors in same time is necessary. The ambient sensors records environment information as an objective point of view to monitor users daily activity; the body sensors—wearable sensors, pulse sensors, etc.</w:t>
      </w:r>
      <w:r w:rsidRPr="003154E0">
        <w:t xml:space="preserve"> </w:t>
      </w:r>
      <w:r>
        <w:t xml:space="preserve">—records vital sign of body and they shows the subjective point of view to monitor users daily activity and health status. </w:t>
      </w:r>
      <w:r w:rsidR="007A0DAC">
        <w:t xml:space="preserve">The technology of analysis ambient sensors called Ambient Intelligent (AmI); and the technology of analysis body sensors called Wearable Computing. </w:t>
      </w:r>
      <w:r>
        <w:t xml:space="preserve">In our work, we use both of two type </w:t>
      </w:r>
      <w:r w:rsidR="007A0DAC">
        <w:t xml:space="preserve">sensors to monitor users’ daily activity. Although, ubiquitous computing has been proposed </w:t>
      </w:r>
      <w:r w:rsidR="007A0DAC">
        <w:rPr>
          <w:rFonts w:eastAsiaTheme="minorEastAsia" w:hint="eastAsia"/>
        </w:rPr>
        <w:t xml:space="preserve">for </w:t>
      </w:r>
      <w:r w:rsidR="007A0DAC">
        <w:t>a decade</w:t>
      </w:r>
      <w:r w:rsidR="007F404B">
        <w:t xml:space="preserve">, </w:t>
      </w:r>
      <w:r w:rsidR="007F404B">
        <w:rPr>
          <w:rFonts w:eastAsiaTheme="minorEastAsia"/>
        </w:rPr>
        <w:t>relatively</w:t>
      </w:r>
      <w:r w:rsidR="007F404B">
        <w:rPr>
          <w:rFonts w:eastAsiaTheme="minorEastAsia" w:hint="eastAsia"/>
        </w:rPr>
        <w:t xml:space="preserve"> fewer </w:t>
      </w:r>
      <w:r w:rsidR="007F404B">
        <w:t>research</w:t>
      </w:r>
      <w:r w:rsidR="007F404B">
        <w:rPr>
          <w:rFonts w:eastAsiaTheme="minorEastAsia" w:hint="eastAsia"/>
        </w:rPr>
        <w:t>es</w:t>
      </w:r>
      <w:r w:rsidR="007F404B">
        <w:t xml:space="preserve"> try to combine both AmI and wearable computing. </w:t>
      </w:r>
    </w:p>
    <w:p w14:paraId="74AFA337" w14:textId="77777777" w:rsidR="007A0DAC" w:rsidRDefault="007F404B" w:rsidP="007F404B">
      <w:pPr>
        <w:pStyle w:val="afff5"/>
      </w:pPr>
      <w:r>
        <w:t xml:space="preserve">It’s hard to analyze AmI and wearable computing in the same methodology with two reasons. </w:t>
      </w:r>
      <w:r>
        <w:rPr>
          <w:rFonts w:eastAsiaTheme="minorEastAsia" w:hint="eastAsia"/>
        </w:rPr>
        <w:t>The f</w:t>
      </w:r>
      <w:r>
        <w:t>irst reason is that the patterns of ambient sensing dat</w:t>
      </w:r>
      <w:r>
        <w:rPr>
          <w:rFonts w:eastAsiaTheme="minorEastAsia" w:hint="eastAsia"/>
        </w:rPr>
        <w:t>a</w:t>
      </w:r>
      <w:r>
        <w:t xml:space="preserve"> and wearable sensing dat</w:t>
      </w:r>
      <w:r>
        <w:rPr>
          <w:rFonts w:eastAsiaTheme="minorEastAsia" w:hint="eastAsia"/>
        </w:rPr>
        <w:t>a</w:t>
      </w:r>
      <w:r>
        <w:t xml:space="preserve"> are significantly different. The ambient data </w:t>
      </w:r>
      <w:r>
        <w:rPr>
          <w:rFonts w:eastAsiaTheme="minorEastAsia" w:hint="eastAsia"/>
        </w:rPr>
        <w:t>are</w:t>
      </w:r>
      <w:r>
        <w:t xml:space="preserve"> usually more static than the data extract</w:t>
      </w:r>
      <w:r>
        <w:rPr>
          <w:rFonts w:eastAsiaTheme="minorEastAsia" w:hint="eastAsia"/>
        </w:rPr>
        <w:t>ed</w:t>
      </w:r>
      <w:r>
        <w:t xml:space="preserve"> from </w:t>
      </w:r>
      <w:r>
        <w:rPr>
          <w:rFonts w:eastAsiaTheme="minorEastAsia" w:hint="eastAsia"/>
        </w:rPr>
        <w:t xml:space="preserve">human </w:t>
      </w:r>
      <w:r>
        <w:t>body</w:t>
      </w:r>
      <w:r>
        <w:rPr>
          <w:rFonts w:eastAsiaTheme="minorEastAsia" w:hint="eastAsia"/>
        </w:rPr>
        <w:t xml:space="preserve"> with wearable devices</w:t>
      </w:r>
      <w:r>
        <w:t xml:space="preserve">. We can snapshot ambient sensors every-minute to consider the environment information, but we </w:t>
      </w:r>
      <w:r>
        <w:rPr>
          <w:rFonts w:eastAsiaTheme="minorEastAsia" w:hint="eastAsia"/>
        </w:rPr>
        <w:t>can hardly</w:t>
      </w:r>
      <w:r>
        <w:t xml:space="preserve"> do the same procedure on wearable sensors. The sensing data from wearable sensors usually ha</w:t>
      </w:r>
      <w:r>
        <w:rPr>
          <w:rFonts w:eastAsiaTheme="minorEastAsia" w:hint="eastAsia"/>
        </w:rPr>
        <w:t>ve</w:t>
      </w:r>
      <w:r>
        <w:t xml:space="preserve"> the characteristics of rapid change, so</w:t>
      </w:r>
      <w:r>
        <w:rPr>
          <w:rFonts w:eastAsiaTheme="minorEastAsia" w:hint="eastAsia"/>
        </w:rPr>
        <w:t xml:space="preserve"> that</w:t>
      </w:r>
      <w:r>
        <w:t xml:space="preserve"> the analysis </w:t>
      </w:r>
      <w:r>
        <w:rPr>
          <w:rFonts w:eastAsiaTheme="minorEastAsia" w:hint="eastAsia"/>
        </w:rPr>
        <w:t>on</w:t>
      </w:r>
      <w:r>
        <w:t xml:space="preserve"> wearable computing needs </w:t>
      </w:r>
      <w:r>
        <w:rPr>
          <w:rFonts w:eastAsiaTheme="minorEastAsia" w:hint="eastAsia"/>
        </w:rPr>
        <w:t>a</w:t>
      </w:r>
      <w:r>
        <w:t xml:space="preserve"> design </w:t>
      </w:r>
      <w:r>
        <w:rPr>
          <w:rFonts w:eastAsiaTheme="minorEastAsia" w:hint="eastAsia"/>
        </w:rPr>
        <w:t xml:space="preserve">of </w:t>
      </w:r>
      <w:r>
        <w:t xml:space="preserve">an efficient and statistic model. </w:t>
      </w:r>
    </w:p>
    <w:p w14:paraId="245DD785" w14:textId="11157902" w:rsidR="007F404B" w:rsidRDefault="007F404B" w:rsidP="007F404B">
      <w:pPr>
        <w:pStyle w:val="afff5"/>
      </w:pPr>
      <w:r>
        <w:t xml:space="preserve">The second reason is that wearable computing usually uses only one </w:t>
      </w:r>
      <w:r>
        <w:rPr>
          <w:rFonts w:eastAsiaTheme="minorEastAsia" w:hint="eastAsia"/>
        </w:rPr>
        <w:t>or</w:t>
      </w:r>
      <w:r>
        <w:t xml:space="preserve"> two sensors to retrieve information from </w:t>
      </w:r>
      <w:r>
        <w:rPr>
          <w:rFonts w:eastAsiaTheme="minorEastAsia" w:hint="eastAsia"/>
        </w:rPr>
        <w:t>human</w:t>
      </w:r>
      <w:r>
        <w:t xml:space="preserve"> body, but the sensors in AmI </w:t>
      </w:r>
      <w:r>
        <w:rPr>
          <w:rFonts w:eastAsiaTheme="minorEastAsia" w:hint="eastAsia"/>
        </w:rPr>
        <w:t xml:space="preserve">are </w:t>
      </w:r>
      <w:r>
        <w:t>usually trigger</w:t>
      </w:r>
      <w:r>
        <w:rPr>
          <w:rFonts w:eastAsiaTheme="minorEastAsia" w:hint="eastAsia"/>
        </w:rPr>
        <w:t>ed</w:t>
      </w:r>
      <w:r>
        <w:t xml:space="preserve"> by fixed events, </w:t>
      </w:r>
      <w:r w:rsidRPr="00505475">
        <w:rPr>
          <w:i/>
        </w:rPr>
        <w:t>e.g.</w:t>
      </w:r>
      <w:r>
        <w:rPr>
          <w:i/>
        </w:rPr>
        <w:t xml:space="preserve"> </w:t>
      </w:r>
      <w:r>
        <w:t>TV on is usually triggered by the event of watching TV.</w:t>
      </w:r>
    </w:p>
    <w:p w14:paraId="400924F8" w14:textId="10F1CA22" w:rsidR="007F404B" w:rsidRDefault="00C6116C" w:rsidP="00634228">
      <w:pPr>
        <w:pStyle w:val="31"/>
      </w:pPr>
      <w:bookmarkStart w:id="60" w:name="_Toc423211142"/>
      <w:r>
        <w:rPr>
          <w:rFonts w:hint="eastAsia"/>
        </w:rPr>
        <w:lastRenderedPageBreak/>
        <w:t>High Cost on Labeling Activity</w:t>
      </w:r>
      <w:bookmarkEnd w:id="60"/>
    </w:p>
    <w:p w14:paraId="6EA75EF7" w14:textId="5985BD05" w:rsidR="001C79A9" w:rsidRDefault="00165A66" w:rsidP="001C79A9">
      <w:pPr>
        <w:pStyle w:val="afff5"/>
      </w:pPr>
      <w:r>
        <w:t>Supervised model is usually used in t</w:t>
      </w:r>
      <w:r w:rsidR="005B0333">
        <w:rPr>
          <w:rFonts w:hint="eastAsia"/>
        </w:rPr>
        <w:t>he methodolog</w:t>
      </w:r>
      <w:r w:rsidR="006F3F82">
        <w:t>ies</w:t>
      </w:r>
      <w:r w:rsidR="005B0333">
        <w:rPr>
          <w:rFonts w:hint="eastAsia"/>
        </w:rPr>
        <w:t xml:space="preserve"> of </w:t>
      </w:r>
      <w:r w:rsidR="006F3F82">
        <w:rPr>
          <w:rFonts w:hint="eastAsia"/>
        </w:rPr>
        <w:t>activity recognition in smart environment</w:t>
      </w:r>
      <w:r w:rsidR="006F3F82">
        <w:t xml:space="preserve">. Supervised learning is </w:t>
      </w:r>
      <w:r w:rsidR="00101A74">
        <w:t>a procedure using labeled data to construct a mapping function, which can be used for mapping new instance.</w:t>
      </w:r>
      <w:r w:rsidR="006F3F82">
        <w:t xml:space="preserve"> </w:t>
      </w:r>
      <w:r w:rsidR="00101A74">
        <w:t>Its</w:t>
      </w:r>
      <w:r w:rsidR="006F3F82">
        <w:t xml:space="preserve"> training data need</w:t>
      </w:r>
      <w:r w:rsidR="00101A74">
        <w:t>s</w:t>
      </w:r>
      <w:r w:rsidR="006F3F82">
        <w:t xml:space="preserve"> to be labeled thei</w:t>
      </w:r>
      <w:r w:rsidR="008E27F6">
        <w:t>r ground truth before building the supervised learning model</w:t>
      </w:r>
      <w:r>
        <w:t>.</w:t>
      </w:r>
      <w:r w:rsidR="00A828F9">
        <w:t xml:space="preserve"> </w:t>
      </w:r>
      <w:r w:rsidR="00556056">
        <w:t xml:space="preserve">When the training data is </w:t>
      </w:r>
      <w:r w:rsidR="008C5E89">
        <w:t>abundant, the inferred results of supervised learning model usually performs well. However,</w:t>
      </w:r>
      <w:r w:rsidR="00A828F9">
        <w:t xml:space="preserve"> labeling </w:t>
      </w:r>
      <w:r w:rsidR="0035384F">
        <w:t xml:space="preserve">amount of data is a burden task and wrong labeling training data makes a poor classifier. </w:t>
      </w:r>
      <w:r w:rsidR="00C21F08">
        <w:t xml:space="preserve">It is also hard to </w:t>
      </w:r>
      <w:r w:rsidR="00A828F9">
        <w:t>remember daily activities per day</w:t>
      </w:r>
      <w:r w:rsidR="00C21F08">
        <w:t xml:space="preserve"> </w:t>
      </w:r>
      <w:r w:rsidR="00A828F9">
        <w:t>in real life.</w:t>
      </w:r>
      <w:r w:rsidR="008C5E89">
        <w:t xml:space="preserve"> </w:t>
      </w:r>
      <w:r w:rsidR="00C21F08">
        <w:t>Th</w:t>
      </w:r>
      <w:r w:rsidR="00B81C4D">
        <w:t>e</w:t>
      </w:r>
      <w:r w:rsidR="00C21F08">
        <w:t>se negative features make t</w:t>
      </w:r>
      <w:r w:rsidR="008C5E89">
        <w:t>he activity rec</w:t>
      </w:r>
      <w:r w:rsidR="00C21F08">
        <w:t>ognition in smart environment becoming</w:t>
      </w:r>
      <w:r w:rsidR="008C5E89">
        <w:t xml:space="preserve"> an experimental application though it</w:t>
      </w:r>
      <w:r w:rsidR="00B81C4D">
        <w:t xml:space="preserve"> is a popular issue for Internet of Things.</w:t>
      </w:r>
      <w:r w:rsidR="009B0B08">
        <w:t xml:space="preserve"> Some research try to resolve the high cost on labeling data. T</w:t>
      </w:r>
      <w:r w:rsidR="009B0B08">
        <w:rPr>
          <w:rFonts w:hint="eastAsia"/>
        </w:rPr>
        <w:t xml:space="preserve">hey adopt unsupervised learning method to build the activity recognition model, </w:t>
      </w:r>
      <w:r w:rsidR="009B0B08" w:rsidRPr="009B0B08">
        <w:rPr>
          <w:rFonts w:hint="eastAsia"/>
          <w:i/>
        </w:rPr>
        <w:t>e.g.</w:t>
      </w:r>
      <w:r w:rsidR="009B0B08">
        <w:rPr>
          <w:rFonts w:hint="eastAsia"/>
        </w:rPr>
        <w:t xml:space="preserve"> </w:t>
      </w:r>
      <w:r w:rsidR="009B0B08">
        <w:t>k-means algorithm, Gaussian mixture model, etc.</w:t>
      </w:r>
      <w:r w:rsidR="0023597C">
        <w:t xml:space="preserve"> </w:t>
      </w:r>
      <w:r w:rsidR="00661697">
        <w:t xml:space="preserve">Unsupervised learning is used to find hidden structure in unlabeled data. </w:t>
      </w:r>
      <w:r w:rsidR="0023597C">
        <w:t>The drawback of unsupervised le</w:t>
      </w:r>
      <w:r w:rsidR="00661697">
        <w:t xml:space="preserve">arning is that it is necessary </w:t>
      </w:r>
      <w:r w:rsidR="0023597C">
        <w:t xml:space="preserve">a specific </w:t>
      </w:r>
      <w:r w:rsidR="00661697">
        <w:t xml:space="preserve">number of activity to build unsupervised learning model. If given a wrong </w:t>
      </w:r>
      <w:r w:rsidR="00CE6CB1">
        <w:t>parameter</w:t>
      </w:r>
      <w:r w:rsidR="00661697">
        <w:t xml:space="preserve"> to build unsupervised learning model, it would become a poor inference model.</w:t>
      </w:r>
      <w:r w:rsidR="00CE6CB1">
        <w:t xml:space="preserve"> It is hard to choose a better performance parameter of unsupervised learning in real life.</w:t>
      </w:r>
    </w:p>
    <w:p w14:paraId="2E21960A" w14:textId="7A3969AE" w:rsidR="00CE6CB1" w:rsidRDefault="00CE6CB1" w:rsidP="00CE6CB1">
      <w:pPr>
        <w:pStyle w:val="31"/>
      </w:pPr>
      <w:bookmarkStart w:id="61" w:name="_Toc423211143"/>
      <w:r>
        <w:rPr>
          <w:rFonts w:hint="eastAsia"/>
        </w:rPr>
        <w:t xml:space="preserve">Adaptive Learning </w:t>
      </w:r>
      <w:r>
        <w:t>of Activity Recognition</w:t>
      </w:r>
      <w:r>
        <w:rPr>
          <w:rFonts w:hint="eastAsia"/>
        </w:rPr>
        <w:t xml:space="preserve"> Model</w:t>
      </w:r>
      <w:bookmarkEnd w:id="61"/>
    </w:p>
    <w:p w14:paraId="07982336" w14:textId="293C3FAB" w:rsidR="00CE6CB1" w:rsidRPr="00CE6CB1" w:rsidRDefault="00ED4BDC" w:rsidP="00CE6CB1">
      <w:pPr>
        <w:pStyle w:val="afff5"/>
      </w:pPr>
      <w:r>
        <w:rPr>
          <w:rFonts w:hint="eastAsia"/>
        </w:rPr>
        <w:t>Automatic</w:t>
      </w:r>
      <w:r>
        <w:t xml:space="preserve"> activity</w:t>
      </w:r>
      <w:r>
        <w:rPr>
          <w:rFonts w:hint="eastAsia"/>
        </w:rPr>
        <w:t xml:space="preserve"> monitoring </w:t>
      </w:r>
      <w:r>
        <w:t xml:space="preserve">is the ideal goal for elderly home care. The function of adaptive learning is an important role for automatic activity monitoring system. </w:t>
      </w:r>
      <w:r w:rsidR="00F97061">
        <w:t>With aging, elderly people</w:t>
      </w:r>
      <w:r>
        <w:t xml:space="preserve"> may </w:t>
      </w:r>
      <w:r w:rsidR="00F97061">
        <w:rPr>
          <w:rFonts w:hint="eastAsia"/>
        </w:rPr>
        <w:t>have new life</w:t>
      </w:r>
      <w:r w:rsidR="00F97061">
        <w:t xml:space="preserve">styles. For built activity monitoring system, those new activities are unseen activities. If the system without adaptive function, it is not suitable for elderly people to use. </w:t>
      </w:r>
      <w:r w:rsidR="0076437C" w:rsidRPr="0076437C">
        <w:t>Adaptive learning is an educational method which uses computers as interactive teaching devices, and to orchestrate the allocation of hu</w:t>
      </w:r>
      <w:r w:rsidR="0076437C" w:rsidRPr="0076437C">
        <w:lastRenderedPageBreak/>
        <w:t>man and mediated resources according to the unique needs of each learner.</w:t>
      </w:r>
      <w:r w:rsidR="0076437C">
        <w:t xml:space="preserve"> In smart environment case, the adaptive learning algorithm of activity recognition model can identify unseen data and consider </w:t>
      </w:r>
      <w:r w:rsidR="00FF62D3">
        <w:t xml:space="preserve">it as a new type of activities. The adaptive learning model includes </w:t>
      </w:r>
      <w:r w:rsidR="0018660E">
        <w:t>two principle functions: discovering</w:t>
      </w:r>
      <w:r w:rsidR="00FF62D3">
        <w:t xml:space="preserve"> new activities and </w:t>
      </w:r>
      <w:r w:rsidR="0018660E">
        <w:t>adding data of new activities into training data set to rebuild the learning model. These two functions are both important for elderly home care. If elderly people occur an anomaly behavior, the function of discovery can help his/her offspring get the emergency alert from the monitoring system.</w:t>
      </w:r>
      <w:r w:rsidR="000B5C00">
        <w:t xml:space="preserve"> The second function can record new activity as seen activity, so the moni</w:t>
      </w:r>
      <w:r w:rsidR="006322DE">
        <w:t>toring system will not ask user</w:t>
      </w:r>
      <w:r w:rsidR="000B5C00">
        <w:t xml:space="preserve"> to identify this activity again.</w:t>
      </w:r>
      <w:r w:rsidR="006322DE">
        <w:t xml:space="preserve"> If this activity occurs in the future, the monitoring system can recognize this activity automatically. However, </w:t>
      </w:r>
      <w:r w:rsidR="00746101">
        <w:t>the application of elderly home care system activity</w:t>
      </w:r>
    </w:p>
    <w:p w14:paraId="363F3077" w14:textId="77777777" w:rsidR="007604CA" w:rsidRDefault="007604CA" w:rsidP="007604CA">
      <w:pPr>
        <w:pStyle w:val="21"/>
        <w:keepLines/>
        <w:adjustRightInd w:val="0"/>
        <w:spacing w:before="100" w:beforeAutospacing="1" w:after="100" w:afterAutospacing="1"/>
        <w:jc w:val="left"/>
      </w:pPr>
      <w:bookmarkStart w:id="62" w:name="_Toc323632168"/>
      <w:bookmarkStart w:id="63" w:name="_Toc324265319"/>
      <w:bookmarkStart w:id="64" w:name="_Toc324265369"/>
      <w:bookmarkStart w:id="65" w:name="_Toc423211144"/>
      <w:r>
        <w:t>Related Work</w:t>
      </w:r>
      <w:bookmarkEnd w:id="62"/>
      <w:bookmarkEnd w:id="63"/>
      <w:bookmarkEnd w:id="64"/>
      <w:bookmarkEnd w:id="65"/>
    </w:p>
    <w:p w14:paraId="1522BDDA" w14:textId="77777777" w:rsidR="007A0DAC" w:rsidRPr="007A0DAC" w:rsidRDefault="007A0DAC" w:rsidP="007A0DAC">
      <w:pPr>
        <w:pStyle w:val="afff5"/>
      </w:pPr>
    </w:p>
    <w:p w14:paraId="0D95C3BE" w14:textId="77777777" w:rsidR="007604CA" w:rsidRDefault="007604CA" w:rsidP="007604CA">
      <w:pPr>
        <w:pStyle w:val="21"/>
        <w:keepLines/>
        <w:adjustRightInd w:val="0"/>
        <w:spacing w:before="100" w:beforeAutospacing="1" w:after="100" w:afterAutospacing="1"/>
        <w:jc w:val="left"/>
      </w:pPr>
      <w:bookmarkStart w:id="66" w:name="_Toc323632171"/>
      <w:bookmarkStart w:id="67" w:name="_Toc324265322"/>
      <w:bookmarkStart w:id="68" w:name="_Toc324265372"/>
      <w:bookmarkStart w:id="69" w:name="_Toc423211145"/>
      <w:r>
        <w:t>Objective</w:t>
      </w:r>
      <w:bookmarkEnd w:id="66"/>
      <w:bookmarkEnd w:id="67"/>
      <w:bookmarkEnd w:id="68"/>
      <w:bookmarkEnd w:id="69"/>
    </w:p>
    <w:p w14:paraId="4BE611E4" w14:textId="3C6D823C" w:rsidR="00630868" w:rsidRDefault="00C273EB" w:rsidP="00630868">
      <w:pPr>
        <w:ind w:firstLine="480"/>
      </w:pPr>
      <w:r>
        <w:t xml:space="preserve">In this thesis, we try to build a smart home environment based on the technique of IoT. </w:t>
      </w:r>
      <w:r>
        <w:rPr>
          <w:rFonts w:eastAsiaTheme="minorEastAsia"/>
        </w:rPr>
        <w:t>The</w:t>
      </w:r>
      <w:r>
        <w:t xml:space="preserve"> goal of smart home </w:t>
      </w:r>
      <w:r>
        <w:rPr>
          <w:rFonts w:eastAsiaTheme="minorEastAsia" w:hint="eastAsia"/>
        </w:rPr>
        <w:t>is to</w:t>
      </w:r>
      <w:r>
        <w:t xml:space="preserve"> build a robust tele-healthcare system that monitors resident’s living activity in real-time. </w:t>
      </w:r>
      <w:r w:rsidR="00630868">
        <w:t>For the purpose of addressing the aforementioned challenges, the objective of this thesis is to develop an Activity of Daily Living-aware Elderly Care Home System as a powerful smart environment application. The system aims to monitor residents’ daily activities anytime in their house; the system aims to observe the lifestyle of residents and report their anomaly behaviors. The contributions of this thesis are listed as follow:</w:t>
      </w:r>
    </w:p>
    <w:p w14:paraId="3090FF72" w14:textId="378C5958" w:rsidR="00005002" w:rsidRPr="00005002" w:rsidRDefault="00005002" w:rsidP="00005002">
      <w:pPr>
        <w:pStyle w:val="31"/>
      </w:pPr>
      <w:bookmarkStart w:id="70" w:name="_Toc423211146"/>
      <w:r>
        <w:rPr>
          <w:rFonts w:hint="eastAsia"/>
        </w:rPr>
        <w:lastRenderedPageBreak/>
        <w:t>Better Recogni</w:t>
      </w:r>
      <w:r>
        <w:t>zed Performance by Sensors Fusion</w:t>
      </w:r>
      <w:bookmarkEnd w:id="70"/>
    </w:p>
    <w:p w14:paraId="636A2DEF" w14:textId="21F8B47B" w:rsidR="00630868" w:rsidRDefault="00630868" w:rsidP="00630868">
      <w:pPr>
        <w:pStyle w:val="afff5"/>
      </w:pPr>
      <w:r>
        <w:t xml:space="preserve">The </w:t>
      </w:r>
      <w:r w:rsidR="00C273EB">
        <w:t xml:space="preserve">activity </w:t>
      </w:r>
      <w:r>
        <w:t xml:space="preserve">monitoring result is important for elderly residents because ADL is an important factor to estimate their health state. </w:t>
      </w:r>
      <w:r w:rsidR="00C273EB">
        <w:t xml:space="preserve">To analyze activity of daily living (ADL) of elderly peoples can help caregivers estimate their health conditions. </w:t>
      </w:r>
      <w:r w:rsidR="00B75AFE">
        <w:t>Different sensors can observe different points of view on residents in home environment. In other words, it is necessary to fuse heterogeneous sensors</w:t>
      </w:r>
      <w:r w:rsidR="00233AD2">
        <w:t xml:space="preserve"> to observe more precise activities. For ambient sensors, they usually observe objective point of view that means </w:t>
      </w:r>
      <w:r w:rsidR="00A82C18">
        <w:t>they monitor</w:t>
      </w:r>
      <w:r w:rsidR="00233AD2">
        <w:t xml:space="preserve"> residents</w:t>
      </w:r>
      <w:r w:rsidR="00A82C18">
        <w:t>’</w:t>
      </w:r>
      <w:r w:rsidR="00233AD2">
        <w:t xml:space="preserve"> </w:t>
      </w:r>
      <w:r w:rsidR="00A82C18">
        <w:t>activity</w:t>
      </w:r>
      <w:r w:rsidR="00233AD2">
        <w:t xml:space="preserve"> in their home</w:t>
      </w:r>
      <w:r w:rsidR="00A82C18">
        <w:t xml:space="preserve"> in indirect way</w:t>
      </w:r>
      <w:r w:rsidR="00233AD2">
        <w:t xml:space="preserve">. The observations from ambient sensors </w:t>
      </w:r>
      <w:r w:rsidR="00250BF2">
        <w:t xml:space="preserve">are </w:t>
      </w:r>
      <w:r w:rsidR="00233AD2">
        <w:t xml:space="preserve">usually triggered by specific activity, so </w:t>
      </w:r>
      <w:r w:rsidR="00250BF2">
        <w:t>the ambient data analysis belongs</w:t>
      </w:r>
      <w:r w:rsidR="00233AD2">
        <w:t xml:space="preserve"> to event trigger orientation.</w:t>
      </w:r>
      <w:r w:rsidR="00250BF2">
        <w:t xml:space="preserve"> For wearable sensors or other vital sign monitoring sensors, they usually observe </w:t>
      </w:r>
      <w:r w:rsidR="00A82C18">
        <w:t>subjective point of view that means they monitor residents’ activity in direct way.</w:t>
      </w:r>
      <w:r w:rsidR="00B76FD8">
        <w:t xml:space="preserve"> </w:t>
      </w:r>
      <w:r w:rsidR="000D3372">
        <w:t xml:space="preserve">The observations from wearable sensors are </w:t>
      </w:r>
      <w:r w:rsidR="00067B4F">
        <w:rPr>
          <w:rFonts w:hint="eastAsia"/>
        </w:rPr>
        <w:t>unlike to ambient</w:t>
      </w:r>
      <w:r w:rsidR="00067B4F">
        <w:t xml:space="preserve"> sensors</w:t>
      </w:r>
      <w:r w:rsidR="000D3372">
        <w:t>.</w:t>
      </w:r>
      <w:r w:rsidR="00067B4F">
        <w:t xml:space="preserve"> To observer an activity needs a set of continuous wearable sensor data. A few sensors can be built on wearable devices, and each sensor data have high degree of correlation. This characteristic makes wearable data analysis hardly using same method</w:t>
      </w:r>
      <w:r w:rsidR="009305D1">
        <w:t>o</w:t>
      </w:r>
      <w:r w:rsidR="00067B4F">
        <w:t>logy</w:t>
      </w:r>
      <w:r w:rsidR="009305D1">
        <w:t xml:space="preserve"> of ambient data analysis. Both ambient intelligent (AmI) and mobile computing are highly developing independently, but they are rare to fuse together with their totally different characteristics.</w:t>
      </w:r>
      <w:r w:rsidR="00067B4F">
        <w:t xml:space="preserve"> </w:t>
      </w:r>
      <w:r>
        <w:t xml:space="preserve">We have designed a hierarchical activity recognition (AR) model </w:t>
      </w:r>
      <w:r>
        <w:rPr>
          <w:rFonts w:eastAsiaTheme="minorEastAsia" w:hint="eastAsia"/>
        </w:rPr>
        <w:t>with</w:t>
      </w:r>
      <w:r>
        <w:t xml:space="preserve"> two</w:t>
      </w:r>
      <w:r>
        <w:rPr>
          <w:rFonts w:eastAsiaTheme="minorEastAsia" w:hint="eastAsia"/>
        </w:rPr>
        <w:t>-</w:t>
      </w:r>
      <w:r>
        <w:t>layer</w:t>
      </w:r>
      <w:r>
        <w:rPr>
          <w:rFonts w:eastAsiaTheme="minorEastAsia" w:hint="eastAsia"/>
        </w:rPr>
        <w:t xml:space="preserve"> structure</w:t>
      </w:r>
      <w:r>
        <w:t xml:space="preserve"> and it has resolved the problem of combining AmI and </w:t>
      </w:r>
      <w:r w:rsidR="009504EC">
        <w:t>mobile</w:t>
      </w:r>
      <w:r>
        <w:t xml:space="preserve"> computing</w:t>
      </w:r>
      <w:r>
        <w:rPr>
          <w:rFonts w:eastAsiaTheme="minorEastAsia" w:hint="eastAsia"/>
        </w:rPr>
        <w:t xml:space="preserve"> coherently</w:t>
      </w:r>
      <w:r>
        <w:t xml:space="preserve">. The first layer of AR model is to </w:t>
      </w:r>
      <w:r w:rsidR="009504EC">
        <w:t>identify</w:t>
      </w:r>
      <w:r>
        <w:t xml:space="preserve"> residents’ </w:t>
      </w:r>
      <w:r w:rsidR="009504EC">
        <w:t>behaviors</w:t>
      </w:r>
      <w:r>
        <w:t xml:space="preserve"> from </w:t>
      </w:r>
      <w:r w:rsidR="009504EC">
        <w:t xml:space="preserve">two activity recognition models: environment-based AR model and body-based AR model. </w:t>
      </w:r>
      <w:r w:rsidR="009504EC" w:rsidRPr="009504EC">
        <w:t xml:space="preserve">The </w:t>
      </w:r>
      <w:r w:rsidR="009504EC">
        <w:t>environment-based</w:t>
      </w:r>
      <w:r w:rsidR="009504EC" w:rsidRPr="009504EC">
        <w:rPr>
          <w:rFonts w:hint="eastAsia"/>
        </w:rPr>
        <w:t xml:space="preserve"> </w:t>
      </w:r>
      <w:r w:rsidR="009504EC" w:rsidRPr="009504EC">
        <w:t>AR model determine</w:t>
      </w:r>
      <w:r w:rsidR="00F64717">
        <w:t>s</w:t>
      </w:r>
      <w:r w:rsidR="009504EC" w:rsidRPr="009504EC">
        <w:t xml:space="preserve"> </w:t>
      </w:r>
      <w:r w:rsidR="009504EC" w:rsidRPr="009504EC">
        <w:rPr>
          <w:rFonts w:hint="eastAsia"/>
        </w:rPr>
        <w:t xml:space="preserve">the </w:t>
      </w:r>
      <w:r w:rsidR="009504EC" w:rsidRPr="009504EC">
        <w:t>residents’ living activities from ambient sensors dat</w:t>
      </w:r>
      <w:r w:rsidR="009504EC" w:rsidRPr="009504EC">
        <w:rPr>
          <w:rFonts w:hint="eastAsia"/>
        </w:rPr>
        <w:t>a</w:t>
      </w:r>
      <w:r w:rsidR="009504EC" w:rsidRPr="009504EC">
        <w:t xml:space="preserve"> </w:t>
      </w:r>
      <w:r w:rsidR="00F64717">
        <w:t>t</w:t>
      </w:r>
      <w:r w:rsidR="00E77EC9">
        <w:t>hrou</w:t>
      </w:r>
      <w:r w:rsidR="00F64717">
        <w:t>g</w:t>
      </w:r>
      <w:r w:rsidR="00E77EC9">
        <w:t>h</w:t>
      </w:r>
      <w:r w:rsidR="009504EC" w:rsidRPr="009504EC">
        <w:t xml:space="preserve"> a</w:t>
      </w:r>
      <w:r w:rsidR="009504EC">
        <w:t>n unsupervised learning algorithm</w:t>
      </w:r>
      <w:r w:rsidR="009504EC" w:rsidRPr="009504EC">
        <w:t xml:space="preserve"> </w:t>
      </w:r>
      <w:r w:rsidR="009504EC">
        <w:t xml:space="preserve">with fuzzy </w:t>
      </w:r>
      <w:r w:rsidR="00F64717">
        <w:t>learning</w:t>
      </w:r>
      <w:r w:rsidR="009504EC" w:rsidRPr="009504EC">
        <w:t xml:space="preserve">. </w:t>
      </w:r>
      <w:r w:rsidR="009504EC">
        <w:t xml:space="preserve">The body-based AR model </w:t>
      </w:r>
      <w:r w:rsidR="00F64717">
        <w:t>c</w:t>
      </w:r>
      <w:r w:rsidR="009504EC">
        <w:t>ollect</w:t>
      </w:r>
      <w:r w:rsidR="00F64717">
        <w:t>s</w:t>
      </w:r>
      <w:r w:rsidR="009504EC">
        <w:t xml:space="preserve"> wearable sensor data from residents’</w:t>
      </w:r>
      <w:r>
        <w:t xml:space="preserve"> smart wearable devices </w:t>
      </w:r>
      <w:r>
        <w:rPr>
          <w:rFonts w:eastAsiaTheme="minorEastAsia" w:hint="eastAsia"/>
        </w:rPr>
        <w:t>through some</w:t>
      </w:r>
      <w:r>
        <w:t xml:space="preserve"> wearable computing technique. </w:t>
      </w:r>
      <w:r>
        <w:rPr>
          <w:rFonts w:eastAsiaTheme="minorEastAsia" w:hint="eastAsia"/>
        </w:rPr>
        <w:t xml:space="preserve">Here, </w:t>
      </w:r>
      <w:r w:rsidR="00F64717">
        <w:rPr>
          <w:rFonts w:eastAsiaTheme="minorEastAsia"/>
        </w:rPr>
        <w:t>I</w:t>
      </w:r>
      <w:r>
        <w:t xml:space="preserve"> propose a topic model to </w:t>
      </w:r>
      <w:r>
        <w:lastRenderedPageBreak/>
        <w:t>consider meaningful actions based on an unsupervised clustering method</w:t>
      </w:r>
      <w:r>
        <w:rPr>
          <w:rFonts w:eastAsiaTheme="minorEastAsia" w:hint="eastAsia"/>
        </w:rPr>
        <w:t>, named,</w:t>
      </w:r>
      <w:r>
        <w:t xml:space="preserve"> Dirichlet Process Mixture Model (DPMM) </w:t>
      </w:r>
      <w:r>
        <w:fldChar w:fldCharType="begin"/>
      </w:r>
      <w:r w:rsidR="009504EC">
        <w:instrText xml:space="preserve"> ADDIN EN.CITE &lt;EndNote&gt;&lt;Cite&gt;&lt;Author&gt;McAuliffe&lt;/Author&gt;&lt;Year&gt;2006&lt;/Year&gt;&lt;RecNum&gt;8&lt;/RecNum&gt;&lt;DisplayText&gt;[6]&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fldChar w:fldCharType="separate"/>
      </w:r>
      <w:r w:rsidR="009504EC">
        <w:rPr>
          <w:noProof/>
        </w:rPr>
        <w:t>[</w:t>
      </w:r>
      <w:hyperlink w:anchor="_ENREF_6" w:tooltip="McAuliffe, 2006 #8" w:history="1">
        <w:r w:rsidR="0096742D">
          <w:rPr>
            <w:noProof/>
          </w:rPr>
          <w:t>6</w:t>
        </w:r>
      </w:hyperlink>
      <w:r w:rsidR="009504EC">
        <w:rPr>
          <w:noProof/>
        </w:rPr>
        <w:t>]</w:t>
      </w:r>
      <w:r>
        <w:fldChar w:fldCharType="end"/>
      </w:r>
      <w:r>
        <w:t xml:space="preserve">. The topic model is used to retrieve meaningful information from </w:t>
      </w:r>
      <w:r>
        <w:rPr>
          <w:rFonts w:eastAsiaTheme="minorEastAsia" w:hint="eastAsia"/>
        </w:rPr>
        <w:t xml:space="preserve">a large </w:t>
      </w:r>
      <w:r>
        <w:t xml:space="preserve">amount of temporal/sequential raw data. The concept is appropriate for living activity recognition </w:t>
      </w:r>
      <w:r>
        <w:rPr>
          <w:rFonts w:eastAsiaTheme="minorEastAsia" w:hint="eastAsia"/>
        </w:rPr>
        <w:t>with</w:t>
      </w:r>
      <w:r>
        <w:t xml:space="preserve"> </w:t>
      </w:r>
      <w:r>
        <w:rPr>
          <w:rFonts w:eastAsiaTheme="minorEastAsia" w:hint="eastAsia"/>
        </w:rPr>
        <w:t xml:space="preserve">the </w:t>
      </w:r>
      <w:r>
        <w:t>ambient sensing dat</w:t>
      </w:r>
      <w:r>
        <w:rPr>
          <w:rFonts w:eastAsiaTheme="minorEastAsia" w:hint="eastAsia"/>
        </w:rPr>
        <w:t>a</w:t>
      </w:r>
      <w:r>
        <w:t xml:space="preserve"> and the meaningful actions</w:t>
      </w:r>
      <w:r>
        <w:rPr>
          <w:rFonts w:eastAsiaTheme="minorEastAsia" w:hint="eastAsia"/>
        </w:rPr>
        <w:t xml:space="preserve"> simply</w:t>
      </w:r>
      <w:r>
        <w:t xml:space="preserve"> because the feature distances between two different activities should be high.</w:t>
      </w:r>
      <w:r w:rsidR="009D349A">
        <w:t xml:space="preserve"> </w:t>
      </w:r>
      <w:r w:rsidR="000006C1">
        <w:t>Before building t</w:t>
      </w:r>
      <w:r w:rsidR="009D349A">
        <w:t xml:space="preserve">he second layer </w:t>
      </w:r>
      <w:r w:rsidR="000006C1">
        <w:t xml:space="preserve">of the hierarchical AR model, the system will fuse results of environment-based and body-based models as new format of training features. The second layer AR model is </w:t>
      </w:r>
      <w:r w:rsidR="00E77EC9">
        <w:t>used</w:t>
      </w:r>
      <w:r w:rsidR="000006C1">
        <w:t xml:space="preserve"> to determine residents’ living activity in an overall view.</w:t>
      </w:r>
      <w:r w:rsidR="00115F0F">
        <w:t xml:space="preserve"> These two-layer AR model can determine precisely activity for residents, </w:t>
      </w:r>
      <w:r w:rsidR="00115F0F" w:rsidRPr="00BC10E4">
        <w:rPr>
          <w:i/>
        </w:rPr>
        <w:t>e.g.</w:t>
      </w:r>
      <w:r w:rsidR="00115F0F">
        <w:t xml:space="preserve"> </w:t>
      </w:r>
      <w:r w:rsidR="00BC10E4">
        <w:t xml:space="preserve">If one is </w:t>
      </w:r>
      <w:r w:rsidR="00115F0F">
        <w:t>watching TV and sweeping</w:t>
      </w:r>
      <w:r w:rsidR="00BC10E4">
        <w:t xml:space="preserve"> at</w:t>
      </w:r>
      <w:r w:rsidR="00115F0F">
        <w:t xml:space="preserve"> same time</w:t>
      </w:r>
      <w:r w:rsidR="00BC10E4">
        <w:t>, then</w:t>
      </w:r>
      <w:r w:rsidR="00CC760C">
        <w:t xml:space="preserve"> analysis of</w:t>
      </w:r>
      <w:r w:rsidR="00BC10E4">
        <w:t xml:space="preserve"> ambient</w:t>
      </w:r>
      <w:r w:rsidR="00CC760C">
        <w:t xml:space="preserve"> data</w:t>
      </w:r>
      <w:r w:rsidR="00BC10E4">
        <w:t xml:space="preserve"> can </w:t>
      </w:r>
      <w:r w:rsidR="00CC760C">
        <w:t xml:space="preserve">only </w:t>
      </w:r>
      <w:r w:rsidR="00BC10E4">
        <w:t xml:space="preserve">determine the active status of TV and </w:t>
      </w:r>
      <w:r w:rsidR="00CC760C">
        <w:t xml:space="preserve">analysis of </w:t>
      </w:r>
      <w:r w:rsidR="00BC10E4">
        <w:t xml:space="preserve">wearable sensors can </w:t>
      </w:r>
      <w:r w:rsidR="00CC760C">
        <w:t xml:space="preserve">only </w:t>
      </w:r>
      <w:r w:rsidR="00BC10E4">
        <w:t>determine the resident is doing the activity of sweeping.</w:t>
      </w:r>
      <w:r w:rsidR="00CC760C">
        <w:t xml:space="preserve"> Fusion ambient and wearable data analyses can determine both two activities.</w:t>
      </w:r>
    </w:p>
    <w:p w14:paraId="16734408" w14:textId="7170ED4B" w:rsidR="00F64717" w:rsidRDefault="0042415C" w:rsidP="0042415C">
      <w:pPr>
        <w:pStyle w:val="31"/>
      </w:pPr>
      <w:bookmarkStart w:id="71" w:name="_Toc423211147"/>
      <w:r>
        <w:t>Facilitated Activity-aware System for Elderly Healthcare</w:t>
      </w:r>
      <w:bookmarkEnd w:id="71"/>
    </w:p>
    <w:p w14:paraId="6E54DE03" w14:textId="1E9A18E5" w:rsidR="00770CEA" w:rsidRDefault="00384D3E" w:rsidP="00630868">
      <w:pPr>
        <w:pStyle w:val="afff5"/>
        <w:rPr>
          <w:rStyle w:val="hps"/>
          <w:lang w:val="en"/>
        </w:rPr>
      </w:pPr>
      <w:r w:rsidRPr="00384D3E">
        <w:t xml:space="preserve">For elder people, learning to use technology products is greater obstacles than younger people. </w:t>
      </w:r>
      <w:r w:rsidR="00DD680B">
        <w:rPr>
          <w:rStyle w:val="hps"/>
          <w:lang w:val="en"/>
        </w:rPr>
        <w:t>Simple and</w:t>
      </w:r>
      <w:r w:rsidR="00DD680B">
        <w:rPr>
          <w:lang w:val="en"/>
        </w:rPr>
        <w:t xml:space="preserve"> </w:t>
      </w:r>
      <w:r w:rsidR="00DD680B">
        <w:rPr>
          <w:rStyle w:val="hps"/>
          <w:lang w:val="en"/>
        </w:rPr>
        <w:t>automated</w:t>
      </w:r>
      <w:r w:rsidR="00DD680B">
        <w:rPr>
          <w:lang w:val="en"/>
        </w:rPr>
        <w:t xml:space="preserve"> </w:t>
      </w:r>
      <w:r w:rsidR="00DD680B">
        <w:rPr>
          <w:rStyle w:val="hps"/>
          <w:lang w:val="en"/>
        </w:rPr>
        <w:t>system</w:t>
      </w:r>
      <w:r w:rsidR="00DD680B">
        <w:rPr>
          <w:lang w:val="en"/>
        </w:rPr>
        <w:t xml:space="preserve"> </w:t>
      </w:r>
      <w:r w:rsidR="00DD680B">
        <w:rPr>
          <w:rStyle w:val="hps"/>
          <w:lang w:val="en"/>
        </w:rPr>
        <w:t>for</w:t>
      </w:r>
      <w:r w:rsidR="00DD680B">
        <w:rPr>
          <w:lang w:val="en"/>
        </w:rPr>
        <w:t xml:space="preserve"> </w:t>
      </w:r>
      <w:r w:rsidR="00DD680B">
        <w:rPr>
          <w:rStyle w:val="hps"/>
          <w:lang w:val="en"/>
        </w:rPr>
        <w:t>elderly people</w:t>
      </w:r>
      <w:r w:rsidR="00DD680B">
        <w:rPr>
          <w:lang w:val="en"/>
        </w:rPr>
        <w:t xml:space="preserve"> </w:t>
      </w:r>
      <w:r w:rsidR="00DD680B">
        <w:rPr>
          <w:rStyle w:val="hps"/>
          <w:lang w:val="en"/>
        </w:rPr>
        <w:t>is a more</w:t>
      </w:r>
      <w:r w:rsidR="00DD680B">
        <w:rPr>
          <w:lang w:val="en"/>
        </w:rPr>
        <w:t xml:space="preserve"> </w:t>
      </w:r>
      <w:r w:rsidR="00DD680B">
        <w:rPr>
          <w:rStyle w:val="hps"/>
          <w:lang w:val="en"/>
        </w:rPr>
        <w:t>approachable. In order to reduce the burden on elderly people learning to use the activity-aware healthcare system, the system has easily labeling function and discovery new lifestyle</w:t>
      </w:r>
      <w:r w:rsidR="00770CEA">
        <w:rPr>
          <w:rStyle w:val="hps"/>
          <w:lang w:val="en"/>
        </w:rPr>
        <w:t xml:space="preserve"> function</w:t>
      </w:r>
      <w:r w:rsidR="00DD680B">
        <w:rPr>
          <w:rStyle w:val="hps"/>
          <w:lang w:val="en"/>
        </w:rPr>
        <w:t xml:space="preserve">. </w:t>
      </w:r>
      <w:r w:rsidR="00DD680B" w:rsidRPr="00DD680B">
        <w:rPr>
          <w:rStyle w:val="hps"/>
          <w:lang w:val="en"/>
        </w:rPr>
        <w:t>These two novel functions make elderly people independently use healthcare system by themselves.</w:t>
      </w:r>
      <w:r w:rsidR="005C3A7B">
        <w:rPr>
          <w:rStyle w:val="hps"/>
          <w:lang w:val="en"/>
        </w:rPr>
        <w:t xml:space="preserve"> </w:t>
      </w:r>
    </w:p>
    <w:p w14:paraId="7B712441" w14:textId="48D61C4A" w:rsidR="00630868" w:rsidRDefault="005C3A7B" w:rsidP="00630868">
      <w:pPr>
        <w:pStyle w:val="afff5"/>
      </w:pPr>
      <w:r>
        <w:rPr>
          <w:rStyle w:val="hps"/>
          <w:lang w:val="en"/>
        </w:rPr>
        <w:t xml:space="preserve">To achieve friendly labeling function, the system avoids complex and time consuming procedure on labeling all training. In training mode, the AR model learns activities by data-driven without labeling training data. </w:t>
      </w:r>
      <w:r w:rsidRPr="005C3A7B">
        <w:rPr>
          <w:rStyle w:val="hps"/>
          <w:lang w:val="en"/>
        </w:rPr>
        <w:t xml:space="preserve">Data driven means that progress in an activity is compelled by data, rather than by intuition or personal experience. </w:t>
      </w:r>
      <w:r w:rsidR="001B227E">
        <w:t>This is the main reason that t</w:t>
      </w:r>
      <w:r w:rsidR="00630868">
        <w:rPr>
          <w:rFonts w:hint="eastAsia"/>
        </w:rPr>
        <w:t xml:space="preserve">he hierarchical AR model </w:t>
      </w:r>
      <w:r w:rsidR="001B227E">
        <w:t xml:space="preserve">adopts unsupervised learning methodology. </w:t>
      </w:r>
      <w:r w:rsidR="001B227E">
        <w:lastRenderedPageBreak/>
        <w:t xml:space="preserve">And it </w:t>
      </w:r>
      <w:r w:rsidR="00630868">
        <w:rPr>
          <w:rFonts w:hint="eastAsia"/>
        </w:rPr>
        <w:t xml:space="preserve">also has a special </w:t>
      </w:r>
      <w:r w:rsidR="00630868">
        <w:t>characteristic</w:t>
      </w:r>
      <w:r w:rsidR="00630868">
        <w:rPr>
          <w:rFonts w:hint="eastAsia"/>
        </w:rPr>
        <w:t xml:space="preserve"> which is that</w:t>
      </w:r>
      <w:r w:rsidR="00630868">
        <w:t xml:space="preserve"> </w:t>
      </w:r>
      <w:r w:rsidR="00630868">
        <w:rPr>
          <w:rFonts w:hint="eastAsia"/>
        </w:rPr>
        <w:t>such</w:t>
      </w:r>
      <w:r w:rsidR="00630868">
        <w:t xml:space="preserve"> model does not </w:t>
      </w:r>
      <w:r w:rsidR="00630868">
        <w:rPr>
          <w:rFonts w:hint="eastAsia"/>
        </w:rPr>
        <w:t xml:space="preserve">require a prior specification </w:t>
      </w:r>
      <w:r w:rsidR="00630868">
        <w:t xml:space="preserve">of </w:t>
      </w:r>
      <w:r w:rsidR="00630868">
        <w:rPr>
          <w:rFonts w:hint="eastAsia"/>
        </w:rPr>
        <w:t xml:space="preserve">the </w:t>
      </w:r>
      <w:r w:rsidR="00630868">
        <w:t>cluster number. The non-parametric clustering algorithm means users do not need to set the specific number as the number of activities</w:t>
      </w:r>
      <w:r w:rsidR="00630868">
        <w:rPr>
          <w:rFonts w:hint="eastAsia"/>
        </w:rPr>
        <w:t xml:space="preserve"> to be recognized</w:t>
      </w:r>
      <w:r w:rsidR="00630868">
        <w:t>.</w:t>
      </w:r>
      <w:r w:rsidR="001B227E">
        <w:t xml:space="preserve"> It is an important factor for elderly residents to set this system in </w:t>
      </w:r>
      <w:r w:rsidR="001B227E">
        <w:rPr>
          <w:rFonts w:hint="eastAsia"/>
        </w:rPr>
        <w:t xml:space="preserve">a </w:t>
      </w:r>
      <w:r w:rsidR="001B227E">
        <w:t>real living environment.</w:t>
      </w:r>
      <w:r w:rsidR="00630868">
        <w:t xml:space="preserve"> It </w:t>
      </w:r>
      <w:r w:rsidR="00630868">
        <w:rPr>
          <w:rFonts w:hint="eastAsia"/>
        </w:rPr>
        <w:t>is apparently very</w:t>
      </w:r>
      <w:r w:rsidR="00630868">
        <w:t xml:space="preserve"> different </w:t>
      </w:r>
      <w:r w:rsidR="00630868">
        <w:rPr>
          <w:rFonts w:hint="eastAsia"/>
        </w:rPr>
        <w:t>from</w:t>
      </w:r>
      <w:r w:rsidR="00630868">
        <w:t xml:space="preserve"> both supervised learning method and parametric cluster</w:t>
      </w:r>
      <w:r w:rsidR="00630868">
        <w:rPr>
          <w:rFonts w:hint="eastAsia"/>
        </w:rPr>
        <w:t>ing</w:t>
      </w:r>
      <w:r w:rsidR="00630868">
        <w:t xml:space="preserve">; such as k-means algorithm. </w:t>
      </w:r>
      <w:r w:rsidR="00630868">
        <w:rPr>
          <w:rFonts w:hint="eastAsia"/>
        </w:rPr>
        <w:t>T</w:t>
      </w:r>
      <w:r w:rsidR="00630868">
        <w:t>h</w:t>
      </w:r>
      <w:r w:rsidR="00630868">
        <w:rPr>
          <w:rFonts w:hint="eastAsia"/>
        </w:rPr>
        <w:t>e n</w:t>
      </w:r>
      <w:r w:rsidR="00630868">
        <w:t>on-parametric learning method will find the most appropriate number of clusters based on their training data. It’s suitable to model the problem in the reali</w:t>
      </w:r>
      <w:r w:rsidR="00630868">
        <w:rPr>
          <w:rFonts w:hint="eastAsia"/>
        </w:rPr>
        <w:t>stic</w:t>
      </w:r>
      <w:r w:rsidR="00630868">
        <w:t xml:space="preserve"> world. </w:t>
      </w:r>
      <w:r w:rsidR="00770CEA">
        <w:t>The system</w:t>
      </w:r>
      <w:r w:rsidR="00630868">
        <w:t xml:space="preserve"> try to monitor elders’ living activities, but it’s hard to ask them </w:t>
      </w:r>
      <w:r w:rsidR="00630868">
        <w:rPr>
          <w:rFonts w:hint="eastAsia"/>
        </w:rPr>
        <w:t xml:space="preserve">to </w:t>
      </w:r>
      <w:r w:rsidR="00630868">
        <w:t xml:space="preserve">label their activities for every instances in </w:t>
      </w:r>
      <w:r w:rsidR="00630868">
        <w:rPr>
          <w:rFonts w:hint="eastAsia"/>
        </w:rPr>
        <w:t xml:space="preserve">the </w:t>
      </w:r>
      <w:r w:rsidR="00630868">
        <w:t xml:space="preserve">training </w:t>
      </w:r>
      <w:r w:rsidR="00630868">
        <w:rPr>
          <w:rFonts w:hint="eastAsia"/>
        </w:rPr>
        <w:t>course</w:t>
      </w:r>
      <w:r w:rsidR="00630868">
        <w:t xml:space="preserve">. </w:t>
      </w:r>
      <w:r w:rsidR="00630868">
        <w:rPr>
          <w:rFonts w:hint="eastAsia"/>
        </w:rPr>
        <w:t>Since t</w:t>
      </w:r>
      <w:r w:rsidR="00630868">
        <w:t xml:space="preserve">he proposed AR model can find the significant living activity of each cluster, </w:t>
      </w:r>
      <w:r w:rsidR="00630868">
        <w:rPr>
          <w:rFonts w:hint="eastAsia"/>
        </w:rPr>
        <w:t xml:space="preserve">a direct advantage is that </w:t>
      </w:r>
      <w:r w:rsidR="00630868">
        <w:t xml:space="preserve">elders </w:t>
      </w:r>
      <w:r w:rsidR="00630868">
        <w:rPr>
          <w:rFonts w:hint="eastAsia"/>
        </w:rPr>
        <w:t xml:space="preserve">only need to specify </w:t>
      </w:r>
      <w:r w:rsidR="00630868">
        <w:t>the result</w:t>
      </w:r>
      <w:r w:rsidR="00630868">
        <w:rPr>
          <w:rFonts w:hint="eastAsia"/>
        </w:rPr>
        <w:t>ing</w:t>
      </w:r>
      <w:r w:rsidR="00630868">
        <w:t xml:space="preserve"> clusters in </w:t>
      </w:r>
      <w:r w:rsidR="00630868">
        <w:rPr>
          <w:rFonts w:hint="eastAsia"/>
        </w:rPr>
        <w:t>a very straightforward manner</w:t>
      </w:r>
      <w:r w:rsidR="00630868">
        <w:t>. For a</w:t>
      </w:r>
      <w:r w:rsidR="00630868">
        <w:rPr>
          <w:rFonts w:hint="eastAsia"/>
        </w:rPr>
        <w:t>n elder who lives alone</w:t>
      </w:r>
      <w:r w:rsidR="00630868" w:rsidRPr="00C635F4">
        <w:t xml:space="preserve">, </w:t>
      </w:r>
      <w:r w:rsidR="00630868">
        <w:t>deploying</w:t>
      </w:r>
      <w:r w:rsidR="00630868" w:rsidRPr="00C635F4">
        <w:t xml:space="preserve"> the hierarchical AR model is </w:t>
      </w:r>
      <w:r w:rsidR="00630868">
        <w:rPr>
          <w:rFonts w:hint="eastAsia"/>
        </w:rPr>
        <w:t xml:space="preserve">apparently </w:t>
      </w:r>
      <w:r w:rsidR="00630868" w:rsidRPr="00C635F4">
        <w:t xml:space="preserve">easier than </w:t>
      </w:r>
      <w:r w:rsidR="00630868">
        <w:rPr>
          <w:rFonts w:hint="eastAsia"/>
        </w:rPr>
        <w:t xml:space="preserve">the </w:t>
      </w:r>
      <w:r w:rsidR="00630868" w:rsidRPr="00C635F4">
        <w:t>parametric model.</w:t>
      </w:r>
    </w:p>
    <w:p w14:paraId="457D6946" w14:textId="72E6A74C" w:rsidR="00630868" w:rsidRPr="00630868" w:rsidRDefault="00770CEA" w:rsidP="00630868">
      <w:pPr>
        <w:pStyle w:val="afff5"/>
      </w:pPr>
      <w:r>
        <w:rPr>
          <w:rFonts w:hint="eastAsia"/>
        </w:rPr>
        <w:t xml:space="preserve">To achieve discovery new lifestyle of residents, </w:t>
      </w:r>
      <w:r>
        <w:t xml:space="preserve">the system adopts adaptive learning to discover activity which is out of training data and rebuild the activity recognition model. In online mode, </w:t>
      </w:r>
      <w:r w:rsidR="00EE0AFC">
        <w:t xml:space="preserve">the activity-aware system has a mechanism called case-based reasoning (CBR). Case-based reasoning is an artificial intelligent technology, it </w:t>
      </w:r>
      <w:r w:rsidR="00EE0AFC" w:rsidRPr="00EE0AFC">
        <w:t>is the process of solving new problems based on the solutions of similar past problems</w:t>
      </w:r>
      <w:r w:rsidR="00EE0AFC">
        <w:t xml:space="preserve">. CBR of the activity-aware system is used to discovery unknown cases and immediately provide service based on the most similar case. </w:t>
      </w:r>
      <w:r w:rsidR="00C45E11">
        <w:t xml:space="preserve">After the system provides service, it will ask resident what meaning of activity is. When this activity has been labeled, the </w:t>
      </w:r>
      <w:r w:rsidR="00F77581">
        <w:t>AR</w:t>
      </w:r>
      <w:r w:rsidR="00C45E11">
        <w:t xml:space="preserve"> model is going to be rebuilt. </w:t>
      </w:r>
      <w:r w:rsidR="00F77581">
        <w:t xml:space="preserve">The activity-aware system can identify this activity from the re-new AR model. </w:t>
      </w:r>
      <w:r w:rsidR="00F77581" w:rsidRPr="00F77581">
        <w:t>The automatically discovering mechanism is suitable for elderly residents because their aged process usually accompany with new habits and behaviors.</w:t>
      </w:r>
    </w:p>
    <w:p w14:paraId="33F9DE55" w14:textId="597F22DE" w:rsidR="005B427C" w:rsidRDefault="005B427C" w:rsidP="005B427C">
      <w:pPr>
        <w:pStyle w:val="21"/>
        <w:keepLines/>
        <w:adjustRightInd w:val="0"/>
        <w:spacing w:before="100" w:beforeAutospacing="1" w:after="100" w:afterAutospacing="1"/>
        <w:jc w:val="left"/>
      </w:pPr>
      <w:bookmarkStart w:id="72" w:name="_Toc235582413"/>
      <w:bookmarkStart w:id="73" w:name="_Toc231475007"/>
      <w:bookmarkStart w:id="74" w:name="_Toc323632172"/>
      <w:bookmarkStart w:id="75" w:name="_Toc324265323"/>
      <w:bookmarkStart w:id="76" w:name="_Toc324265373"/>
      <w:bookmarkStart w:id="77" w:name="_Toc423211148"/>
      <w:r>
        <w:rPr>
          <w:rFonts w:hint="eastAsia"/>
        </w:rPr>
        <w:lastRenderedPageBreak/>
        <w:t>System Overview</w:t>
      </w:r>
      <w:bookmarkEnd w:id="77"/>
    </w:p>
    <w:p w14:paraId="47B69722" w14:textId="77777777" w:rsidR="001F17DD" w:rsidRDefault="00536117" w:rsidP="0082767B">
      <w:pPr>
        <w:pStyle w:val="afff5"/>
      </w:pPr>
      <w:r>
        <w:rPr>
          <w:rFonts w:hint="eastAsia"/>
        </w:rPr>
        <w:t>In order to address the activity-aware healthcare s</w:t>
      </w:r>
      <w:r>
        <w:t>ystem, I proposed two modes of the system: training mode and online mode. The training mode is used to identify activities from data automatically as a number of clusters. Each cluster presents a meaningful activity. Residents need to apply training mode before the system moni</w:t>
      </w:r>
      <w:r w:rsidR="00B977DF">
        <w:t>tors their daily activity. T</w:t>
      </w:r>
      <w:r>
        <w:t xml:space="preserve">raining mode model will provide an interface to label each cluster’s mapping activity. </w:t>
      </w:r>
      <w:r w:rsidR="00B977DF">
        <w:t xml:space="preserve">After residents label all clusters, the online model will be generated by those labeled data. </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1F17DD" w14:paraId="04AC0A0E" w14:textId="77777777" w:rsidTr="001F17DD">
        <w:trPr>
          <w:jc w:val="left"/>
        </w:trPr>
        <w:tc>
          <w:tcPr>
            <w:tcW w:w="8560" w:type="dxa"/>
          </w:tcPr>
          <w:p w14:paraId="080A0D47" w14:textId="2EECA93F" w:rsidR="001F17DD" w:rsidRDefault="001F17DD" w:rsidP="0082767B">
            <w:pPr>
              <w:pStyle w:val="afff5"/>
              <w:ind w:firstLine="0"/>
            </w:pPr>
            <w:r>
              <w:rPr>
                <w:noProof/>
              </w:rPr>
              <w:drawing>
                <wp:inline distT="0" distB="0" distL="0" distR="0" wp14:anchorId="48259D71" wp14:editId="6615E3CC">
                  <wp:extent cx="5400000" cy="1261128"/>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00" cy="1261128"/>
                          </a:xfrm>
                          <a:prstGeom prst="rect">
                            <a:avLst/>
                          </a:prstGeom>
                          <a:noFill/>
                        </pic:spPr>
                      </pic:pic>
                    </a:graphicData>
                  </a:graphic>
                </wp:inline>
              </w:drawing>
            </w:r>
          </w:p>
        </w:tc>
      </w:tr>
      <w:tr w:rsidR="001F17DD" w14:paraId="4496EF20" w14:textId="77777777" w:rsidTr="001F17DD">
        <w:trPr>
          <w:jc w:val="left"/>
        </w:trPr>
        <w:tc>
          <w:tcPr>
            <w:tcW w:w="8560" w:type="dxa"/>
          </w:tcPr>
          <w:p w14:paraId="570A6379" w14:textId="548D9E7C" w:rsidR="001F17DD" w:rsidRDefault="00C05E4F" w:rsidP="001F17DD">
            <w:pPr>
              <w:pStyle w:val="afff5"/>
              <w:ind w:firstLine="0"/>
              <w:jc w:val="center"/>
            </w:pPr>
            <w:bookmarkStart w:id="78" w:name="_Toc394850342"/>
            <w:bookmarkStart w:id="79" w:name="_Ref423120508"/>
            <w:bookmarkStart w:id="80" w:name="_Toc423211162"/>
            <w:r>
              <w:t xml:space="preserve">Fig. </w:t>
            </w:r>
            <w:fldSimple w:instr=" STYLEREF 1 \s ">
              <w:r w:rsidR="002A0CC4">
                <w:rPr>
                  <w:noProof/>
                </w:rPr>
                <w:t>1</w:t>
              </w:r>
            </w:fldSimple>
            <w:r>
              <w:noBreakHyphen/>
            </w:r>
            <w:fldSimple w:instr=" SEQ Fig. \* ARABIC \s 1 ">
              <w:r w:rsidR="002A0CC4">
                <w:rPr>
                  <w:noProof/>
                </w:rPr>
                <w:t>1</w:t>
              </w:r>
            </w:fldSimple>
            <w:bookmarkEnd w:id="79"/>
            <w:r w:rsidR="001F17DD">
              <w:rPr>
                <w:rFonts w:hint="eastAsia"/>
              </w:rPr>
              <w:t xml:space="preserve"> System Overview</w:t>
            </w:r>
            <w:bookmarkEnd w:id="78"/>
            <w:r w:rsidR="001F17DD">
              <w:t xml:space="preserve"> of Training Mode</w:t>
            </w:r>
            <w:bookmarkEnd w:id="80"/>
          </w:p>
        </w:tc>
      </w:tr>
    </w:tbl>
    <w:p w14:paraId="5D293BD2" w14:textId="77777777" w:rsidR="001F17DD" w:rsidRDefault="001F17DD" w:rsidP="0082767B">
      <w:pPr>
        <w:pStyle w:val="afff5"/>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1F17DD" w14:paraId="0D75754E" w14:textId="77777777" w:rsidTr="001F17DD">
        <w:tc>
          <w:tcPr>
            <w:tcW w:w="8560" w:type="dxa"/>
          </w:tcPr>
          <w:p w14:paraId="49F9C132" w14:textId="3035357D" w:rsidR="001F17DD" w:rsidRDefault="001F17DD" w:rsidP="0082767B">
            <w:pPr>
              <w:pStyle w:val="afff5"/>
              <w:ind w:firstLine="0"/>
            </w:pPr>
            <w:r>
              <w:rPr>
                <w:noProof/>
              </w:rPr>
              <w:drawing>
                <wp:inline distT="0" distB="0" distL="0" distR="0" wp14:anchorId="0451BF7A" wp14:editId="4F2B4E3C">
                  <wp:extent cx="5400000" cy="2292656"/>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2292656"/>
                          </a:xfrm>
                          <a:prstGeom prst="rect">
                            <a:avLst/>
                          </a:prstGeom>
                          <a:noFill/>
                        </pic:spPr>
                      </pic:pic>
                    </a:graphicData>
                  </a:graphic>
                </wp:inline>
              </w:drawing>
            </w:r>
          </w:p>
        </w:tc>
      </w:tr>
      <w:tr w:rsidR="001F17DD" w14:paraId="2847CF39" w14:textId="77777777" w:rsidTr="001F17DD">
        <w:tc>
          <w:tcPr>
            <w:tcW w:w="8560" w:type="dxa"/>
          </w:tcPr>
          <w:p w14:paraId="6E21F884" w14:textId="621A1DCA" w:rsidR="001F17DD" w:rsidRPr="001F17DD" w:rsidRDefault="00C05E4F" w:rsidP="001F17DD">
            <w:pPr>
              <w:pStyle w:val="afff5"/>
              <w:ind w:firstLine="0"/>
              <w:jc w:val="center"/>
            </w:pPr>
            <w:bookmarkStart w:id="81" w:name="_Ref423120513"/>
            <w:bookmarkStart w:id="82" w:name="_Toc423211163"/>
            <w:r>
              <w:t xml:space="preserve">Fig. </w:t>
            </w:r>
            <w:fldSimple w:instr=" STYLEREF 1 \s ">
              <w:r w:rsidR="002A0CC4">
                <w:rPr>
                  <w:noProof/>
                </w:rPr>
                <w:t>1</w:t>
              </w:r>
            </w:fldSimple>
            <w:r>
              <w:noBreakHyphen/>
            </w:r>
            <w:fldSimple w:instr=" SEQ Fig. \* ARABIC \s 1 ">
              <w:r w:rsidR="002A0CC4">
                <w:rPr>
                  <w:noProof/>
                </w:rPr>
                <w:t>2</w:t>
              </w:r>
            </w:fldSimple>
            <w:bookmarkEnd w:id="81"/>
            <w:r w:rsidR="001F17DD">
              <w:rPr>
                <w:rFonts w:hint="eastAsia"/>
              </w:rPr>
              <w:t xml:space="preserve"> System Overview</w:t>
            </w:r>
            <w:r w:rsidR="001F17DD">
              <w:t xml:space="preserve"> of Online Mode</w:t>
            </w:r>
            <w:bookmarkEnd w:id="82"/>
          </w:p>
        </w:tc>
      </w:tr>
    </w:tbl>
    <w:p w14:paraId="5AE81967" w14:textId="4E336CF9" w:rsidR="0082767B" w:rsidRDefault="00B977DF" w:rsidP="0082767B">
      <w:pPr>
        <w:pStyle w:val="afff5"/>
      </w:pPr>
      <w:r>
        <w:t xml:space="preserve">The online mode is used to real-time determine activity of </w:t>
      </w:r>
      <w:r w:rsidR="00377B60">
        <w:t xml:space="preserve">elderly </w:t>
      </w:r>
      <w:r>
        <w:t xml:space="preserve">residents and monitor anomaly activity. If an unknown activity has been observed, the system will </w:t>
      </w:r>
      <w:r>
        <w:lastRenderedPageBreak/>
        <w:t>determine whether it is an anomaly activity or not</w:t>
      </w:r>
      <w:r w:rsidR="00377B60">
        <w:t xml:space="preserve">. If the unknown is similar to those anomaly activity, the system will send an alert message to the elderly resident’s caregiver. And the system will require resident to label this activity and retrain the AR model. The following </w:t>
      </w:r>
      <w:r w:rsidR="00686F8E">
        <w:fldChar w:fldCharType="begin"/>
      </w:r>
      <w:r w:rsidR="00686F8E">
        <w:instrText xml:space="preserve"> REF _Ref423120508 \h </w:instrText>
      </w:r>
      <w:r w:rsidR="00686F8E">
        <w:fldChar w:fldCharType="separate"/>
      </w:r>
      <w:r w:rsidR="002A0CC4">
        <w:t xml:space="preserve">Fig. </w:t>
      </w:r>
      <w:r w:rsidR="002A0CC4">
        <w:rPr>
          <w:noProof/>
        </w:rPr>
        <w:t>1</w:t>
      </w:r>
      <w:r w:rsidR="002A0CC4">
        <w:noBreakHyphen/>
      </w:r>
      <w:r w:rsidR="002A0CC4">
        <w:rPr>
          <w:noProof/>
        </w:rPr>
        <w:t>1</w:t>
      </w:r>
      <w:r w:rsidR="00686F8E">
        <w:fldChar w:fldCharType="end"/>
      </w:r>
      <w:r w:rsidR="00686F8E">
        <w:t xml:space="preserve"> and </w:t>
      </w:r>
      <w:r w:rsidR="00686F8E">
        <w:fldChar w:fldCharType="begin"/>
      </w:r>
      <w:r w:rsidR="00686F8E">
        <w:instrText xml:space="preserve"> REF _Ref423120513 \h </w:instrText>
      </w:r>
      <w:r w:rsidR="00686F8E">
        <w:fldChar w:fldCharType="separate"/>
      </w:r>
      <w:r w:rsidR="002A0CC4">
        <w:t xml:space="preserve">Fig. </w:t>
      </w:r>
      <w:r w:rsidR="002A0CC4">
        <w:rPr>
          <w:noProof/>
        </w:rPr>
        <w:t>1</w:t>
      </w:r>
      <w:r w:rsidR="002A0CC4">
        <w:noBreakHyphen/>
      </w:r>
      <w:r w:rsidR="002A0CC4">
        <w:rPr>
          <w:noProof/>
        </w:rPr>
        <w:t>2</w:t>
      </w:r>
      <w:r w:rsidR="00686F8E">
        <w:fldChar w:fldCharType="end"/>
      </w:r>
      <w:r w:rsidR="00686F8E">
        <w:t xml:space="preserve"> show</w:t>
      </w:r>
      <w:r w:rsidR="00377B60">
        <w:t xml:space="preserve"> the system overview of training mode and online mode.</w:t>
      </w:r>
    </w:p>
    <w:p w14:paraId="1EF0AA40" w14:textId="2E591443" w:rsidR="00377B60" w:rsidRDefault="00C17CEE" w:rsidP="00C17CEE">
      <w:pPr>
        <w:pStyle w:val="afff5"/>
      </w:pPr>
      <w:r>
        <w:rPr>
          <w:rFonts w:hint="eastAsia"/>
        </w:rPr>
        <w:t xml:space="preserve">Before building </w:t>
      </w:r>
      <w:r>
        <w:t xml:space="preserve">the hierarchical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 power when Television is open. A simple classifier is proposed to determine the state of Television</w:t>
      </w:r>
      <w:r w:rsidR="00AC092E">
        <w:t xml:space="preserve"> by its current sensor data</w:t>
      </w:r>
      <w:r>
        <w:t>.</w:t>
      </w:r>
      <w:r w:rsidR="00AC092E">
        <w:t xml:space="preserve"> The wearable sensor data is extract as some statistic variable or physical feature, such as a</w:t>
      </w:r>
      <w:r w:rsidR="00876EBF">
        <w:t xml:space="preserve"> second mean and variance data.</w:t>
      </w:r>
    </w:p>
    <w:p w14:paraId="5E65E507" w14:textId="222669A1" w:rsidR="00876EBF" w:rsidRPr="00876EBF" w:rsidRDefault="00876EBF" w:rsidP="00876EBF">
      <w:pPr>
        <w:pStyle w:val="21"/>
      </w:pPr>
      <w:bookmarkStart w:id="83" w:name="_Toc423211149"/>
      <w:r>
        <w:rPr>
          <w:rFonts w:hint="eastAsia"/>
        </w:rPr>
        <w:t>Thesis Organization</w:t>
      </w:r>
      <w:bookmarkEnd w:id="83"/>
    </w:p>
    <w:p w14:paraId="1705551B" w14:textId="4009BE81" w:rsidR="00377B60" w:rsidRDefault="00876EBF" w:rsidP="00876EBF">
      <w:pPr>
        <w:pStyle w:val="afff5"/>
      </w:pPr>
      <w:r>
        <w:rPr>
          <w:rFonts w:hint="eastAsia"/>
        </w:rPr>
        <w:t>This thesis consists of five chapters</w:t>
      </w:r>
      <w:r>
        <w:t>, and they are organized as follows.</w:t>
      </w:r>
    </w:p>
    <w:p w14:paraId="4C21997A" w14:textId="67C7A5E6" w:rsidR="00876EBF" w:rsidRDefault="0025358A" w:rsidP="00876EBF">
      <w:pPr>
        <w:pStyle w:val="afff5"/>
      </w:pPr>
      <w:r w:rsidRPr="00066182">
        <w:rPr>
          <w:rFonts w:hint="eastAsia"/>
          <w:b/>
        </w:rPr>
        <w:t>In chapter</w:t>
      </w:r>
      <w:r w:rsidR="00922B98" w:rsidRPr="00066182">
        <w:rPr>
          <w:rFonts w:hint="eastAsia"/>
          <w:b/>
        </w:rPr>
        <w:t>2</w:t>
      </w:r>
      <w:r>
        <w:t xml:space="preserve">, we introduce some preliminary knowledge of the thesis, includes </w:t>
      </w:r>
      <w:r w:rsidR="00103168">
        <w:t xml:space="preserve">pervasive environment, </w:t>
      </w:r>
      <w:r>
        <w:t xml:space="preserve">non-parametric statistic distribution: Dirichlet distribution, unsupervised learning methodologies: Mixture Model, K-nearest neighborhood and supervised learning methodology: </w:t>
      </w:r>
      <w:r w:rsidR="006A70F3">
        <w:t>Conditional Random Fields</w:t>
      </w:r>
      <w:r>
        <w:t>.</w:t>
      </w:r>
    </w:p>
    <w:p w14:paraId="00499C77" w14:textId="471A3930" w:rsidR="00922B98" w:rsidRDefault="00066182" w:rsidP="00752DAF">
      <w:pPr>
        <w:pStyle w:val="afff5"/>
      </w:pPr>
      <w:r w:rsidRPr="00677D9B">
        <w:rPr>
          <w:rFonts w:hint="eastAsia"/>
          <w:b/>
        </w:rPr>
        <w:t>In chapter3</w:t>
      </w:r>
      <w:r>
        <w:rPr>
          <w:rFonts w:hint="eastAsia"/>
        </w:rPr>
        <w:t xml:space="preserve">, we describe the detail of our </w:t>
      </w:r>
      <w:r>
        <w:t>hierarchical</w:t>
      </w:r>
      <w:r>
        <w:rPr>
          <w:rFonts w:hint="eastAsia"/>
        </w:rPr>
        <w:t xml:space="preserve"> </w:t>
      </w:r>
      <w:r>
        <w:t xml:space="preserve">activity recognition model. </w:t>
      </w:r>
      <w:r w:rsidR="00792913">
        <w:t xml:space="preserve">The feature selection of recognition model is described in this chapter. The feature of ambient activity recognition needs to be transformed to Boolean variable, i.e. the current sensor of Television usually detects value lower than 10 Watts that respects TV is </w:t>
      </w:r>
      <w:r w:rsidR="00792913">
        <w:lastRenderedPageBreak/>
        <w:t xml:space="preserve">close. When TV is open, the current sensor detects value higher than 40 Watts. A simple classification method is used to identify active status of all electronic appliances. The feature of wearable activity recognition includes two types that are used to identify dynamic and static behaviors. </w:t>
      </w:r>
      <w:r>
        <w:t xml:space="preserve">Their </w:t>
      </w:r>
      <w:r w:rsidR="001441C8">
        <w:t xml:space="preserve">individual activity recognition models are described in </w:t>
      </w:r>
      <w:r w:rsidR="00A215DD">
        <w:t>this chapter.</w:t>
      </w:r>
      <w:r w:rsidR="00792913">
        <w:t xml:space="preserve"> </w:t>
      </w:r>
      <w:r w:rsidR="003624CB">
        <w:rPr>
          <w:rFonts w:hint="eastAsia"/>
        </w:rPr>
        <w:t xml:space="preserve">After ambient and wearable activity recognition model are described, </w:t>
      </w:r>
      <w:r w:rsidR="003624CB">
        <w:t>he fusion mechanism of ambient and wearable is going to describe in detail.</w:t>
      </w:r>
    </w:p>
    <w:p w14:paraId="76FC2EE9" w14:textId="6CB43212" w:rsidR="004A3406" w:rsidRDefault="004A3406" w:rsidP="00752DAF">
      <w:pPr>
        <w:pStyle w:val="afff5"/>
      </w:pPr>
      <w:r w:rsidRPr="00677D9B">
        <w:rPr>
          <w:rFonts w:hint="eastAsia"/>
          <w:b/>
        </w:rPr>
        <w:t>In chapter</w:t>
      </w:r>
      <w:r>
        <w:rPr>
          <w:rFonts w:hint="eastAsia"/>
          <w:b/>
        </w:rPr>
        <w:t>4</w:t>
      </w:r>
      <w:r>
        <w:rPr>
          <w:rFonts w:hint="eastAsia"/>
        </w:rPr>
        <w:t xml:space="preserve">, </w:t>
      </w:r>
      <w:r w:rsidR="006A5522">
        <w:t xml:space="preserve">the healthcare system is used to real-time aware residents’ activity based on our proposed hierarchical activity recognition model. </w:t>
      </w:r>
      <w:r w:rsidR="006A5522">
        <w:rPr>
          <w:rFonts w:hint="eastAsia"/>
        </w:rPr>
        <w:t>W</w:t>
      </w:r>
      <w:r>
        <w:rPr>
          <w:rFonts w:hint="eastAsia"/>
        </w:rPr>
        <w:t xml:space="preserve">e describe the </w:t>
      </w:r>
      <w:r>
        <w:t>adaptive learning mechanism of th</w:t>
      </w:r>
      <w:r w:rsidR="006A5522">
        <w:t>is</w:t>
      </w:r>
      <w:r>
        <w:t xml:space="preserve"> healthcare system in detail. The framework of online mode and offline mode are also described in this chapter.</w:t>
      </w:r>
      <w:r w:rsidR="006A5522">
        <w:t xml:space="preserve"> The offline mode is an important role to build the first generation AR model. In the offline mode, the system </w:t>
      </w:r>
      <w:r w:rsidR="00CA2555">
        <w:t>collects data from</w:t>
      </w:r>
      <w:r w:rsidR="006A5522">
        <w:t xml:space="preserve"> environment and wearable devices, after number of days the system will train the hierarchical AR model</w:t>
      </w:r>
      <w:r w:rsidR="00A27969">
        <w:t xml:space="preserve"> and provide an interface for residents to label their activity</w:t>
      </w:r>
      <w:r w:rsidR="006A5522">
        <w:t>.</w:t>
      </w:r>
      <w:r w:rsidR="00A27969">
        <w:t xml:space="preserve"> In </w:t>
      </w:r>
      <w:r w:rsidR="00E739C3">
        <w:t xml:space="preserve">the online mode, the system provides a </w:t>
      </w:r>
      <w:r w:rsidR="00CA2555">
        <w:t xml:space="preserve">real-time monitoring function and it has ability </w:t>
      </w:r>
      <w:r w:rsidR="009E1605">
        <w:t>to discover unknown activity and retrain the activity recognition model. We uses case-based reasoning (CBR) algorithm to implement the function of discovery. CBR is an artificial intelligent method</w:t>
      </w:r>
      <w:r w:rsidR="00E73240">
        <w:t xml:space="preserve"> and</w:t>
      </w:r>
      <w:r w:rsidR="00E73240" w:rsidRPr="00E73240">
        <w:t xml:space="preserve"> the process of solving new problems based on the solutions of similar past problems.</w:t>
      </w:r>
    </w:p>
    <w:p w14:paraId="57F1C37D" w14:textId="32A5A0A6" w:rsidR="00E73240" w:rsidRDefault="00E200B7" w:rsidP="00752DAF">
      <w:pPr>
        <w:pStyle w:val="afff5"/>
      </w:pPr>
      <w:r w:rsidRPr="00677D9B">
        <w:rPr>
          <w:rFonts w:hint="eastAsia"/>
          <w:b/>
        </w:rPr>
        <w:t>In chapter</w:t>
      </w:r>
      <w:r>
        <w:rPr>
          <w:b/>
        </w:rPr>
        <w:t>5</w:t>
      </w:r>
      <w:r>
        <w:rPr>
          <w:rFonts w:hint="eastAsia"/>
        </w:rPr>
        <w:t xml:space="preserve">, </w:t>
      </w:r>
      <w:r w:rsidR="00327666" w:rsidRPr="00327666">
        <w:t>we will show the details of the experiment environment and the evaluation metrics. The experimental results are discussed and analyzed in this chapter as well.</w:t>
      </w:r>
    </w:p>
    <w:p w14:paraId="1710BEDF" w14:textId="1264E816" w:rsidR="00327666" w:rsidRDefault="00327666" w:rsidP="00752DAF">
      <w:pPr>
        <w:pStyle w:val="afff5"/>
      </w:pPr>
      <w:r w:rsidRPr="00327666">
        <w:rPr>
          <w:b/>
        </w:rPr>
        <w:t>In chapter 6</w:t>
      </w:r>
      <w:r w:rsidRPr="00327666">
        <w:t>, we give a conclusion and discuss the future work</w:t>
      </w:r>
      <w:r>
        <w:t>.</w:t>
      </w:r>
    </w:p>
    <w:p w14:paraId="539C540F" w14:textId="48091364" w:rsidR="00922B98" w:rsidRDefault="00922B98" w:rsidP="00922B98">
      <w:pPr>
        <w:pStyle w:val="1"/>
        <w:spacing w:before="1920" w:after="720"/>
      </w:pPr>
      <w:r>
        <w:lastRenderedPageBreak/>
        <w:br/>
      </w:r>
      <w:bookmarkStart w:id="84" w:name="_Toc423211150"/>
      <w:r>
        <w:rPr>
          <w:rFonts w:hint="eastAsia"/>
        </w:rPr>
        <w:t>Prel</w:t>
      </w:r>
      <w:r>
        <w:t>iminaries</w:t>
      </w:r>
      <w:bookmarkEnd w:id="84"/>
    </w:p>
    <w:p w14:paraId="482C9832" w14:textId="5411D589" w:rsidR="00922B98" w:rsidRDefault="00732BDA" w:rsidP="0025358A">
      <w:pPr>
        <w:pStyle w:val="21"/>
      </w:pPr>
      <w:bookmarkStart w:id="85" w:name="_Toc423211151"/>
      <w:r>
        <w:rPr>
          <w:rFonts w:hint="eastAsia"/>
        </w:rPr>
        <w:t>Pervasive</w:t>
      </w:r>
      <w:r w:rsidR="00922B98">
        <w:rPr>
          <w:rFonts w:hint="eastAsia"/>
        </w:rPr>
        <w:t xml:space="preserve"> </w:t>
      </w:r>
      <w:r w:rsidR="00922B98">
        <w:t>Environment</w:t>
      </w:r>
      <w:bookmarkEnd w:id="85"/>
    </w:p>
    <w:p w14:paraId="252B31BE" w14:textId="22381530" w:rsidR="00327666" w:rsidRDefault="00732BDA" w:rsidP="00FD5925">
      <w:pPr>
        <w:pStyle w:val="afff5"/>
      </w:pPr>
      <w:r>
        <w:t>Over the past two decades, ubiquitous and pervasive computing have been evolving</w:t>
      </w:r>
      <w:r>
        <w:fldChar w:fldCharType="begin"/>
      </w:r>
      <w:r>
        <w:instrText xml:space="preserve"> ADDIN EN.CITE &lt;EndNote&gt;&lt;Cite&gt;&lt;Author&gt;Hansmann&lt;/Author&gt;&lt;Year&gt;2003&lt;/Year&gt;&lt;RecNum&gt;2&lt;/RecNum&gt;&lt;DisplayText&gt;[7, 8]&lt;/DisplayText&gt;&lt;record&gt;&lt;rec-number&gt;2&lt;/rec-number&gt;&lt;foreign-keys&gt;&lt;key app="EN" db-id="sz22x0ppvatzs7ettfhxv2rxtpdfvwx2wzss"&gt;2&lt;/key&gt;&lt;/foreign-keys&gt;&lt;ref-type name="Book"&gt;6&lt;/ref-type&gt;&lt;contributors&gt;&lt;authors&gt;&lt;author&gt;Hansmann, Uwe&lt;/author&gt;&lt;/authors&gt;&lt;/contributors&gt;&lt;titles&gt;&lt;title&gt;Pervasive computing: The mobile world&lt;/title&gt;&lt;/titles&gt;&lt;dates&gt;&lt;year&gt;2003&lt;/year&gt;&lt;/dates&gt;&lt;publisher&gt;Springer Science &amp;amp; Business Media&lt;/publisher&gt;&lt;isbn&gt;3540002189&lt;/isbn&gt;&lt;urls&gt;&lt;/urls&gt;&lt;/record&gt;&lt;/Cite&gt;&lt;Cite&gt;&lt;Author&gt;Weiser&lt;/Author&gt;&lt;Year&gt;1999&lt;/Year&gt;&lt;RecNum&gt;1&lt;/RecNum&gt;&lt;record&gt;&lt;rec-number&gt;1&lt;/rec-number&gt;&lt;foreign-keys&gt;&lt;key app="EN" db-id="sz22x0ppvatzs7ettfhxv2rxtpdfvwx2wzss"&gt;1&lt;/key&gt;&lt;/foreign-keys&gt;&lt;ref-type name="Journal Article"&gt;17&lt;/ref-type&gt;&lt;contributors&gt;&lt;authors&gt;&lt;author&gt;Weiser, Mark&lt;/author&gt;&lt;author&gt;Gold, Rich&lt;/author&gt;&lt;author&gt;Brown, John Seely&lt;/author&gt;&lt;/authors&gt;&lt;/contributors&gt;&lt;titles&gt;&lt;title&gt;The origins of ubiquitous computing research at PARC in the late 1980s&lt;/title&gt;&lt;secondary-title&gt;IBM systems journal&lt;/secondary-title&gt;&lt;/titles&gt;&lt;periodical&gt;&lt;full-title&gt;IBM systems journal&lt;/full-title&gt;&lt;/periodical&gt;&lt;pages&gt;693-696&lt;/pages&gt;&lt;volume&gt;38&lt;/volume&gt;&lt;number&gt;4&lt;/number&gt;&lt;dates&gt;&lt;year&gt;1999&lt;/year&gt;&lt;/dates&gt;&lt;urls&gt;&lt;/urls&gt;&lt;/record&gt;&lt;/Cite&gt;&lt;/EndNote&gt;</w:instrText>
      </w:r>
      <w:r>
        <w:fldChar w:fldCharType="separate"/>
      </w:r>
      <w:r>
        <w:rPr>
          <w:noProof/>
        </w:rPr>
        <w:t>[</w:t>
      </w:r>
      <w:hyperlink w:anchor="_ENREF_7" w:tooltip="Hansmann, 2003 #2" w:history="1">
        <w:r w:rsidR="0096742D">
          <w:rPr>
            <w:noProof/>
          </w:rPr>
          <w:t>7</w:t>
        </w:r>
      </w:hyperlink>
      <w:r>
        <w:rPr>
          <w:noProof/>
        </w:rPr>
        <w:t xml:space="preserve">, </w:t>
      </w:r>
      <w:hyperlink w:anchor="_ENREF_8" w:tooltip="Weiser, 1999 #1" w:history="1">
        <w:r w:rsidR="0096742D">
          <w:rPr>
            <w:noProof/>
          </w:rPr>
          <w:t>8</w:t>
        </w:r>
      </w:hyperlink>
      <w:r>
        <w:rPr>
          <w:noProof/>
        </w:rPr>
        <w:t>]</w:t>
      </w:r>
      <w:r>
        <w:fldChar w:fldCharType="end"/>
      </w:r>
      <w:r>
        <w:t xml:space="preserve">. </w:t>
      </w:r>
      <w:r w:rsidR="00B42F8C">
        <w:t xml:space="preserve">Users are surrounded by many different devices capable of capturing and processing information. The importance of this area has been recognized by researchers and funding bodies alike. The most common system is the Smart Home. It has been focused on developing techniques to implement a home that has ability to identify residents’ demand and automatically provide services. For example, it has ability to achieve intelligent light controls, window shutters, safety system or kitchen appliances, etc. In particular, there has been considerable interest in developing </w:t>
      </w:r>
      <w:r w:rsidR="00454610">
        <w:t>a smart healthcare home that can support for elderly or disabled residents. The goal of smart healthcare home is making it safe for them to live at their home. This approach is basically concerned with a fixed space that is require to provide intelligent features.</w:t>
      </w:r>
    </w:p>
    <w:p w14:paraId="57829B86" w14:textId="2905D5C1" w:rsidR="00454610" w:rsidRDefault="00454610" w:rsidP="00454610">
      <w:pPr>
        <w:pStyle w:val="afff5"/>
      </w:pPr>
      <w:r>
        <w:t xml:space="preserve">Beyond the fixed space of the Smart Home, the mobile user presents different and more challenging problems. The most different situation between fixed space and mobility is user’s location. The pervasive system always try to provide access to devices and services in the user’s environment. However, it is hard to control the mobile user’s </w:t>
      </w:r>
      <w:r>
        <w:lastRenderedPageBreak/>
        <w:t>environment information. The research into fixed spaces associated with buildings is generally quite independent of that being conducted on pervasive systems for mobile users.</w:t>
      </w:r>
      <w:r w:rsidR="00392530">
        <w:t xml:space="preserve"> Those separated systems make the support for pervasiveness is limited. It is a challenge that controls all devices included ambient devices and mobile devices in the same system.</w:t>
      </w:r>
    </w:p>
    <w:p w14:paraId="5FE60FB9" w14:textId="3A7979AC" w:rsidR="00392530" w:rsidRDefault="00392530" w:rsidP="00454610">
      <w:pPr>
        <w:pStyle w:val="afff5"/>
      </w:pPr>
      <w:r>
        <w:t>For our system, we have built a smart home environment at Room 313 of Barry Lam Hall</w:t>
      </w:r>
      <w:r w:rsidR="00EF6D45">
        <w:t xml:space="preserve"> (BL 313)</w:t>
      </w:r>
      <w:r>
        <w:t xml:space="preserve"> in National Taiwan University. </w:t>
      </w:r>
      <w:r w:rsidR="004C34A4">
        <w:t>Although t</w:t>
      </w:r>
      <w:r>
        <w:t xml:space="preserve">he smart home used to </w:t>
      </w:r>
      <w:r w:rsidR="004C34A4">
        <w:t xml:space="preserve">achieve energy saving in the before, we try to use those constructed devices to build an activity-aware healthcare home. The energy saving system of this constructed smart home is called M-CHESS. </w:t>
      </w:r>
      <w:r w:rsidR="004C34A4" w:rsidRPr="004C34A4">
        <w:t>M-CHESS is the abbreviation of M2M-based Context-aware Home Energy Saving System</w:t>
      </w:r>
      <w:r w:rsidR="000525D1">
        <w:fldChar w:fldCharType="begin"/>
      </w:r>
      <w:r w:rsidR="000525D1">
        <w:instrText xml:space="preserve"> ADDIN EN.CITE &lt;EndNote&gt;&lt;Cite&gt;&lt;Author&gt;Lu&lt;/Author&gt;&lt;Year&gt;2014&lt;/Year&gt;&lt;RecNum&gt;4&lt;/RecNum&gt;&lt;DisplayText&gt;[9]&lt;/DisplayText&gt;&lt;record&gt;&lt;rec-number&gt;4&lt;/rec-number&gt;&lt;foreign-keys&gt;&lt;key app="EN" db-id="sz22x0ppvatzs7ettfhxv2rxtpdfvwx2wzss"&gt;4&lt;/key&gt;&lt;/foreign-keys&gt;&lt;ref-type name="Journal Article"&gt;17&lt;/ref-type&gt;&lt;contributors&gt;&lt;authors&gt;&lt;author&gt;Lu, Ching-Hu&lt;/author&gt;&lt;author&gt;Wu, Chao-Lin&lt;/author&gt;&lt;author&gt;Yang, Tsung-Han&lt;/author&gt;&lt;author&gt;Yeh, Hui-Wen&lt;/author&gt;&lt;author&gt;Weng, Mao-Yung&lt;/author&gt;&lt;author&gt;Fu, Li-Chen&lt;/author&gt;&lt;author&gt;Tai, Tsung-Yuan Charlie&lt;/author&gt;&lt;/authors&gt;&lt;/contributors&gt;&lt;titles&gt;&lt;title&gt;Energy-Responsive Aggregate Context for Energy Saving in a Multi-Resident Environment&lt;/title&gt;&lt;secondary-title&gt;Automation Science and Engineering, IEEE Transactions on&lt;/secondary-title&gt;&lt;/titles&gt;&lt;periodical&gt;&lt;full-title&gt;Automation Science and Engineering, IEEE Transactions on&lt;/full-title&gt;&lt;/periodical&gt;&lt;pages&gt;715-729&lt;/pages&gt;&lt;volume&gt;11&lt;/volume&gt;&lt;number&gt;3&lt;/number&gt;&lt;dates&gt;&lt;year&gt;2014&lt;/year&gt;&lt;/dates&gt;&lt;isbn&gt;1545-5955&lt;/isbn&gt;&lt;urls&gt;&lt;/urls&gt;&lt;/record&gt;&lt;/Cite&gt;&lt;/EndNote&gt;</w:instrText>
      </w:r>
      <w:r w:rsidR="000525D1">
        <w:fldChar w:fldCharType="separate"/>
      </w:r>
      <w:r w:rsidR="000525D1">
        <w:rPr>
          <w:noProof/>
        </w:rPr>
        <w:t>[</w:t>
      </w:r>
      <w:hyperlink w:anchor="_ENREF_9" w:tooltip="Lu, 2014 #4" w:history="1">
        <w:r w:rsidR="0096742D">
          <w:rPr>
            <w:noProof/>
          </w:rPr>
          <w:t>9</w:t>
        </w:r>
      </w:hyperlink>
      <w:r w:rsidR="000525D1">
        <w:rPr>
          <w:noProof/>
        </w:rPr>
        <w:t>]</w:t>
      </w:r>
      <w:r w:rsidR="000525D1">
        <w:fldChar w:fldCharType="end"/>
      </w:r>
      <w:r w:rsidR="004C34A4">
        <w:t>.</w:t>
      </w:r>
      <w:r w:rsidR="000525D1">
        <w:t xml:space="preserve"> The based function of M-CHES</w:t>
      </w:r>
      <w:r w:rsidR="000525D1">
        <w:rPr>
          <w:rFonts w:hint="eastAsia"/>
        </w:rPr>
        <w:t xml:space="preserve">S </w:t>
      </w:r>
      <w:r w:rsidR="000525D1">
        <w:t>is aware of the surrounding contexts, e.g. the on-going users’ activities and the status of electronic appliances. However, the context structure of M-CHESS</w:t>
      </w:r>
      <w:r w:rsidR="000525D1">
        <w:rPr>
          <w:rFonts w:hint="eastAsia"/>
        </w:rPr>
        <w:t xml:space="preserve"> is not suitable for the robust activity-aware healthcare system, </w:t>
      </w:r>
      <w:r w:rsidR="000525D1">
        <w:t xml:space="preserve">because it developed for monitoring users’ </w:t>
      </w:r>
      <w:r w:rsidR="00EA22F5">
        <w:t xml:space="preserve">activity of using electronic appliances. In this work, we want to monitor residents’ daily living activities, so M-CHESS is hard to identify some activities which without using electronic appliances, e.g. doing exercise or cleaning home. We try to use mobile devices to monitor these kind of activities. We adopt the smart watch “Zen Watch” to monitor users’ vital sign, e.g. </w:t>
      </w:r>
      <w:r w:rsidR="00E50BD3">
        <w:t>accelerometer and gyroscope on the smart watch. In the next chapter, we will describe the fusion method between ambient sensors and wearable sensors; that ambient sensors are the constructed devices of M-CHESS and the wearable sensors are built on Zen Watch.</w:t>
      </w:r>
    </w:p>
    <w:p w14:paraId="7258616F" w14:textId="77777777" w:rsidR="00AE0409" w:rsidRDefault="00EF6D45" w:rsidP="00AE0409">
      <w:pPr>
        <w:pStyle w:val="afff5"/>
      </w:pPr>
      <w:r>
        <w:t xml:space="preserve">The </w:t>
      </w:r>
      <w:r w:rsidR="00AE0409">
        <w:t>layout</w:t>
      </w:r>
      <w:r>
        <w:t xml:space="preserve"> of the home is as shown in </w:t>
      </w:r>
      <w:r>
        <w:fldChar w:fldCharType="begin"/>
      </w:r>
      <w:r>
        <w:instrText xml:space="preserve"> REF _Ref423033773 \h </w:instrText>
      </w:r>
      <w:r>
        <w:fldChar w:fldCharType="separate"/>
      </w:r>
      <w:r w:rsidR="002A0CC4" w:rsidRPr="00EF6D45">
        <w:t xml:space="preserve">Fig. </w:t>
      </w:r>
      <w:r w:rsidR="002A0CC4">
        <w:rPr>
          <w:noProof/>
        </w:rPr>
        <w:t>2</w:t>
      </w:r>
      <w:r w:rsidR="002A0CC4" w:rsidRPr="00EF6D45">
        <w:noBreakHyphen/>
      </w:r>
      <w:r w:rsidR="002A0CC4">
        <w:rPr>
          <w:noProof/>
        </w:rPr>
        <w:t>1</w:t>
      </w:r>
      <w:r>
        <w:fldChar w:fldCharType="end"/>
      </w:r>
      <w:r>
        <w:t>.</w:t>
      </w:r>
      <w:r w:rsidR="00AE0409">
        <w:t xml:space="preserve"> </w:t>
      </w:r>
      <w:r w:rsidR="00AE0409" w:rsidRPr="00AE0409">
        <w:t>That environment specifically consists of 4 rooms, namely, living room, studying room, kitchen and bedroom.</w:t>
      </w:r>
      <w:r w:rsidR="00AE0409">
        <w:t xml:space="preserve"> The current sensor is a simple smart meter on the embedded device “Taroko” that is used monitor </w:t>
      </w:r>
      <w:r w:rsidR="00AE0409">
        <w:lastRenderedPageBreak/>
        <w:t xml:space="preserve">the on/ off status of each electronic appliance. </w:t>
      </w:r>
      <w:r w:rsidR="00AE0409">
        <w:rPr>
          <w:rFonts w:eastAsiaTheme="minorEastAsia" w:hint="eastAsia"/>
        </w:rPr>
        <w:t>Moreover,</w:t>
      </w:r>
      <w:r w:rsidR="00AE0409">
        <w:t xml:space="preserve"> each room has </w:t>
      </w:r>
      <w:r w:rsidR="00AE0409">
        <w:rPr>
          <w:rFonts w:eastAsiaTheme="minorEastAsia" w:hint="eastAsia"/>
        </w:rPr>
        <w:t xml:space="preserve">been </w:t>
      </w:r>
      <w:r w:rsidR="00AE0409">
        <w:t xml:space="preserve">equipped with temperature, lumen and humidity sensors on Taroko. </w:t>
      </w:r>
      <w:r w:rsidR="00AE0409" w:rsidRPr="00AE0409">
        <w:t>The entrance door has also been mounted a switch sensor used to monitor the activities of “go out” and “come home”.</w:t>
      </w:r>
      <w:r w:rsidR="00AE0409">
        <w:t xml:space="preserve"> Those sensors </w:t>
      </w:r>
      <w:r w:rsidR="00AE0409">
        <w:rPr>
          <w:rFonts w:eastAsiaTheme="minorEastAsia" w:hint="eastAsia"/>
        </w:rPr>
        <w:t xml:space="preserve">in the previous research work </w:t>
      </w:r>
      <w:r w:rsidR="00AE0409">
        <w:t xml:space="preserve">are developed to research </w:t>
      </w:r>
      <w:r w:rsidR="00AE0409">
        <w:rPr>
          <w:rFonts w:eastAsiaTheme="minorEastAsia" w:hint="eastAsia"/>
        </w:rPr>
        <w:t>on how to save</w:t>
      </w:r>
      <w:r w:rsidR="00AE0409">
        <w:t xml:space="preserve"> energy, </w:t>
      </w:r>
      <w:r w:rsidR="00AE0409">
        <w:rPr>
          <w:rFonts w:eastAsiaTheme="minorEastAsia" w:hint="eastAsia"/>
        </w:rPr>
        <w:t>unlike</w:t>
      </w:r>
      <w:r w:rsidR="00AE0409">
        <w:t xml:space="preserve"> this work</w:t>
      </w:r>
      <w:r w:rsidR="00AE0409">
        <w:rPr>
          <w:rFonts w:eastAsiaTheme="minorEastAsia" w:hint="eastAsia"/>
        </w:rPr>
        <w:t xml:space="preserve"> where</w:t>
      </w:r>
      <w:r w:rsidR="00AE0409">
        <w:t xml:space="preserve"> we try to use them to monitor elders’ living activit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AE0409" w14:paraId="0E3302FA" w14:textId="77777777" w:rsidTr="001371F6">
        <w:tc>
          <w:tcPr>
            <w:tcW w:w="8560" w:type="dxa"/>
          </w:tcPr>
          <w:p w14:paraId="4ADCA858" w14:textId="25B38481" w:rsidR="004767BF" w:rsidRDefault="00F92941" w:rsidP="00F92941">
            <w:pPr>
              <w:pStyle w:val="afff5"/>
              <w:ind w:firstLine="0"/>
              <w:jc w:val="center"/>
              <w:rPr>
                <w:rFonts w:hint="eastAsia"/>
              </w:rPr>
            </w:pPr>
            <w:r>
              <w:rPr>
                <w:noProof/>
              </w:rPr>
              <w:drawing>
                <wp:inline distT="0" distB="0" distL="0" distR="0" wp14:anchorId="3573C488" wp14:editId="5D609913">
                  <wp:extent cx="4436198" cy="3990998"/>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8535" cy="3993101"/>
                          </a:xfrm>
                          <a:prstGeom prst="rect">
                            <a:avLst/>
                          </a:prstGeom>
                          <a:noFill/>
                        </pic:spPr>
                      </pic:pic>
                    </a:graphicData>
                  </a:graphic>
                </wp:inline>
              </w:drawing>
            </w:r>
          </w:p>
        </w:tc>
      </w:tr>
      <w:tr w:rsidR="00AE0409" w:rsidRPr="00F64717" w14:paraId="3A0E750D" w14:textId="77777777" w:rsidTr="001371F6">
        <w:trPr>
          <w:trHeight w:val="64"/>
        </w:trPr>
        <w:tc>
          <w:tcPr>
            <w:tcW w:w="8560" w:type="dxa"/>
          </w:tcPr>
          <w:p w14:paraId="5605DD7A" w14:textId="77777777" w:rsidR="00AE0409" w:rsidRPr="00F64717" w:rsidRDefault="00AE0409" w:rsidP="001371F6">
            <w:pPr>
              <w:pStyle w:val="FigureCentered"/>
            </w:pPr>
            <w:bookmarkStart w:id="86" w:name="_Ref423033773"/>
            <w:bookmarkStart w:id="87" w:name="_Toc423211164"/>
            <w:r w:rsidRPr="00EF6D45">
              <w:rPr>
                <w:sz w:val="24"/>
              </w:rPr>
              <w:t xml:space="preserve">Fig. </w:t>
            </w:r>
            <w:r w:rsidRPr="00EF6D45">
              <w:rPr>
                <w:sz w:val="24"/>
              </w:rPr>
              <w:fldChar w:fldCharType="begin"/>
            </w:r>
            <w:r w:rsidRPr="00EF6D45">
              <w:rPr>
                <w:sz w:val="24"/>
              </w:rPr>
              <w:instrText xml:space="preserve"> STYLEREF 1 \s </w:instrText>
            </w:r>
            <w:r w:rsidRPr="00EF6D45">
              <w:rPr>
                <w:sz w:val="24"/>
              </w:rPr>
              <w:fldChar w:fldCharType="separate"/>
            </w:r>
            <w:r w:rsidR="002A0CC4">
              <w:rPr>
                <w:noProof/>
                <w:sz w:val="24"/>
              </w:rPr>
              <w:t>2</w:t>
            </w:r>
            <w:r w:rsidRPr="00EF6D45">
              <w:rPr>
                <w:sz w:val="24"/>
              </w:rPr>
              <w:fldChar w:fldCharType="end"/>
            </w:r>
            <w:r w:rsidRPr="00EF6D45">
              <w:rPr>
                <w:sz w:val="24"/>
              </w:rPr>
              <w:noBreakHyphen/>
            </w:r>
            <w:r w:rsidRPr="00EF6D45">
              <w:rPr>
                <w:sz w:val="24"/>
              </w:rPr>
              <w:fldChar w:fldCharType="begin"/>
            </w:r>
            <w:r w:rsidRPr="00EF6D45">
              <w:rPr>
                <w:sz w:val="24"/>
              </w:rPr>
              <w:instrText xml:space="preserve"> SEQ Fig. \* ARABIC \s 1 </w:instrText>
            </w:r>
            <w:r w:rsidRPr="00EF6D45">
              <w:rPr>
                <w:sz w:val="24"/>
              </w:rPr>
              <w:fldChar w:fldCharType="separate"/>
            </w:r>
            <w:r w:rsidR="002A0CC4">
              <w:rPr>
                <w:noProof/>
                <w:sz w:val="24"/>
              </w:rPr>
              <w:t>1</w:t>
            </w:r>
            <w:r w:rsidRPr="00EF6D45">
              <w:rPr>
                <w:sz w:val="24"/>
              </w:rPr>
              <w:fldChar w:fldCharType="end"/>
            </w:r>
            <w:bookmarkEnd w:id="86"/>
            <w:r w:rsidRPr="00EF6D45">
              <w:rPr>
                <w:sz w:val="24"/>
              </w:rPr>
              <w:t xml:space="preserve"> The 2D ichnography of the smart home in BL 313</w:t>
            </w:r>
            <w:bookmarkEnd w:id="87"/>
          </w:p>
        </w:tc>
      </w:tr>
    </w:tbl>
    <w:p w14:paraId="5F55CDE1" w14:textId="640F8524" w:rsidR="00AE0409" w:rsidRPr="00A574DE" w:rsidRDefault="00AE0409" w:rsidP="00F92941">
      <w:pPr>
        <w:pStyle w:val="afff5"/>
        <w:spacing w:beforeLines="100" w:before="240"/>
      </w:pPr>
      <w:r>
        <w:t xml:space="preserve">The ambient sensors in our work have been </w:t>
      </w:r>
      <w:r>
        <w:rPr>
          <w:rFonts w:eastAsiaTheme="minorEastAsia" w:hint="eastAsia"/>
        </w:rPr>
        <w:t>divided</w:t>
      </w:r>
      <w:r>
        <w:t xml:space="preserve"> into two different </w:t>
      </w:r>
      <w:r>
        <w:rPr>
          <w:rFonts w:eastAsiaTheme="minorEastAsia" w:hint="eastAsia"/>
        </w:rPr>
        <w:t>categories, of which one</w:t>
      </w:r>
      <w:r>
        <w:t xml:space="preserve"> </w:t>
      </w:r>
      <w:r>
        <w:rPr>
          <w:rFonts w:eastAsiaTheme="minorEastAsia" w:hint="eastAsia"/>
        </w:rPr>
        <w:t>is mainly</w:t>
      </w:r>
      <w:r>
        <w:t xml:space="preserve"> to monitor the living environment, </w:t>
      </w:r>
      <w:r w:rsidRPr="007126A3">
        <w:rPr>
          <w:i/>
        </w:rPr>
        <w:t>e.g</w:t>
      </w:r>
      <w:r>
        <w:t>. lumen sensors use</w:t>
      </w:r>
      <w:r>
        <w:rPr>
          <w:rFonts w:eastAsiaTheme="minorEastAsia" w:hint="eastAsia"/>
        </w:rPr>
        <w:t>d</w:t>
      </w:r>
      <w:r>
        <w:t xml:space="preserve"> to monitor light level for each room and switch sensors </w:t>
      </w:r>
      <w:r>
        <w:rPr>
          <w:rFonts w:eastAsiaTheme="minorEastAsia" w:hint="eastAsia"/>
        </w:rPr>
        <w:t>equipped</w:t>
      </w:r>
      <w:r>
        <w:t xml:space="preserve"> on </w:t>
      </w:r>
      <w:r>
        <w:rPr>
          <w:rFonts w:eastAsiaTheme="minorEastAsia" w:hint="eastAsia"/>
        </w:rPr>
        <w:t xml:space="preserve">the </w:t>
      </w:r>
      <w:r>
        <w:t>entrance door use</w:t>
      </w:r>
      <w:r>
        <w:rPr>
          <w:rFonts w:eastAsiaTheme="minorEastAsia" w:hint="eastAsia"/>
        </w:rPr>
        <w:t>d</w:t>
      </w:r>
      <w:r>
        <w:t xml:space="preserve"> to determine whether the resident go</w:t>
      </w:r>
      <w:r>
        <w:rPr>
          <w:rFonts w:eastAsiaTheme="minorEastAsia" w:hint="eastAsia"/>
        </w:rPr>
        <w:t>es</w:t>
      </w:r>
      <w:r>
        <w:t xml:space="preserve"> out</w:t>
      </w:r>
      <w:r>
        <w:rPr>
          <w:rFonts w:eastAsiaTheme="minorEastAsia" w:hint="eastAsia"/>
        </w:rPr>
        <w:t>, comes home,</w:t>
      </w:r>
      <w:r>
        <w:t xml:space="preserve"> or </w:t>
      </w:r>
      <w:r>
        <w:rPr>
          <w:rFonts w:eastAsiaTheme="minorEastAsia" w:hint="eastAsia"/>
        </w:rPr>
        <w:t>else, and</w:t>
      </w:r>
      <w:r>
        <w:t xml:space="preserve"> the other </w:t>
      </w:r>
      <w:r>
        <w:rPr>
          <w:rFonts w:eastAsiaTheme="minorEastAsia" w:hint="eastAsia"/>
        </w:rPr>
        <w:t>is mainly</w:t>
      </w:r>
      <w:r>
        <w:t xml:space="preserve"> to monitor the</w:t>
      </w:r>
      <w:r>
        <w:rPr>
          <w:rFonts w:eastAsiaTheme="minorEastAsia" w:hint="eastAsia"/>
        </w:rPr>
        <w:t xml:space="preserve"> active state of</w:t>
      </w:r>
      <w:r>
        <w:t xml:space="preserve"> electric appliances so </w:t>
      </w:r>
      <w:r>
        <w:rPr>
          <w:rFonts w:eastAsiaTheme="minorEastAsia" w:hint="eastAsia"/>
        </w:rPr>
        <w:t>that the</w:t>
      </w:r>
      <w:r>
        <w:t xml:space="preserve"> residents’ activit</w:t>
      </w:r>
      <w:r>
        <w:rPr>
          <w:rFonts w:eastAsiaTheme="minorEastAsia" w:hint="eastAsia"/>
        </w:rPr>
        <w:t xml:space="preserve">ies will be revealed </w:t>
      </w:r>
      <w:r>
        <w:t>when</w:t>
      </w:r>
      <w:r>
        <w:rPr>
          <w:rFonts w:eastAsiaTheme="minorEastAsia" w:hint="eastAsia"/>
        </w:rPr>
        <w:t xml:space="preserve"> the associated</w:t>
      </w:r>
      <w:r>
        <w:t xml:space="preserve"> electric appliance</w:t>
      </w:r>
      <w:r>
        <w:rPr>
          <w:rFonts w:eastAsiaTheme="minorEastAsia" w:hint="eastAsia"/>
        </w:rPr>
        <w:t>s are being used.</w:t>
      </w:r>
      <w:r w:rsidR="001F58A2">
        <w:rPr>
          <w:rFonts w:eastAsiaTheme="minorEastAsia"/>
        </w:rPr>
        <w:t xml:space="preserve"> </w:t>
      </w:r>
      <w:r w:rsidR="001F58A2">
        <w:rPr>
          <w:rFonts w:eastAsiaTheme="minorEastAsia" w:hint="eastAsia"/>
        </w:rPr>
        <w:t xml:space="preserve">An example of </w:t>
      </w:r>
      <w:r w:rsidR="001F58A2">
        <w:rPr>
          <w:rFonts w:eastAsiaTheme="minorEastAsia" w:hint="eastAsia"/>
        </w:rPr>
        <w:lastRenderedPageBreak/>
        <w:t>the latter is that t</w:t>
      </w:r>
      <w:r w:rsidR="001F58A2">
        <w:t>he AR system recognizes</w:t>
      </w:r>
      <w:r w:rsidR="001F58A2">
        <w:rPr>
          <w:rFonts w:eastAsiaTheme="minorEastAsia" w:hint="eastAsia"/>
        </w:rPr>
        <w:t xml:space="preserve"> that</w:t>
      </w:r>
      <w:r w:rsidR="001F58A2">
        <w:t xml:space="preserve"> the resident is watching TV </w:t>
      </w:r>
      <w:r w:rsidR="001F58A2">
        <w:rPr>
          <w:rFonts w:eastAsiaTheme="minorEastAsia" w:hint="eastAsia"/>
        </w:rPr>
        <w:t xml:space="preserve">partly </w:t>
      </w:r>
      <w:r w:rsidR="001F58A2">
        <w:t>because it finds the stat</w:t>
      </w:r>
      <w:r w:rsidR="001F58A2">
        <w:rPr>
          <w:rFonts w:eastAsiaTheme="minorEastAsia" w:hint="eastAsia"/>
        </w:rPr>
        <w:t>e</w:t>
      </w:r>
      <w:r w:rsidR="001F58A2">
        <w:t xml:space="preserve"> of TV is “on”. </w:t>
      </w:r>
      <w:r>
        <w:t>First type</w:t>
      </w:r>
      <w:r w:rsidR="001F58A2">
        <w:t xml:space="preserve"> of sensor</w:t>
      </w:r>
      <w:r>
        <w:t xml:space="preserve"> </w:t>
      </w:r>
      <w:r w:rsidR="001F58A2">
        <w:t>is</w:t>
      </w:r>
      <w:r>
        <w:t xml:space="preserve"> as shown in </w:t>
      </w:r>
      <w:r>
        <w:fldChar w:fldCharType="begin"/>
      </w:r>
      <w:r>
        <w:instrText xml:space="preserve"> REF _Ref423033192 \h </w:instrText>
      </w:r>
      <w:r>
        <w:fldChar w:fldCharType="separate"/>
      </w:r>
      <w:r w:rsidR="002A0CC4">
        <w:t xml:space="preserve">Fig. </w:t>
      </w:r>
      <w:r w:rsidR="002A0CC4">
        <w:rPr>
          <w:noProof/>
        </w:rPr>
        <w:t>2</w:t>
      </w:r>
      <w:r w:rsidR="002A0CC4">
        <w:noBreakHyphen/>
      </w:r>
      <w:r w:rsidR="002A0CC4">
        <w:rPr>
          <w:noProof/>
        </w:rPr>
        <w:t>2</w:t>
      </w:r>
      <w:r>
        <w:fldChar w:fldCharType="end"/>
      </w:r>
      <w:r>
        <w:t xml:space="preserve">(a). Second type </w:t>
      </w:r>
      <w:r w:rsidR="001F58A2">
        <w:t xml:space="preserve">of sensor </w:t>
      </w:r>
      <w:r>
        <w:t xml:space="preserve">is as shown in </w:t>
      </w:r>
      <w:r>
        <w:fldChar w:fldCharType="begin"/>
      </w:r>
      <w:r>
        <w:instrText xml:space="preserve"> REF _Ref423033192 \h </w:instrText>
      </w:r>
      <w:r>
        <w:fldChar w:fldCharType="separate"/>
      </w:r>
      <w:r w:rsidR="002A0CC4">
        <w:t xml:space="preserve">Fig. </w:t>
      </w:r>
      <w:r w:rsidR="002A0CC4">
        <w:rPr>
          <w:noProof/>
        </w:rPr>
        <w:t>2</w:t>
      </w:r>
      <w:r w:rsidR="002A0CC4">
        <w:noBreakHyphen/>
      </w:r>
      <w:r w:rsidR="002A0CC4">
        <w:rPr>
          <w:noProof/>
        </w:rPr>
        <w:t>2</w:t>
      </w:r>
      <w:r>
        <w:fldChar w:fldCharType="end"/>
      </w:r>
      <w:r>
        <w:t xml:space="preserve">(b). </w:t>
      </w:r>
      <w:r w:rsidR="00A574DE">
        <w:t>We will use their sensor data to build a machine learning model that uses to category residents’ activity; the detailed processing procedure will be described in chapter3.</w:t>
      </w:r>
    </w:p>
    <w:tbl>
      <w:tblPr>
        <w:tblStyle w:val="ae"/>
        <w:tblW w:w="0" w:type="auto"/>
        <w:tblLook w:val="04A0" w:firstRow="1" w:lastRow="0" w:firstColumn="1" w:lastColumn="0" w:noHBand="0" w:noVBand="1"/>
      </w:tblPr>
      <w:tblGrid>
        <w:gridCol w:w="4244"/>
        <w:gridCol w:w="4476"/>
      </w:tblGrid>
      <w:tr w:rsidR="00AE0409" w14:paraId="0556287D" w14:textId="77777777" w:rsidTr="001371F6">
        <w:tc>
          <w:tcPr>
            <w:tcW w:w="4244" w:type="dxa"/>
            <w:tcBorders>
              <w:top w:val="nil"/>
              <w:left w:val="nil"/>
              <w:bottom w:val="nil"/>
              <w:right w:val="nil"/>
            </w:tcBorders>
          </w:tcPr>
          <w:p w14:paraId="79C81A29" w14:textId="77777777" w:rsidR="00AE0409" w:rsidRDefault="00AE0409" w:rsidP="001371F6">
            <w:pPr>
              <w:jc w:val="center"/>
            </w:pPr>
            <w:r>
              <w:rPr>
                <w:noProof/>
              </w:rPr>
              <w:drawing>
                <wp:inline distT="0" distB="0" distL="0" distR="0" wp14:anchorId="28DE81C3" wp14:editId="7B24DBAB">
                  <wp:extent cx="2546305" cy="1914525"/>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9956" cy="1917270"/>
                          </a:xfrm>
                          <a:prstGeom prst="rect">
                            <a:avLst/>
                          </a:prstGeom>
                          <a:noFill/>
                        </pic:spPr>
                      </pic:pic>
                    </a:graphicData>
                  </a:graphic>
                </wp:inline>
              </w:drawing>
            </w:r>
          </w:p>
        </w:tc>
        <w:tc>
          <w:tcPr>
            <w:tcW w:w="4476" w:type="dxa"/>
            <w:tcBorders>
              <w:top w:val="nil"/>
              <w:left w:val="nil"/>
              <w:bottom w:val="nil"/>
              <w:right w:val="nil"/>
            </w:tcBorders>
          </w:tcPr>
          <w:p w14:paraId="0CA0868B" w14:textId="77777777" w:rsidR="00AE0409" w:rsidRDefault="00AE0409" w:rsidP="001371F6">
            <w:pPr>
              <w:jc w:val="center"/>
            </w:pPr>
            <w:r>
              <w:rPr>
                <w:noProof/>
              </w:rPr>
              <w:drawing>
                <wp:inline distT="0" distB="0" distL="0" distR="0" wp14:anchorId="500C3A6A" wp14:editId="0029C1C3">
                  <wp:extent cx="2705122" cy="19080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5122" cy="1908000"/>
                          </a:xfrm>
                          <a:prstGeom prst="rect">
                            <a:avLst/>
                          </a:prstGeom>
                          <a:noFill/>
                        </pic:spPr>
                      </pic:pic>
                    </a:graphicData>
                  </a:graphic>
                </wp:inline>
              </w:drawing>
            </w:r>
          </w:p>
        </w:tc>
      </w:tr>
      <w:tr w:rsidR="00AE0409" w14:paraId="21996CF8" w14:textId="77777777" w:rsidTr="001371F6">
        <w:tc>
          <w:tcPr>
            <w:tcW w:w="4244" w:type="dxa"/>
            <w:tcBorders>
              <w:top w:val="nil"/>
              <w:left w:val="nil"/>
              <w:bottom w:val="nil"/>
              <w:right w:val="nil"/>
            </w:tcBorders>
          </w:tcPr>
          <w:p w14:paraId="555BFA68" w14:textId="77777777" w:rsidR="00AE0409" w:rsidRDefault="00AE0409" w:rsidP="001371F6">
            <w:pPr>
              <w:jc w:val="center"/>
            </w:pPr>
            <w:r>
              <w:rPr>
                <w:rFonts w:hint="eastAsia"/>
              </w:rPr>
              <w:t>(</w:t>
            </w:r>
            <w:r>
              <w:t>a)</w:t>
            </w:r>
          </w:p>
        </w:tc>
        <w:tc>
          <w:tcPr>
            <w:tcW w:w="4476" w:type="dxa"/>
            <w:tcBorders>
              <w:top w:val="nil"/>
              <w:left w:val="nil"/>
              <w:bottom w:val="nil"/>
              <w:right w:val="nil"/>
            </w:tcBorders>
          </w:tcPr>
          <w:p w14:paraId="44A24E0F" w14:textId="77777777" w:rsidR="00AE0409" w:rsidRDefault="00AE0409" w:rsidP="001371F6">
            <w:pPr>
              <w:jc w:val="center"/>
            </w:pPr>
            <w:r>
              <w:rPr>
                <w:rFonts w:hint="eastAsia"/>
              </w:rPr>
              <w:t>(</w:t>
            </w:r>
            <w:r>
              <w:t>b</w:t>
            </w:r>
            <w:r>
              <w:rPr>
                <w:rFonts w:hint="eastAsia"/>
              </w:rPr>
              <w:t>)</w:t>
            </w:r>
          </w:p>
        </w:tc>
      </w:tr>
      <w:tr w:rsidR="00AE0409" w14:paraId="1E25BD5E" w14:textId="77777777" w:rsidTr="001371F6">
        <w:tc>
          <w:tcPr>
            <w:tcW w:w="8720" w:type="dxa"/>
            <w:gridSpan w:val="2"/>
            <w:tcBorders>
              <w:top w:val="nil"/>
              <w:left w:val="nil"/>
              <w:bottom w:val="nil"/>
              <w:right w:val="nil"/>
            </w:tcBorders>
          </w:tcPr>
          <w:p w14:paraId="15F61F91" w14:textId="77777777" w:rsidR="00AE0409" w:rsidRDefault="00AE0409" w:rsidP="001371F6">
            <w:pPr>
              <w:jc w:val="center"/>
            </w:pPr>
            <w:bookmarkStart w:id="88" w:name="_Ref423033192"/>
            <w:bookmarkStart w:id="89" w:name="_Toc423211165"/>
            <w:r>
              <w:t xml:space="preserve">Fig. </w:t>
            </w:r>
            <w:fldSimple w:instr=" STYLEREF 1 \s ">
              <w:r w:rsidR="002A0CC4">
                <w:rPr>
                  <w:noProof/>
                </w:rPr>
                <w:t>2</w:t>
              </w:r>
            </w:fldSimple>
            <w:r>
              <w:noBreakHyphen/>
            </w:r>
            <w:fldSimple w:instr=" SEQ Fig. \* ARABIC \s 1 ">
              <w:r w:rsidR="002A0CC4">
                <w:rPr>
                  <w:noProof/>
                </w:rPr>
                <w:t>2</w:t>
              </w:r>
            </w:fldSimple>
            <w:bookmarkEnd w:id="88"/>
            <w:r>
              <w:t xml:space="preserve"> </w:t>
            </w:r>
            <w:r w:rsidRPr="00E50BD3">
              <w:t>The sensor deployed in the home environment</w:t>
            </w:r>
            <w:bookmarkEnd w:id="89"/>
          </w:p>
        </w:tc>
      </w:tr>
    </w:tbl>
    <w:p w14:paraId="05A2492E" w14:textId="1B658DF6" w:rsidR="001F58A2" w:rsidRDefault="001F58A2" w:rsidP="001F58A2">
      <w:pPr>
        <w:pStyle w:val="afff5"/>
      </w:pPr>
      <w:r>
        <w:t xml:space="preserve">In order to realize specific physical activity of an elder, using the wearable sensors to collect their vital sign is necessary. Note that ambient sensors themselves are usually embedded into environment, whereas wearable sensors are directly attached to the human body, which typically can run continuously and can be operated hands-free </w:t>
      </w:r>
      <w:r>
        <w:fldChar w:fldCharType="begin"/>
      </w:r>
      <w:r>
        <w:instrText xml:space="preserve"> ADDIN EN.CITE &lt;EndNote&gt;&lt;Cite&gt;&lt;Author&gt;Pentland&lt;/Author&gt;&lt;Year&gt;1998&lt;/Year&gt;&lt;RecNum&gt;5&lt;/RecNum&gt;&lt;DisplayText&gt;[10]&lt;/DisplayText&gt;&lt;record&gt;&lt;rec-number&gt;5&lt;/rec-number&gt;&lt;foreign-keys&gt;&lt;key app="EN" db-id="sz22x0ppvatzs7ettfhxv2rxtpdfvwx2wzss"&gt;5&lt;/key&gt;&lt;/foreign-keys&gt;&lt;ref-type name="Book"&gt;6&lt;/ref-type&gt;&lt;contributors&gt;&lt;authors&gt;&lt;author&gt;Pentland, Alex P&lt;/author&gt;&lt;/authors&gt;&lt;/contributors&gt;&lt;titles&gt;&lt;title&gt;Wearable intelligence&lt;/title&gt;&lt;/titles&gt;&lt;dates&gt;&lt;year&gt;1998&lt;/year&gt;&lt;/dates&gt;&lt;publisher&gt;Scientific American, Incorporated&lt;/publisher&gt;&lt;isbn&gt;1591763703&lt;/isbn&gt;&lt;urls&gt;&lt;/urls&gt;&lt;/record&gt;&lt;/Cite&gt;&lt;/EndNote&gt;</w:instrText>
      </w:r>
      <w:r>
        <w:fldChar w:fldCharType="separate"/>
      </w:r>
      <w:r>
        <w:rPr>
          <w:noProof/>
        </w:rPr>
        <w:t>[</w:t>
      </w:r>
      <w:hyperlink w:anchor="_ENREF_10" w:tooltip="Pentland, 1998 #5" w:history="1">
        <w:r w:rsidR="0096742D">
          <w:rPr>
            <w:noProof/>
          </w:rPr>
          <w:t>10</w:t>
        </w:r>
      </w:hyperlink>
      <w:r>
        <w:rPr>
          <w:noProof/>
        </w:rPr>
        <w:t>]</w:t>
      </w:r>
      <w:r>
        <w:fldChar w:fldCharType="end"/>
      </w:r>
      <w:r>
        <w:t xml:space="preserve">. While those embedded devices and wearable devices communicate and cooperate with each other, the original monitoring system is now enhanced to serve as a seamless monitoring system. </w:t>
      </w:r>
    </w:p>
    <w:p w14:paraId="03D15796" w14:textId="7852BC9D" w:rsidR="00327666" w:rsidRDefault="001F58A2" w:rsidP="001F58A2">
      <w:pPr>
        <w:pStyle w:val="afff5"/>
      </w:pPr>
      <w:r>
        <w:t xml:space="preserve">In this study, the wearable sensor we adopted is a smart watch “Zen Watch”. It is equipped with a tri-axial accelerometer, gyroscope and low energy Blue-tooth with 30 Hz sampling rate. We have preprocessed those acceleration data of each axis to obtain mean and variance every second. Extracting orientation of pitch, roll and yaw from its accelerometer and gyroscope. Then find mean orientation and variate of orientation </w:t>
      </w:r>
      <w:r>
        <w:lastRenderedPageBreak/>
        <w:t>every second as machine learning features. Each pattern extracted from the accelerometer and gyroscope inside the wrist watch indicates a waving motion of arm, and the numbers of consecutive waving motions can be associated with a specific activity.</w:t>
      </w:r>
      <w:r w:rsidR="001371F6">
        <w:t xml:space="preserve"> We will use machine learning</w:t>
      </w:r>
      <w:r>
        <w:t xml:space="preserve"> </w:t>
      </w:r>
      <w:r w:rsidR="001371F6">
        <w:t xml:space="preserve">method to </w:t>
      </w:r>
      <w:r>
        <w:t xml:space="preserve">categorize the waving motions, and the results will serve as new features for activity recognition. The detailed processing procedure will be described in </w:t>
      </w:r>
      <w:r w:rsidR="001371F6">
        <w:t>chapter3</w:t>
      </w:r>
      <w:r>
        <w:t>.</w:t>
      </w:r>
    </w:p>
    <w:p w14:paraId="6789A6F0" w14:textId="332A7B99" w:rsidR="00DA7821" w:rsidRDefault="00DA7821" w:rsidP="00DA7821">
      <w:pPr>
        <w:pStyle w:val="21"/>
      </w:pPr>
      <w:bookmarkStart w:id="90" w:name="_Toc423211152"/>
      <w:r>
        <w:rPr>
          <w:rFonts w:hint="eastAsia"/>
        </w:rPr>
        <w:t>Non-parametric Statistic</w:t>
      </w:r>
      <w:r w:rsidR="00DD2856">
        <w:t>al Distribution</w:t>
      </w:r>
      <w:bookmarkEnd w:id="90"/>
      <w:r>
        <w:rPr>
          <w:rFonts w:hint="eastAsia"/>
        </w:rPr>
        <w:t xml:space="preserve"> </w:t>
      </w:r>
    </w:p>
    <w:p w14:paraId="30664A54" w14:textId="6B5E7730" w:rsidR="00DA7821" w:rsidRDefault="00A92D68" w:rsidP="00412823">
      <w:pPr>
        <w:pStyle w:val="afff5"/>
      </w:pPr>
      <w:r w:rsidRPr="00A92D68">
        <w:t>Nonparametric statistics are statistics</w:t>
      </w:r>
      <w:r>
        <w:rPr>
          <w:rFonts w:hint="eastAsia"/>
        </w:rPr>
        <w:t xml:space="preserve"> that</w:t>
      </w:r>
      <w:r w:rsidRPr="00A92D68">
        <w:t xml:space="preserve"> not based on parameterized families of probability distributions.</w:t>
      </w:r>
      <w:r>
        <w:t xml:space="preserve"> Says, the typical parameters are usually the mean or variance of the distribution. For non-parametric statistics, they do not assume about the probability distributions of the variables being assessed. They include both descriptive and inferential statistics. The difference between non-parametric and parametric model is that the former will grows the number of parameters with their amount of training data; but the latter needs to give a fixed number of their parameters.</w:t>
      </w:r>
      <w:r w:rsidR="007A0E89">
        <w:t xml:space="preserve"> </w:t>
      </w:r>
      <w:r w:rsidR="00412823">
        <w:t xml:space="preserve">The major goal of our system is reducing the burden of labeling step. </w:t>
      </w:r>
      <w:r w:rsidR="007A0E89">
        <w:t xml:space="preserve">The non-parametric statistic is an important role for our recognition model because </w:t>
      </w:r>
      <w:r w:rsidR="00412823">
        <w:t>it makes the recognition model not ask user assign the specific number of their daily activity. A recognition model used non-parametric statistic concept can identify activities from its amount of training data</w:t>
      </w:r>
      <w:r w:rsidR="00CD1A64">
        <w:t>.</w:t>
      </w:r>
    </w:p>
    <w:p w14:paraId="69159E23" w14:textId="4A7141E9" w:rsidR="00F96ED5" w:rsidRDefault="00CD1A64" w:rsidP="00B1628C">
      <w:pPr>
        <w:pStyle w:val="afff5"/>
      </w:pPr>
      <w:r>
        <w:t>The term of non-parametric statistics has two different meanings. The first meaning of “non-parametric” techniques do not rely on the data belonging to any particular distribution, e.g. “distribution free” methods</w:t>
      </w:r>
      <w:r>
        <w:rPr>
          <w:rFonts w:hint="eastAsia"/>
        </w:rPr>
        <w:t xml:space="preserve">, </w:t>
      </w:r>
      <w:r w:rsidRPr="00CD1A64">
        <w:t>which do not rely on assumptions that the data are drawn from a given probability distribution</w:t>
      </w:r>
      <w:r>
        <w:t xml:space="preserve">. </w:t>
      </w:r>
      <w:r w:rsidR="00524A18">
        <w:t xml:space="preserve">The second meaning of “non-parametric” techniques do not assume that the structure of model is fixed. Says, the model is growing in size to accommodate the complexity of training data. </w:t>
      </w:r>
      <w:r w:rsidR="00E21555">
        <w:t xml:space="preserve">And </w:t>
      </w:r>
      <w:r w:rsidR="00E21555" w:rsidRPr="00E21555">
        <w:t>indi</w:t>
      </w:r>
      <w:r w:rsidR="00E21555" w:rsidRPr="00E21555">
        <w:lastRenderedPageBreak/>
        <w:t>vidual variables are assumed to belong to parametric distributions, and assumptions about the types of connections among variables are also made</w:t>
      </w:r>
      <w:r w:rsidR="00E21555">
        <w:t>. These type of techniques include non-parametric regression and non-parametric hierarchical Bayesian models.</w:t>
      </w:r>
      <w:r w:rsidR="00B1628C">
        <w:t xml:space="preserve"> The former refers to modeling where the structure of the relationship between variables is treated non-parametrically.</w:t>
      </w:r>
      <w:r w:rsidR="00B1628C">
        <w:rPr>
          <w:rFonts w:hint="eastAsia"/>
        </w:rPr>
        <w:t xml:space="preserve"> </w:t>
      </w:r>
      <w:r w:rsidR="00B1628C">
        <w:t>The latter allows the number of latent variables to grow as necessary to fit the data. Individual variables still follow parametric distributions and the process controlling the rate of growth of latent variables follows a parametric distribution.</w:t>
      </w:r>
      <w:r w:rsidR="00F96ED5">
        <w:t xml:space="preserve"> The Dirichlet process is one of distributions in this category. </w:t>
      </w:r>
    </w:p>
    <w:p w14:paraId="3D7B44BD" w14:textId="2DB915E2" w:rsidR="00B1628C" w:rsidRDefault="00F96ED5" w:rsidP="00295926">
      <w:pPr>
        <w:pStyle w:val="afff5"/>
      </w:pPr>
      <w:r>
        <w:t xml:space="preserve"> </w:t>
      </w:r>
      <w:r w:rsidR="00272DE8">
        <w:t>In our system, we try to detect users’ activity in real-time. For activity detection, such parameter specification</w:t>
      </w:r>
      <w:r w:rsidR="00272DE8">
        <w:rPr>
          <w:rFonts w:hint="eastAsia"/>
        </w:rPr>
        <w:t xml:space="preserve"> </w:t>
      </w:r>
      <w:r w:rsidR="00272DE8">
        <w:t>may face several challenges. First, it is hard to find the appropriated parameter values</w:t>
      </w:r>
      <w:r w:rsidR="00272DE8">
        <w:rPr>
          <w:rFonts w:hint="eastAsia"/>
        </w:rPr>
        <w:t xml:space="preserve"> </w:t>
      </w:r>
      <w:r w:rsidR="00272DE8">
        <w:t>for personalized models that may be different for different users.</w:t>
      </w:r>
      <w:r w:rsidR="00272DE8">
        <w:rPr>
          <w:rFonts w:hint="eastAsia"/>
        </w:rPr>
        <w:t xml:space="preserve"> </w:t>
      </w:r>
      <w:r w:rsidR="00272DE8">
        <w:t xml:space="preserve">Second, for a single user, user’s behavior patterns may change over time. Given a fixed parameter is not suitable to build the inference model. In other words, the </w:t>
      </w:r>
      <w:r w:rsidR="00295926">
        <w:t>most appropriating</w:t>
      </w:r>
      <w:r w:rsidR="00272DE8">
        <w:t xml:space="preserve"> para</w:t>
      </w:r>
      <w:r w:rsidR="00295926">
        <w:t>meter values must</w:t>
      </w:r>
      <w:r w:rsidR="00272DE8">
        <w:t xml:space="preserve"> be adjusted </w:t>
      </w:r>
      <w:r w:rsidR="00295926">
        <w:t>accordingly. Hence, we try to achieve that the model has ability to</w:t>
      </w:r>
      <w:r w:rsidR="00272DE8">
        <w:t xml:space="preserve"> automatically select parameter values bas</w:t>
      </w:r>
      <w:r w:rsidR="00295926">
        <w:t>ed on individual users’ training data</w:t>
      </w:r>
      <w:r w:rsidR="00272DE8">
        <w:t>.</w:t>
      </w:r>
      <w:r w:rsidR="00295926">
        <w:t xml:space="preserve"> Our inference activity model uses nonparametric statistic methodologies. Including the non-parametric Bayesian methods “Dirichlet process mixture model (DPMM)” and non-parametric lazy learning “k-nearest neighbor (KNN)” algorithm. The former can avoid declaring the number of activities and routines in a person’s daily life beforehand in parametric settings. The latter </w:t>
      </w:r>
      <w:r w:rsidR="00295926" w:rsidRPr="00295926">
        <w:t>does not make any assumptions on the underlying data distribution</w:t>
      </w:r>
      <w:r w:rsidR="00295926">
        <w:t>.</w:t>
      </w:r>
    </w:p>
    <w:p w14:paraId="24AA0134" w14:textId="3E29E240" w:rsidR="00C44D88" w:rsidRDefault="00C44D88" w:rsidP="00C44D88">
      <w:pPr>
        <w:pStyle w:val="31"/>
        <w:rPr>
          <w:rFonts w:hint="eastAsia"/>
        </w:rPr>
      </w:pPr>
      <w:bookmarkStart w:id="91" w:name="_Toc423211153"/>
      <w:r w:rsidRPr="00C44D88">
        <w:t>Dirichlet Distribution</w:t>
      </w:r>
      <w:bookmarkEnd w:id="91"/>
    </w:p>
    <w:p w14:paraId="3D69AA72" w14:textId="38F8322F" w:rsidR="00A63C4F" w:rsidRDefault="009659A6" w:rsidP="00A63C4F">
      <w:pPr>
        <w:pStyle w:val="afff5"/>
        <w:rPr>
          <w:rFonts w:eastAsiaTheme="minorEastAsia"/>
        </w:rPr>
      </w:pPr>
      <w:r>
        <w:rPr>
          <w:rFonts w:hint="eastAsia"/>
        </w:rPr>
        <w:t xml:space="preserve">Before we </w:t>
      </w:r>
      <w:r>
        <w:t>design</w:t>
      </w:r>
      <w:r>
        <w:rPr>
          <w:rFonts w:hint="eastAsia"/>
        </w:rPr>
        <w:t xml:space="preserve"> the learning model </w:t>
      </w:r>
      <w:r>
        <w:t xml:space="preserve">of Dirichlet process mixture model, we need to realize the based distribution “Dirichlet”. The Dirichlet distribution is a model of how proportions vary. In other words, </w:t>
      </w:r>
      <w:r w:rsidRPr="009659A6">
        <w:t xml:space="preserve">the Dirichlet distribution is a family of continuous </w:t>
      </w:r>
      <w:r w:rsidRPr="009659A6">
        <w:lastRenderedPageBreak/>
        <w:t xml:space="preserve">multivariate probability distributions parameterized by a vector </w:t>
      </w:r>
      <m:oMath>
        <m:r>
          <m:rPr>
            <m:sty m:val="p"/>
          </m:rPr>
          <w:rPr>
            <w:rFonts w:ascii="Cambria Math" w:hAnsi="Cambria Math"/>
          </w:rPr>
          <m:t>α</m:t>
        </m:r>
      </m:oMath>
      <w:r>
        <w:t xml:space="preserve"> </w:t>
      </w:r>
      <w:r w:rsidRPr="009659A6">
        <w:t>of positive reals.</w:t>
      </w:r>
      <w:r>
        <w:t xml:space="preserve"> And the Dirichlet distribution is denoted as </w:t>
      </w:r>
      <m:oMath>
        <m:r>
          <m:rPr>
            <m:sty m:val="p"/>
          </m:rPr>
          <w:rPr>
            <w:rFonts w:ascii="Cambria Math" w:hAnsi="Cambria Math"/>
          </w:rPr>
          <m:t>Dir(α)</m:t>
        </m:r>
      </m:oMath>
      <w:r>
        <w:t xml:space="preserve">. </w:t>
      </w:r>
      <w:r w:rsidR="00A63C4F">
        <w:t>It</w:t>
      </w:r>
      <w:r w:rsidR="00A63C4F" w:rsidRPr="00DB3F92">
        <w:t xml:space="preserve"> can be seen as the multivariate generalization of the b</w:t>
      </w:r>
      <w:r w:rsidR="00A63C4F" w:rsidRPr="00DB3F92">
        <w:rPr>
          <w:rFonts w:hint="eastAsia"/>
        </w:rPr>
        <w:t>eta distribution.</w:t>
      </w:r>
      <w:r w:rsidR="00A63C4F" w:rsidRPr="00DB3F92">
        <w:t xml:space="preserve"> </w:t>
      </w:r>
      <w:r w:rsidR="00A63C4F">
        <w:t>It’s a family of continuous multivariate probability distributions parameterized by a vector</w:t>
      </w:r>
      <w:r w:rsidR="00A63C4F">
        <w:rPr>
          <w:rFonts w:eastAsiaTheme="minorEastAsia" w:hint="eastAsia"/>
        </w:rPr>
        <w:t xml:space="preserve"> </w:t>
      </w:r>
      <m:oMath>
        <m:r>
          <m:rPr>
            <m:nor/>
          </m:rPr>
          <w:rPr>
            <w:i/>
          </w:rPr>
          <m:t>α</m:t>
        </m:r>
      </m:oMath>
      <w:r w:rsidR="00A63C4F">
        <w:rPr>
          <w:rFonts w:eastAsiaTheme="minorEastAsia" w:hint="eastAsia"/>
        </w:rPr>
        <w:t xml:space="preserve"> </w:t>
      </w:r>
      <w:r w:rsidR="00A63C4F">
        <w:t xml:space="preserve">of positive reals. </w:t>
      </w:r>
      <w:r w:rsidR="00A63C4F" w:rsidRPr="00DB3F92">
        <w:t xml:space="preserve">This means when </w:t>
      </w:r>
      <w:r w:rsidR="00A63C4F">
        <w:t xml:space="preserve">the parameter of </w:t>
      </w:r>
      <w:r w:rsidR="00A63C4F" w:rsidRPr="00DB3F92">
        <w:t xml:space="preserve">a </w:t>
      </w:r>
      <w:r w:rsidR="00A63C4F" w:rsidRPr="00505475">
        <w:t>data poin</w:t>
      </w:r>
      <w:r w:rsidR="00A63C4F">
        <w:t>t is distributed</w:t>
      </w:r>
      <w:r w:rsidR="00A63C4F" w:rsidRPr="00505475">
        <w:t xml:space="preserve"> as Dirichlet</w:t>
      </w:r>
      <w:r w:rsidR="00A63C4F" w:rsidRPr="00BE4FD4">
        <w:rPr>
          <w:rFonts w:hint="eastAsia"/>
        </w:rPr>
        <w:t>,</w:t>
      </w:r>
      <w:r w:rsidR="00A63C4F" w:rsidRPr="00DB3F92">
        <w:rPr>
          <w:rFonts w:hint="eastAsia"/>
        </w:rPr>
        <w:t xml:space="preserve"> the posterior distribution of the parameter will be a Dirichlet.</w:t>
      </w:r>
      <w:r w:rsidR="00A63C4F">
        <w:t xml:space="preserve"> Its probability density function returns the probabilities of K rival events are </w:t>
      </w:r>
      <m:oMath>
        <m:sSub>
          <m:sSubPr>
            <m:ctrlPr>
              <w:rPr>
                <w:rFonts w:ascii="Cambria Math" w:hAnsi="Cambria Math"/>
                <w:i/>
              </w:rPr>
            </m:ctrlPr>
          </m:sSubPr>
          <m:e>
            <m:r>
              <m:rPr>
                <m:nor/>
              </m:rPr>
              <w:rPr>
                <w:i/>
              </w:rPr>
              <m:t>π</m:t>
            </m:r>
          </m:e>
          <m:sub>
            <m:r>
              <m:rPr>
                <m:nor/>
              </m:rPr>
              <w:rPr>
                <w:i/>
              </w:rPr>
              <m:t>i</m:t>
            </m:r>
          </m:sub>
        </m:sSub>
        <m:r>
          <m:rPr>
            <m:nor/>
          </m:rPr>
          <w:rPr>
            <w:rFonts w:asciiTheme="minorEastAsia" w:eastAsiaTheme="minorEastAsia" w:hAnsiTheme="minorEastAsia" w:hint="eastAsia"/>
          </w:rPr>
          <m:t xml:space="preserve"> </m:t>
        </m:r>
      </m:oMath>
      <w:r w:rsidR="00A63C4F">
        <w:rPr>
          <w:rFonts w:eastAsiaTheme="minorEastAsia" w:hint="eastAsia"/>
        </w:rPr>
        <w:t>given</w:t>
      </w:r>
      <w:r w:rsidR="00A63C4F">
        <w:rPr>
          <w:rFonts w:eastAsiaTheme="minorEastAsia"/>
        </w:rPr>
        <w:t xml:space="preserve"> </w:t>
      </w:r>
      <w:r w:rsidR="00A63C4F">
        <w:rPr>
          <w:rFonts w:eastAsiaTheme="minorEastAsia" w:hint="eastAsia"/>
        </w:rPr>
        <w:t>that each event has been observed</w:t>
      </w:r>
      <w:r w:rsidR="00A63C4F">
        <w:rPr>
          <w:rFonts w:eastAsiaTheme="minorEastAsia"/>
        </w:rPr>
        <w:t xml:space="preserve"> </w:t>
      </w:r>
      <m:oMath>
        <m:sSub>
          <m:sSubPr>
            <m:ctrlPr>
              <w:rPr>
                <w:rFonts w:ascii="Cambria Math" w:hAnsi="Cambria Math"/>
                <w:i/>
              </w:rPr>
            </m:ctrlPr>
          </m:sSubPr>
          <m:e>
            <m:r>
              <m:rPr>
                <m:nor/>
              </m:rPr>
              <w:rPr>
                <w:i/>
              </w:rPr>
              <m:t>α</m:t>
            </m:r>
          </m:e>
          <m:sub>
            <m:r>
              <m:rPr>
                <m:nor/>
              </m:rPr>
              <m:t>i</m:t>
            </m:r>
          </m:sub>
        </m:sSub>
        <m:r>
          <w:rPr>
            <w:rFonts w:ascii="Cambria Math" w:hAnsi="Cambria Math"/>
          </w:rPr>
          <m:t>-1</m:t>
        </m:r>
      </m:oMath>
      <w:r w:rsidR="00A63C4F">
        <w:rPr>
          <w:rFonts w:eastAsiaTheme="minorEastAsia" w:hint="eastAsia"/>
        </w:rPr>
        <w:t xml:space="preserve"> times.</w:t>
      </w:r>
      <w:r w:rsidR="00A63C4F">
        <w:rPr>
          <w:rFonts w:eastAsiaTheme="minorEastAsia"/>
        </w:rPr>
        <w:t xml:space="preserve"> Dirichlet distribution is the conjugate prior distribution of multinomial distribution. There are existing the number of successes in a sequence of independent data that each data in one of </w:t>
      </w:r>
      <w:r w:rsidR="00A63C4F" w:rsidRPr="00875C4D">
        <w:rPr>
          <w:rFonts w:eastAsiaTheme="minorEastAsia"/>
          <w:i/>
        </w:rPr>
        <w:t>k</w:t>
      </w:r>
      <w:r w:rsidR="00A63C4F">
        <w:rPr>
          <w:rFonts w:eastAsiaTheme="minorEastAsia"/>
        </w:rPr>
        <w:t xml:space="preserve"> possible outcomes with probabilities </w:t>
      </w:r>
      <w:r w:rsidR="00A63C4F" w:rsidRPr="00875C4D">
        <w:rPr>
          <w:rFonts w:eastAsiaTheme="minorEastAsia"/>
          <w:i/>
        </w:rPr>
        <w:t>p</w:t>
      </w:r>
      <w:r w:rsidR="00A63C4F" w:rsidRPr="00875C4D">
        <w:rPr>
          <w:rFonts w:eastAsiaTheme="minorEastAsia"/>
          <w:i/>
          <w:vertAlign w:val="subscript"/>
        </w:rPr>
        <w:t>1</w:t>
      </w:r>
      <w:r w:rsidR="00A63C4F">
        <w:rPr>
          <w:rFonts w:eastAsiaTheme="minorEastAsia"/>
        </w:rPr>
        <w:t xml:space="preserve">, …, </w:t>
      </w:r>
      <w:r w:rsidR="00A63C4F" w:rsidRPr="00875C4D">
        <w:rPr>
          <w:rFonts w:eastAsiaTheme="minorEastAsia"/>
          <w:i/>
        </w:rPr>
        <w:t>p</w:t>
      </w:r>
      <w:r w:rsidR="00A63C4F" w:rsidRPr="00875C4D">
        <w:rPr>
          <w:rFonts w:eastAsiaTheme="minorEastAsia"/>
          <w:i/>
          <w:vertAlign w:val="subscript"/>
        </w:rPr>
        <w:t>k</w:t>
      </w:r>
      <w:r w:rsidR="00A63C4F">
        <w:rPr>
          <w:rFonts w:eastAsiaTheme="minorEastAsia"/>
        </w:rPr>
        <w:t xml:space="preserve">; Multinomial models the distribution of the histogram vector which indicates how many time each outcome was observed over </w:t>
      </w:r>
      <w:r w:rsidR="00A63C4F" w:rsidRPr="00875C4D">
        <w:rPr>
          <w:rFonts w:eastAsiaTheme="minorEastAsia"/>
          <w:i/>
        </w:rPr>
        <w:t>N</w:t>
      </w:r>
      <w:r w:rsidR="00A63C4F">
        <w:rPr>
          <w:rFonts w:eastAsiaTheme="minorEastAsia"/>
        </w:rPr>
        <w:t xml:space="preserve"> trials of experiments. </w:t>
      </w:r>
    </w:p>
    <w:tbl>
      <w:tblPr>
        <w:tblStyle w:val="ae"/>
        <w:tblW w:w="0" w:type="auto"/>
        <w:tblLook w:val="04A0" w:firstRow="1" w:lastRow="0" w:firstColumn="1" w:lastColumn="0" w:noHBand="0" w:noVBand="1"/>
      </w:tblPr>
      <w:tblGrid>
        <w:gridCol w:w="8024"/>
        <w:gridCol w:w="696"/>
      </w:tblGrid>
      <w:tr w:rsidR="00A63C4F" w14:paraId="5C2EA57C" w14:textId="77777777" w:rsidTr="00A63C4F">
        <w:tc>
          <w:tcPr>
            <w:tcW w:w="8024" w:type="dxa"/>
            <w:tcBorders>
              <w:top w:val="nil"/>
              <w:left w:val="nil"/>
              <w:bottom w:val="nil"/>
              <w:right w:val="nil"/>
            </w:tcBorders>
          </w:tcPr>
          <w:p w14:paraId="7B4B1796" w14:textId="77777777" w:rsidR="00A63C4F" w:rsidRPr="00FA4B7B" w:rsidRDefault="00A63C4F" w:rsidP="00A63C4F">
            <w:pPr>
              <w:pStyle w:val="equation"/>
              <w:spacing w:after="120"/>
              <w:rPr>
                <w:rFonts w:eastAsiaTheme="minorEastAsia"/>
                <w:color w:val="000000"/>
                <w:spacing w:val="-1"/>
                <w:lang w:eastAsia="zh-TW"/>
              </w:rPr>
            </w:pPr>
            <m:oMath>
              <m:r>
                <m:rPr>
                  <m:nor/>
                </m:rPr>
                <w:rPr>
                  <w:rFonts w:ascii="Cambria Math" w:hAnsi="Cambria Math"/>
                  <w:i/>
                  <w:color w:val="000000"/>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i/>
                          <w:color w:val="000000"/>
                        </w:rPr>
                        <m:t>k</m:t>
                      </m:r>
                    </m:sub>
                  </m:sSub>
                  <m:r>
                    <w:rPr>
                      <w:rFonts w:ascii="Cambria Math" w:hAnsi="Cambria Math"/>
                      <w:color w:val="000000"/>
                      <w:spacing w:val="-1"/>
                    </w:rPr>
                    <m:t>|n,</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w:rPr>
                      <w:rFonts w:ascii="Cambria Math" w:hAnsi="Cambria Math"/>
                      <w:color w:val="000000"/>
                      <w:spacing w:val="-1"/>
                    </w:rPr>
                    <m:t>N!</m:t>
                  </m:r>
                </m:num>
                <m:den>
                  <m:nary>
                    <m:naryPr>
                      <m:chr m:val="∏"/>
                      <m:limLoc m:val="subSup"/>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spacing w:val="-1"/>
                        </w:rPr>
                        <m:t>!</m:t>
                      </m:r>
                    </m:e>
                  </m:nary>
                </m:den>
              </m:f>
              <m:sSup>
                <m:sSupPr>
                  <m:ctrlPr>
                    <w:rPr>
                      <w:rFonts w:ascii="Cambria Math" w:hAnsi="Cambria Math"/>
                      <w:i/>
                      <w:color w:val="000000"/>
                      <w:spacing w:val="-1"/>
                    </w:rPr>
                  </m:ctrlPr>
                </m:sSupPr>
                <m:e>
                  <m:sSub>
                    <m:sSubPr>
                      <m:ctrlPr>
                        <w:rPr>
                          <w:rFonts w:ascii="Cambria Math" w:hAnsi="Cambria Math"/>
                          <w:i/>
                          <w:color w:val="000000"/>
                          <w:spacing w:val="-1"/>
                        </w:rPr>
                      </m:ctrlPr>
                    </m:sSubPr>
                    <m:e>
                      <m:r>
                        <w:rPr>
                          <w:rFonts w:ascii="Cambria Math" w:hAnsi="Cambria Math"/>
                          <w:color w:val="000000"/>
                          <w:spacing w:val="-1"/>
                        </w:rPr>
                        <m:t>p</m:t>
                      </m:r>
                    </m:e>
                    <m:sub>
                      <m:r>
                        <w:rPr>
                          <w:rFonts w:ascii="Cambria Math" w:hAnsi="Cambria Math"/>
                          <w:color w:val="000000"/>
                          <w:spacing w:val="-1"/>
                        </w:rPr>
                        <m:t>i</m:t>
                      </m:r>
                    </m:sub>
                  </m:sSub>
                </m:e>
                <m:sup>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sup>
              </m:sSup>
            </m:oMath>
            <w:r>
              <w:rPr>
                <w:rFonts w:eastAsiaTheme="minorEastAsia"/>
                <w:color w:val="000000"/>
                <w:spacing w:val="-1"/>
                <w:lang w:eastAsia="zh-TW"/>
              </w:rPr>
              <w:t></w:t>
            </w:r>
          </w:p>
          <w:p w14:paraId="518D85EB" w14:textId="1E5F6A25" w:rsidR="00A63C4F" w:rsidRDefault="00A63C4F" w:rsidP="00A63C4F">
            <w:pPr>
              <w:jc w:val="center"/>
            </w:pPr>
            <m:oMathPara>
              <m:oMath>
                <m:nary>
                  <m:naryPr>
                    <m:chr m:val="∑"/>
                    <m:limLoc m:val="undOvr"/>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N</m:t>
                    </m:r>
                  </m:e>
                </m:nary>
                <m:r>
                  <w:rPr>
                    <w:rFonts w:ascii="Cambria Math" w:hAnsi="Cambria Math"/>
                    <w:color w:val="000000"/>
                    <w:spacing w:val="-1"/>
                  </w:rPr>
                  <m:t xml:space="preserve"> </m:t>
                </m:r>
                <m:r>
                  <m:rPr>
                    <m:sty m:val="p"/>
                  </m:rPr>
                  <w:rPr>
                    <w:rFonts w:ascii="Cambria Math" w:hAnsi="Cambria Math"/>
                    <w:color w:val="000000"/>
                    <w:spacing w:val="-1"/>
                  </w:rPr>
                  <m:t>and</m:t>
                </m:r>
                <m:r>
                  <w:rPr>
                    <w:rFonts w:ascii="Cambria Math" w:hAnsi="Cambria Math"/>
                    <w:color w:val="000000"/>
                    <w:spacing w:val="-1"/>
                  </w:rPr>
                  <m:t xml:space="preserve"> </m:t>
                </m:r>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0</m:t>
                </m:r>
              </m:oMath>
            </m:oMathPara>
          </w:p>
        </w:tc>
        <w:tc>
          <w:tcPr>
            <w:tcW w:w="696" w:type="dxa"/>
            <w:tcBorders>
              <w:top w:val="nil"/>
              <w:left w:val="nil"/>
              <w:bottom w:val="nil"/>
              <w:right w:val="nil"/>
            </w:tcBorders>
          </w:tcPr>
          <w:p w14:paraId="3D5760F0" w14:textId="492DD197" w:rsidR="00A63C4F" w:rsidRDefault="009261F5" w:rsidP="009261F5">
            <w:pPr>
              <w:keepNext/>
              <w:jc w:val="center"/>
            </w:pPr>
            <w:r>
              <w:t>(</w:t>
            </w:r>
            <w:fldSimple w:instr=" STYLEREF 1 \s ">
              <w:r w:rsidR="002A0CC4">
                <w:rPr>
                  <w:noProof/>
                </w:rPr>
                <w:t>2</w:t>
              </w:r>
            </w:fldSimple>
            <w:r>
              <w:noBreakHyphen/>
            </w:r>
            <w:fldSimple w:instr=" SEQ _ \* ARABIC \s 1 ">
              <w:r w:rsidR="002A0CC4">
                <w:rPr>
                  <w:noProof/>
                </w:rPr>
                <w:t>1</w:t>
              </w:r>
            </w:fldSimple>
            <w:r>
              <w:t>)</w:t>
            </w:r>
          </w:p>
        </w:tc>
      </w:tr>
    </w:tbl>
    <w:p w14:paraId="475AEBE1" w14:textId="77777777" w:rsidR="00A63C4F" w:rsidRDefault="00A63C4F" w:rsidP="00A63C4F">
      <w:pPr>
        <w:pStyle w:val="afff5"/>
      </w:pPr>
      <w:r>
        <w:t>Dirichlet distribution</w:t>
      </w:r>
      <w:r w:rsidRPr="00DB3F92">
        <w:t xml:space="preserve"> </w:t>
      </w:r>
      <w:r>
        <w:rPr>
          <w:rFonts w:eastAsiaTheme="minorEastAsia" w:hint="eastAsia"/>
        </w:rPr>
        <w:t xml:space="preserve">is </w:t>
      </w:r>
      <w:r w:rsidRPr="00DB3F92">
        <w:t xml:space="preserve">parameterized by a vector of </w:t>
      </w:r>
      <m:oMath>
        <m:r>
          <m:rPr>
            <m:nor/>
          </m:rPr>
          <m:t>Α</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α</m:t>
            </m:r>
          </m:e>
          <m:sub>
            <m:r>
              <m:rPr>
                <m:nor/>
              </m:rPr>
              <m:t>1</m:t>
            </m:r>
          </m:sub>
        </m:sSub>
        <m:r>
          <m:rPr>
            <m:nor/>
          </m:rPr>
          <m:t>,…,</m:t>
        </m:r>
        <m:sSub>
          <m:sSubPr>
            <m:ctrlPr>
              <w:rPr>
                <w:rFonts w:ascii="Cambria Math" w:hAnsi="Cambria Math"/>
                <w:i/>
              </w:rPr>
            </m:ctrlPr>
          </m:sSubPr>
          <m:e>
            <m:r>
              <m:rPr>
                <m:nor/>
              </m:rPr>
              <w:rPr>
                <w:i/>
              </w:rPr>
              <m:t>α</m:t>
            </m:r>
          </m:e>
          <m:sub>
            <m:r>
              <m:rPr>
                <m:nor/>
              </m:rPr>
              <w:rPr>
                <w:i/>
              </w:rPr>
              <m:t>k</m:t>
            </m:r>
          </m:sub>
        </m:sSub>
        <m:r>
          <m:rPr>
            <m:nor/>
          </m:rPr>
          <m:t>}</m:t>
        </m:r>
      </m:oMath>
      <w:r w:rsidRPr="00DB3F92">
        <w:t xml:space="preserve">, where </w:t>
      </w:r>
      <m:oMath>
        <m:sSub>
          <m:sSubPr>
            <m:ctrlPr>
              <w:rPr>
                <w:rFonts w:ascii="Cambria Math" w:hAnsi="Cambria Math"/>
                <w:i/>
              </w:rPr>
            </m:ctrlPr>
          </m:sSubPr>
          <m:e>
            <m:r>
              <m:rPr>
                <m:nor/>
              </m:rPr>
              <w:rPr>
                <w:i/>
              </w:rPr>
              <m:t>α</m:t>
            </m:r>
          </m:e>
          <m:sub>
            <m:r>
              <m:rPr>
                <m:nor/>
              </m:rPr>
              <w:rPr>
                <w:i/>
              </w:rPr>
              <m:t>i</m:t>
            </m:r>
          </m:sub>
        </m:sSub>
        <m:r>
          <m:rPr>
            <m:nor/>
          </m:rPr>
          <m:t>≥0</m:t>
        </m:r>
      </m:oMath>
      <w:r w:rsidRPr="00DB3F92">
        <w:t xml:space="preserve"> and </w:t>
      </w:r>
      <m:oMath>
        <m:r>
          <m:rPr>
            <m:nor/>
          </m:rPr>
          <w:rPr>
            <w:i/>
          </w:rPr>
          <m:t>K</m:t>
        </m:r>
        <m:r>
          <m:rPr>
            <m:nor/>
          </m:rPr>
          <m:t>≥2</m:t>
        </m:r>
      </m:oMath>
      <w:r w:rsidRPr="00DB3F92">
        <w:t xml:space="preserve">. </w:t>
      </w:r>
      <w:r>
        <w:rPr>
          <w:rFonts w:eastAsiaTheme="minorEastAsia" w:hint="eastAsia"/>
        </w:rPr>
        <w:t>Define a</w:t>
      </w:r>
      <w:r w:rsidRPr="00DB3F92">
        <w:t xml:space="preserve"> random vector </w:t>
      </w:r>
      <m:oMath>
        <m:r>
          <m:rPr>
            <m:nor/>
          </m:rPr>
          <m:t>Π</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where </w:t>
      </w:r>
      <m:oMath>
        <m:nary>
          <m:naryPr>
            <m:chr m:val="∑"/>
            <m:limLoc m:val="undOvr"/>
            <m:ctrlPr>
              <w:rPr>
                <w:rFonts w:ascii="Cambria Math" w:hAnsi="Cambria Math"/>
                <w:i/>
              </w:rPr>
            </m:ctrlPr>
          </m:naryPr>
          <m:sub>
            <m:r>
              <m:rPr>
                <m:nor/>
              </m:rPr>
              <w:rPr>
                <w:i/>
              </w:rPr>
              <m:t>i</m:t>
            </m:r>
            <m:r>
              <m:rPr>
                <m:nor/>
              </m:rPr>
              <m:t>=1</m:t>
            </m:r>
          </m:sub>
          <m:sup>
            <m:r>
              <m:rPr>
                <m:nor/>
              </m:rPr>
              <w:rPr>
                <w:i/>
              </w:rPr>
              <m:t>K</m:t>
            </m:r>
          </m:sup>
          <m:e>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1</m:t>
            </m:r>
          </m:e>
        </m:nary>
      </m:oMath>
      <w:r>
        <w:rPr>
          <w:rFonts w:eastAsiaTheme="minorEastAsia" w:hint="eastAsia"/>
        </w:rPr>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w:rPr>
            <w:rFonts w:ascii="Cambria Math" w:hAnsi="Cambria Math"/>
          </w:rPr>
          <m:t>&gt;0</m:t>
        </m:r>
      </m:oMath>
      <w:r w:rsidRPr="00DB3F92">
        <w:t xml:space="preserve"> and</w:t>
      </w:r>
      <w:r>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Cambria Math" w:hAnsi="Cambria Math" w:cs="Cambria Math"/>
          </w:rPr>
          <m:t>∈</m:t>
        </m:r>
        <m:r>
          <m:rPr>
            <m:nor/>
          </m:rPr>
          <m:t>[0,1]</m:t>
        </m:r>
      </m:oMath>
      <w:r w:rsidRPr="005B520E">
        <w:t>.</w:t>
      </w:r>
      <w:r>
        <w:t xml:space="preserve"> </w:t>
      </w:r>
      <w:r w:rsidRPr="00DB3F92">
        <w:rPr>
          <w:rFonts w:hint="eastAsia"/>
        </w:rPr>
        <w:t>The Dirichlet distribution with vector</w:t>
      </w:r>
      <w:r>
        <w:rPr>
          <w:rFonts w:asciiTheme="minorEastAsia" w:eastAsiaTheme="minorEastAsia" w:hAnsiTheme="minorEastAsia" w:hint="eastAsia"/>
        </w:rPr>
        <w:t xml:space="preserve"> </w:t>
      </w:r>
      <m:oMath>
        <m:r>
          <m:rPr>
            <m:nor/>
          </m:rPr>
          <m:t>Α</m:t>
        </m:r>
      </m:oMath>
      <w:r>
        <w:rPr>
          <w:rFonts w:asciiTheme="minorEastAsia" w:eastAsiaTheme="minorEastAsia" w:hAnsiTheme="minorEastAsia" w:hint="eastAsia"/>
        </w:rPr>
        <w:t xml:space="preserve"> </w:t>
      </w:r>
      <w:r w:rsidRPr="00DB3F92">
        <w:t>has a probability density function</w:t>
      </w:r>
      <m:oMath>
        <m:r>
          <m:rPr>
            <m:sty m:val="p"/>
          </m:rPr>
          <w:rPr>
            <w:rFonts w:ascii="Cambria Math" w:eastAsiaTheme="minorEastAsia" w:hAnsi="Cambria Math" w:hint="eastAsia"/>
          </w:rPr>
          <m:t xml:space="preserve"> </m:t>
        </m:r>
        <m:r>
          <w:rPr>
            <w:rFonts w:ascii="Cambria Math" w:eastAsiaTheme="minorEastAsia" w:hAnsi="Cambria Math" w:hint="eastAsia"/>
          </w:rPr>
          <m:t>P</m:t>
        </m:r>
        <m:d>
          <m:dPr>
            <m:ctrlPr>
              <w:rPr>
                <w:rFonts w:ascii="Cambria Math" w:eastAsiaTheme="minorEastAsia" w:hAnsi="Cambria Math"/>
              </w:rPr>
            </m:ctrlPr>
          </m:dPr>
          <m:e>
            <m:r>
              <m:rPr>
                <m:nor/>
              </m:rPr>
              <m:t>Α</m:t>
            </m:r>
          </m:e>
        </m:d>
      </m:oMath>
      <w:r>
        <w:rPr>
          <w:rFonts w:eastAsiaTheme="minorEastAsia" w:hint="eastAsia"/>
        </w:rPr>
        <w:t xml:space="preserve"> shown</w:t>
      </w:r>
      <w:r>
        <w:rPr>
          <w:rFonts w:asciiTheme="minorEastAsia" w:eastAsiaTheme="minorEastAsia" w:hAnsiTheme="minorEastAsia" w:hint="eastAsia"/>
        </w:rPr>
        <w:t xml:space="preserve"> </w:t>
      </w:r>
      <w:r w:rsidRPr="00DB3F92">
        <w:t>as follow</w:t>
      </w:r>
      <w:r>
        <w:t>s</w:t>
      </w:r>
      <w:r w:rsidRPr="00DB3F92">
        <w:t>:</w:t>
      </w:r>
    </w:p>
    <w:tbl>
      <w:tblPr>
        <w:tblStyle w:val="ae"/>
        <w:tblW w:w="0" w:type="auto"/>
        <w:tblLook w:val="04A0" w:firstRow="1" w:lastRow="0" w:firstColumn="1" w:lastColumn="0" w:noHBand="0" w:noVBand="1"/>
      </w:tblPr>
      <w:tblGrid>
        <w:gridCol w:w="8024"/>
        <w:gridCol w:w="696"/>
      </w:tblGrid>
      <w:tr w:rsidR="00A63C4F" w14:paraId="4D048CDE" w14:textId="77777777" w:rsidTr="001E7E9D">
        <w:tc>
          <w:tcPr>
            <w:tcW w:w="8024" w:type="dxa"/>
            <w:tcBorders>
              <w:top w:val="nil"/>
              <w:left w:val="nil"/>
              <w:bottom w:val="nil"/>
              <w:right w:val="nil"/>
            </w:tcBorders>
          </w:tcPr>
          <w:p w14:paraId="13EBD5D6" w14:textId="421D9F5D"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m:r>
                      <m:rPr>
                        <m:nor/>
                      </m:rPr>
                      <w:rPr>
                        <w:rFonts w:ascii="Cambria Math" w:hAnsi="Cambria Math"/>
                        <w:i/>
                        <w:color w:val="000000"/>
                      </w:rPr>
                      <m:t>i</m:t>
                    </m:r>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m:r>
                              <m:rPr>
                                <m:nor/>
                              </m:rPr>
                              <w:rPr>
                                <w:rFonts w:ascii="Cambria Math" w:hAnsi="Cambria Math"/>
                                <w:i/>
                                <w:color w:val="000000"/>
                              </w:rPr>
                              <m:t>i</m:t>
                            </m:r>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597733A1" w14:textId="0C4DD4BA" w:rsidR="00A63C4F" w:rsidRPr="009261F5" w:rsidRDefault="009261F5" w:rsidP="009261F5">
            <w:pPr>
              <w:keepNext/>
              <w:jc w:val="center"/>
            </w:pPr>
            <w:r>
              <w:rPr>
                <w:rFonts w:hint="eastAsia"/>
              </w:rPr>
              <w:t>(</w:t>
            </w:r>
            <w:fldSimple w:instr=" STYLEREF 1 \s ">
              <w:r w:rsidR="002A0CC4">
                <w:rPr>
                  <w:noProof/>
                </w:rPr>
                <w:t>2</w:t>
              </w:r>
            </w:fldSimple>
            <w:r>
              <w:noBreakHyphen/>
            </w:r>
            <w:fldSimple w:instr=" SEQ _ \* ARABIC \s 1 ">
              <w:r w:rsidR="002A0CC4">
                <w:rPr>
                  <w:noProof/>
                </w:rPr>
                <w:t>2</w:t>
              </w:r>
            </w:fldSimple>
            <w:r>
              <w:rPr>
                <w:rFonts w:hint="eastAsia"/>
              </w:rPr>
              <w:t>)</w:t>
            </w:r>
          </w:p>
        </w:tc>
      </w:tr>
    </w:tbl>
    <w:p w14:paraId="7887AF69" w14:textId="77777777" w:rsidR="00A63C4F" w:rsidRDefault="00A63C4F" w:rsidP="00A63C4F">
      <w:pPr>
        <w:pStyle w:val="afff5"/>
        <w:rPr>
          <w:rFonts w:eastAsiaTheme="minorEastAsia"/>
        </w:rPr>
      </w:pPr>
      <w:r>
        <w:t>So</w:t>
      </w:r>
      <m:oMath>
        <m:r>
          <m:rPr>
            <m:nor/>
          </m:rPr>
          <w:rPr>
            <w:rFonts w:ascii="Cambria Math" w:hAnsi="Cambria Math"/>
            <w:i/>
            <w:color w:val="000000"/>
          </w:rPr>
          <m:t>π</m:t>
        </m:r>
      </m:oMath>
      <w:r>
        <w:rPr>
          <w:rFonts w:eastAsiaTheme="minorEastAsia" w:hint="eastAsia"/>
          <w:color w:val="000000"/>
        </w:rPr>
        <w:t xml:space="preserve"> is map</w:t>
      </w:r>
      <w:r>
        <w:rPr>
          <w:rFonts w:eastAsiaTheme="minorEastAsia"/>
          <w:color w:val="000000"/>
        </w:rPr>
        <w:t>ping</w:t>
      </w:r>
      <w:r>
        <w:rPr>
          <w:rFonts w:eastAsiaTheme="minorEastAsia" w:hint="eastAsia"/>
          <w:color w:val="000000"/>
        </w:rPr>
        <w:t xml:space="preserve"> to</w:t>
      </w:r>
      <w:r>
        <w:rPr>
          <w:rFonts w:eastAsiaTheme="minorEastAsia"/>
          <w:color w:val="000000"/>
        </w:rPr>
        <w:t xml:space="preserve"> the probabilities </w:t>
      </w:r>
      <w:r w:rsidRPr="000223DB">
        <w:rPr>
          <w:rFonts w:eastAsiaTheme="minorEastAsia"/>
          <w:i/>
          <w:color w:val="000000"/>
        </w:rPr>
        <w:t>p</w:t>
      </w:r>
      <w:r>
        <w:rPr>
          <w:rFonts w:eastAsiaTheme="minorEastAsia"/>
          <w:color w:val="000000"/>
        </w:rPr>
        <w:t xml:space="preserve"> of</w:t>
      </w:r>
      <w:r>
        <w:rPr>
          <w:rFonts w:eastAsiaTheme="minorEastAsia" w:hint="eastAsia"/>
          <w:color w:val="000000"/>
        </w:rPr>
        <w:t xml:space="preserve"> mu</w:t>
      </w:r>
      <w:r>
        <w:rPr>
          <w:rFonts w:eastAsiaTheme="minorEastAsia"/>
          <w:color w:val="000000"/>
        </w:rPr>
        <w:t>l</w:t>
      </w:r>
      <w:r>
        <w:rPr>
          <w:rFonts w:eastAsiaTheme="minorEastAsia" w:hint="eastAsia"/>
          <w:color w:val="000000"/>
        </w:rPr>
        <w:t>tinomi</w:t>
      </w:r>
      <w:r>
        <w:rPr>
          <w:rFonts w:eastAsiaTheme="minorEastAsia"/>
          <w:color w:val="000000"/>
        </w:rPr>
        <w:t>a</w:t>
      </w:r>
      <w:r>
        <w:rPr>
          <w:rFonts w:eastAsiaTheme="minorEastAsia" w:hint="eastAsia"/>
          <w:color w:val="000000"/>
        </w:rPr>
        <w:t>l</w:t>
      </w:r>
      <w:r>
        <w:rPr>
          <w:rFonts w:eastAsiaTheme="minorEastAsia"/>
          <w:color w:val="000000"/>
        </w:rPr>
        <w:t>. We say that Dirichlet is the conjugate prior of multinomial. And t</w:t>
      </w:r>
      <w:r w:rsidRPr="00DB3F92">
        <w:t xml:space="preserve">he support of </w:t>
      </w:r>
      <m:oMath>
        <m:r>
          <m:rPr>
            <m:nor/>
          </m:rPr>
          <w:rPr>
            <w:i/>
          </w:rPr>
          <m:t>K</m:t>
        </m:r>
      </m:oMath>
      <w:r w:rsidRPr="00DB3F92">
        <w:t xml:space="preserve"> dimensional Dirichlet distribution is the</w:t>
      </w:r>
      <w:r>
        <w:t xml:space="preserve"> </w:t>
      </w:r>
      <m:oMath>
        <m:r>
          <m:rPr>
            <m:nor/>
          </m:rPr>
          <w:rPr>
            <w:i/>
          </w:rPr>
          <m:t>K</m:t>
        </m:r>
        <m:r>
          <m:rPr>
            <m:nor/>
          </m:rPr>
          <m:t>-1</m:t>
        </m:r>
      </m:oMath>
      <w:r w:rsidRPr="00DB3F92">
        <w:t xml:space="preserve"> dimensional probability simplex. Let </w:t>
      </w:r>
      <m:oMath>
        <m:r>
          <m:rPr>
            <m:nor/>
          </m:rPr>
          <m:t>Π=(</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Dir(</m:t>
        </m:r>
        <m:r>
          <m:rPr>
            <m:nor/>
          </m:rPr>
          <w:rPr>
            <w:i/>
          </w:rPr>
          <m:t>α</m:t>
        </m:r>
        <m:r>
          <m:rPr>
            <m:nor/>
          </m:rPr>
          <m:t>)</m:t>
        </m:r>
      </m:oMath>
      <w:r w:rsidRPr="00DB3F92">
        <w:t xml:space="preserve">, meaning </w:t>
      </w:r>
      <w:r w:rsidRPr="00DB3F92">
        <w:lastRenderedPageBreak/>
        <w:t xml:space="preserve">that the first </w:t>
      </w:r>
      <m:oMath>
        <m:r>
          <m:rPr>
            <m:nor/>
          </m:rPr>
          <w:rPr>
            <w:i/>
          </w:rPr>
          <m:t>K</m:t>
        </m:r>
        <m:r>
          <m:rPr>
            <m:nor/>
          </m:rPr>
          <m:t>-1</m:t>
        </m:r>
      </m:oMath>
      <w:r>
        <w:rPr>
          <w:rFonts w:eastAsiaTheme="minorEastAsia" w:hint="eastAsia"/>
        </w:rPr>
        <w:t xml:space="preserve"> </w:t>
      </w:r>
      <w:r w:rsidRPr="00DB3F92">
        <w:t>components have the above density and</w:t>
      </w:r>
      <w:r>
        <w:t xml:space="preserve"> the weight of </w:t>
      </w:r>
      <m:oMath>
        <m:sSub>
          <m:sSubPr>
            <m:ctrlPr>
              <w:rPr>
                <w:rFonts w:ascii="Cambria Math" w:hAnsi="Cambria Math"/>
              </w:rPr>
            </m:ctrlPr>
          </m:sSubPr>
          <m:e>
            <m:r>
              <m:rPr>
                <m:nor/>
              </m:rPr>
              <w:rPr>
                <w:rFonts w:ascii="Cambria Math" w:hAnsi="Cambria Math"/>
              </w:rPr>
              <m:t>π</m:t>
            </m:r>
          </m:e>
          <m:sub>
            <m:r>
              <m:rPr>
                <m:nor/>
              </m:rPr>
              <w:rPr>
                <w:i/>
              </w:rPr>
              <m:t>K</m:t>
            </m:r>
          </m:sub>
        </m:sSub>
      </m:oMath>
      <w:r w:rsidRPr="00DB3F92">
        <w:t xml:space="preserve"> </w:t>
      </w:r>
      <w:r>
        <w:rPr>
          <w:rFonts w:eastAsiaTheme="minorEastAsia"/>
        </w:rPr>
        <w:t>should be defined as follows:</w:t>
      </w:r>
    </w:p>
    <w:tbl>
      <w:tblPr>
        <w:tblStyle w:val="ae"/>
        <w:tblW w:w="0" w:type="auto"/>
        <w:tblLook w:val="04A0" w:firstRow="1" w:lastRow="0" w:firstColumn="1" w:lastColumn="0" w:noHBand="0" w:noVBand="1"/>
      </w:tblPr>
      <w:tblGrid>
        <w:gridCol w:w="8024"/>
        <w:gridCol w:w="696"/>
      </w:tblGrid>
      <w:tr w:rsidR="00A63C4F" w14:paraId="2D296D61" w14:textId="77777777" w:rsidTr="001E7E9D">
        <w:tc>
          <w:tcPr>
            <w:tcW w:w="8024" w:type="dxa"/>
            <w:tcBorders>
              <w:top w:val="nil"/>
              <w:left w:val="nil"/>
              <w:bottom w:val="nil"/>
              <w:right w:val="nil"/>
            </w:tcBorders>
          </w:tcPr>
          <w:p w14:paraId="2D0429D7" w14:textId="77777777"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m:r>
                      <m:rPr>
                        <m:nor/>
                      </m:rPr>
                      <w:rPr>
                        <w:rFonts w:ascii="Cambria Math" w:hAnsi="Cambria Math"/>
                        <w:i/>
                        <w:color w:val="000000"/>
                      </w:rPr>
                      <m:t>i</m:t>
                    </m:r>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m:r>
                              <m:rPr>
                                <m:nor/>
                              </m:rPr>
                              <w:rPr>
                                <w:rFonts w:ascii="Cambria Math" w:hAnsi="Cambria Math"/>
                                <w:i/>
                                <w:color w:val="000000"/>
                              </w:rPr>
                              <m:t>i</m:t>
                            </m:r>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13C5FA8B" w14:textId="4358D008" w:rsidR="00A63C4F" w:rsidRDefault="00A63C4F" w:rsidP="009261F5">
            <w:pPr>
              <w:jc w:val="center"/>
            </w:pPr>
            <w:r>
              <w:rPr>
                <w:rFonts w:hint="eastAsia"/>
              </w:rPr>
              <w:t>(</w:t>
            </w:r>
            <w:fldSimple w:instr=" STYLEREF 1 \s ">
              <w:r w:rsidR="002A0CC4">
                <w:rPr>
                  <w:noProof/>
                </w:rPr>
                <w:t>2</w:t>
              </w:r>
            </w:fldSimple>
            <w:r w:rsidR="009261F5">
              <w:noBreakHyphen/>
            </w:r>
            <w:fldSimple w:instr=" SEQ _ \* ARABIC \s 1 ">
              <w:r w:rsidR="002A0CC4">
                <w:rPr>
                  <w:noProof/>
                </w:rPr>
                <w:t>3</w:t>
              </w:r>
            </w:fldSimple>
            <w:r w:rsidR="009261F5">
              <w:t>)</w:t>
            </w:r>
          </w:p>
        </w:tc>
      </w:tr>
    </w:tbl>
    <w:p w14:paraId="61BD280F" w14:textId="77777777" w:rsidR="00A63C4F" w:rsidRPr="00DB3F92" w:rsidRDefault="00A63C4F" w:rsidP="00A63C4F">
      <w:pPr>
        <w:pStyle w:val="afff5"/>
      </w:pPr>
      <w:r w:rsidRPr="007126A3">
        <w:rPr>
          <w:rFonts w:eastAsiaTheme="minorEastAsia"/>
          <w:i/>
        </w:rPr>
        <w:t>e</w:t>
      </w:r>
      <w:r w:rsidRPr="007126A3">
        <w:rPr>
          <w:i/>
        </w:rPr>
        <w:t>.g.</w:t>
      </w:r>
      <w:r w:rsidRPr="00DB3F92">
        <w:rPr>
          <w:rFonts w:hint="eastAsia"/>
        </w:rPr>
        <w:t>, a</w:t>
      </w:r>
      <w:r w:rsidRPr="00DB3F92">
        <w:t xml:space="preserve"> set of</w:t>
      </w:r>
      <w:r w:rsidRPr="00DB3F92">
        <w:rPr>
          <w:rFonts w:hint="eastAsia"/>
        </w:rPr>
        <w:t xml:space="preserve"> parameter </w:t>
      </w:r>
      <m:oMath>
        <m:r>
          <m:rPr>
            <m:nor/>
          </m:rPr>
          <m:t>Θ=(</m:t>
        </m:r>
        <m:sSub>
          <m:sSubPr>
            <m:ctrlPr>
              <w:rPr>
                <w:rFonts w:ascii="Cambria Math" w:hAnsi="Cambria Math"/>
                <w:i/>
              </w:rPr>
            </m:ctrlPr>
          </m:sSubPr>
          <m:e>
            <m:r>
              <m:rPr>
                <m:nor/>
              </m:rPr>
              <w:rPr>
                <w:i/>
              </w:rPr>
              <m:t>θ</m:t>
            </m:r>
          </m:e>
          <m:sub>
            <m:r>
              <m:rPr>
                <m:nor/>
              </m:rPr>
              <m:t>1</m:t>
            </m:r>
          </m:sub>
        </m:sSub>
        <m:r>
          <m:rPr>
            <m:nor/>
          </m:rPr>
          <m:t>,…,</m:t>
        </m:r>
        <m:sSub>
          <m:sSubPr>
            <m:ctrlPr>
              <w:rPr>
                <w:rFonts w:ascii="Cambria Math" w:hAnsi="Cambria Math"/>
                <w:i/>
              </w:rPr>
            </m:ctrlPr>
          </m:sSubPr>
          <m:e>
            <m:r>
              <m:rPr>
                <m:nor/>
              </m:rPr>
              <w:rPr>
                <w:i/>
              </w:rPr>
              <m:t>θ</m:t>
            </m:r>
          </m:e>
          <m:sub>
            <m:r>
              <m:rPr>
                <m:nor/>
              </m:rPr>
              <w:rPr>
                <w:i/>
              </w:rPr>
              <m:t>K</m:t>
            </m:r>
          </m:sub>
        </m:sSub>
        <m:r>
          <m:rPr>
            <m:nor/>
          </m:rPr>
          <m:t>)</m:t>
        </m:r>
      </m:oMath>
      <w:r w:rsidRPr="00DB3F92">
        <w:t xml:space="preserve"> </w:t>
      </w:r>
      <w:r w:rsidRPr="00DB3F92">
        <w:rPr>
          <w:rFonts w:hint="eastAsia"/>
        </w:rPr>
        <w:t>describe</w:t>
      </w:r>
      <w:r w:rsidRPr="00DB3F92">
        <w:t>s</w:t>
      </w:r>
      <w:r w:rsidRPr="00DB3F92">
        <w:rPr>
          <w:rFonts w:hint="eastAsia"/>
        </w:rPr>
        <w:t xml:space="preserve"> a </w:t>
      </w:r>
      <w:r>
        <w:t>Dirichlet distribution with</w:t>
      </w:r>
      <w:r w:rsidRPr="00DB3F92">
        <w:t xml:space="preserve"> </w:t>
      </w:r>
      <m:oMath>
        <m:r>
          <m:rPr>
            <m:sty m:val="p"/>
          </m:rPr>
          <w:rPr>
            <w:rFonts w:ascii="Cambria Math" w:hAnsi="Cambria Math"/>
          </w:rPr>
          <m:t xml:space="preserve"> </m:t>
        </m:r>
        <m:r>
          <m:rPr>
            <m:nor/>
          </m:rPr>
          <w:rPr>
            <w:i/>
          </w:rPr>
          <m:t>P</m:t>
        </m:r>
        <m:d>
          <m:dPr>
            <m:ctrlPr>
              <w:rPr>
                <w:rFonts w:ascii="Cambria Math" w:hAnsi="Cambria Math"/>
                <w:i/>
              </w:rPr>
            </m:ctrlPr>
          </m:dPr>
          <m:e>
            <m:r>
              <m:rPr>
                <m:nor/>
              </m:rPr>
              <w:rPr>
                <w:i/>
              </w:rPr>
              <m:t>θ</m:t>
            </m:r>
            <m:r>
              <m:rPr>
                <m:nor/>
              </m:rPr>
              <m:t>=</m:t>
            </m:r>
            <m:sSub>
              <m:sSubPr>
                <m:ctrlPr>
                  <w:rPr>
                    <w:rFonts w:ascii="Cambria Math" w:hAnsi="Cambria Math"/>
                    <w:i/>
                  </w:rPr>
                </m:ctrlPr>
              </m:sSubPr>
              <m:e>
                <m:r>
                  <m:rPr>
                    <m:nor/>
                  </m:rPr>
                  <w:rPr>
                    <w:i/>
                  </w:rPr>
                  <m:t>θ</m:t>
                </m:r>
              </m:e>
              <m:sub>
                <m:r>
                  <m:rPr>
                    <m:nor/>
                  </m:rPr>
                  <w:rPr>
                    <w:i/>
                  </w:rPr>
                  <m:t>i</m:t>
                </m:r>
              </m:sub>
            </m:sSub>
          </m:e>
        </m:d>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π</m:t>
            </m:r>
          </m:e>
          <m:sub>
            <m:r>
              <m:rPr>
                <m:nor/>
              </m:rPr>
              <w:rPr>
                <w:i/>
              </w:rPr>
              <m:t>i</m:t>
            </m:r>
          </m:sub>
        </m:sSub>
      </m:oMath>
      <w:r w:rsidRPr="00DB3F92">
        <w:t>. When</w:t>
      </w:r>
      <w:r>
        <w:t xml:space="preserve"> the set of concentration parameter is</w:t>
      </w:r>
      <w:r w:rsidRPr="00DB3F92">
        <w:t xml:space="preserve"> </w:t>
      </w:r>
      <m:oMath>
        <m:d>
          <m:dPr>
            <m:ctrlPr>
              <w:rPr>
                <w:rFonts w:ascii="Cambria Math" w:hAnsi="Cambria Math"/>
                <w:i/>
              </w:rPr>
            </m:ctrlPr>
          </m:dPr>
          <m:e>
            <m:sSub>
              <m:sSubPr>
                <m:ctrlPr>
                  <w:rPr>
                    <w:rFonts w:ascii="Cambria Math" w:hAnsi="Cambria Math"/>
                    <w:i/>
                  </w:rPr>
                </m:ctrlPr>
              </m:sSubPr>
              <m:e>
                <m:r>
                  <m:rPr>
                    <m:nor/>
                  </m:rPr>
                  <w:rPr>
                    <w:i/>
                  </w:rPr>
                  <m:t>α</m:t>
                </m:r>
              </m:e>
              <m:sub>
                <m:r>
                  <m:rPr>
                    <m:nor/>
                  </m:rPr>
                  <m:t>1</m:t>
                </m:r>
              </m:sub>
            </m:sSub>
            <m:r>
              <m:rPr>
                <m:nor/>
              </m:rPr>
              <m:t>,…,</m:t>
            </m:r>
            <m:sSub>
              <m:sSubPr>
                <m:ctrlPr>
                  <w:rPr>
                    <w:rFonts w:ascii="Cambria Math" w:hAnsi="Cambria Math"/>
                    <w:i/>
                  </w:rPr>
                </m:ctrlPr>
              </m:sSubPr>
              <m:e>
                <m:r>
                  <m:rPr>
                    <m:nor/>
                  </m:rPr>
                  <w:rPr>
                    <w:i/>
                  </w:rPr>
                  <m:t>α</m:t>
                </m:r>
              </m:e>
              <m:sub>
                <m:r>
                  <m:rPr>
                    <m:nor/>
                  </m:rPr>
                  <w:rPr>
                    <w:i/>
                  </w:rPr>
                  <m:t>K</m:t>
                </m:r>
              </m:sub>
            </m:sSub>
          </m:e>
        </m:d>
        <m:r>
          <m:rPr>
            <m:nor/>
          </m:rPr>
          <m:t>=(1,…,1)</m:t>
        </m:r>
      </m:oMath>
      <w:r w:rsidRPr="00DB3F92">
        <w:t xml:space="preserve">, the distribution of </w:t>
      </w:r>
      <m:oMath>
        <m:sSub>
          <m:sSubPr>
            <m:ctrlPr>
              <w:rPr>
                <w:rFonts w:ascii="Cambria Math" w:hAnsi="Cambria Math"/>
                <w:i/>
              </w:rPr>
            </m:ctrlPr>
          </m:sSubPr>
          <m:e>
            <m:r>
              <m:rPr>
                <m:nor/>
              </m:rPr>
              <m:t>(</m:t>
            </m:r>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is uniform.</w:t>
      </w:r>
    </w:p>
    <w:p w14:paraId="67D977C1" w14:textId="2D0B0436" w:rsidR="00C44D88" w:rsidRDefault="00C44D88" w:rsidP="00C44D88">
      <w:pPr>
        <w:pStyle w:val="31"/>
        <w:rPr>
          <w:rFonts w:hint="eastAsia"/>
        </w:rPr>
      </w:pPr>
      <w:bookmarkStart w:id="92" w:name="_Toc423211154"/>
      <w:r w:rsidRPr="00C44D88">
        <w:t>Dirichlet Process</w:t>
      </w:r>
      <w:bookmarkEnd w:id="92"/>
    </w:p>
    <w:p w14:paraId="20A3246C" w14:textId="2A210345" w:rsidR="00295926" w:rsidRPr="00A63C4F" w:rsidRDefault="00A63C4F" w:rsidP="009659A6">
      <w:pPr>
        <w:pStyle w:val="afff5"/>
      </w:pPr>
      <w:r>
        <w:rPr>
          <w:rFonts w:hint="eastAsia"/>
        </w:rPr>
        <w:t xml:space="preserve">The Dirichlet process assumes </w:t>
      </w:r>
      <w:r>
        <w:t xml:space="preserve">dimension of the Dirichlet distribution is infinite, so the non-parametric learning model can be built based on this characteristic. </w:t>
      </w:r>
      <w:r w:rsidRPr="00DB3F92">
        <w:t xml:space="preserve">The Dirichlet process is an infinite-dimensional generalization of the Dirichlet distribution and it is denoted as </w:t>
      </w:r>
      <m:oMath>
        <m:r>
          <m:rPr>
            <m:nor/>
          </m:rPr>
          <m:t>DP(</m:t>
        </m:r>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The base distribution is the expected value of the process</w:t>
      </w:r>
      <w:r>
        <w:rPr>
          <w:rFonts w:eastAsiaTheme="minorEastAsia" w:hint="eastAsia"/>
        </w:rPr>
        <w:t xml:space="preserve">, </w:t>
      </w:r>
      <w:r w:rsidRPr="007126A3">
        <w:rPr>
          <w:rFonts w:eastAsiaTheme="minorEastAsia"/>
          <w:i/>
        </w:rPr>
        <w:t>i.e</w:t>
      </w:r>
      <w:r>
        <w:rPr>
          <w:rFonts w:eastAsiaTheme="minorEastAsia" w:hint="eastAsia"/>
        </w:rPr>
        <w:t>.</w:t>
      </w:r>
      <w:r w:rsidRPr="00DB3F92">
        <w:t>, the Dirichlet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7A4EB152" w14:textId="77777777" w:rsidR="00F96053" w:rsidRPr="00DB3F92" w:rsidRDefault="00F96053" w:rsidP="00F96053">
      <w:pPr>
        <w:pStyle w:val="afff5"/>
        <w:rPr>
          <w:color w:val="000000"/>
        </w:rPr>
      </w:pPr>
      <w:r w:rsidRPr="00DB3F92">
        <w:rPr>
          <w:rFonts w:hint="eastAsia"/>
          <w:color w:val="000000"/>
        </w:rPr>
        <w:t xml:space="preserve">If </w:t>
      </w:r>
      <w:r w:rsidRPr="00DB3F92">
        <w:rPr>
          <w:color w:val="000000"/>
        </w:rPr>
        <w:t>a distributio</w:t>
      </w:r>
      <w:r>
        <w:rPr>
          <w:color w:val="000000"/>
        </w:rPr>
        <w:t>n</w:t>
      </w:r>
      <m:oMath>
        <m:r>
          <m:rPr>
            <m:nor/>
          </m:rPr>
          <w:rPr>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oMath>
      <w:r w:rsidRPr="00DB3F92">
        <w:rPr>
          <w:color w:val="000000"/>
        </w:rPr>
        <w:t xml:space="preserve"> i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 xml:space="preserve"> ~ DP(</m:t>
        </m:r>
        <m:r>
          <m:rPr>
            <m:nor/>
          </m:rPr>
          <w:rPr>
            <w:i/>
            <w:color w:val="000000"/>
          </w:rPr>
          <m:t>α</m:t>
        </m:r>
        <m:r>
          <m:rPr>
            <m:nor/>
          </m:rPr>
          <w:rPr>
            <w:color w:val="000000"/>
          </w:rPr>
          <m:t>,</m:t>
        </m:r>
        <m:r>
          <m:rPr>
            <m:nor/>
          </m:rPr>
          <w:rPr>
            <w:rFonts w:asciiTheme="minorEastAsia" w:eastAsiaTheme="minorEastAsia" w:hAnsiTheme="minorEastAsia" w:hint="eastAsia"/>
            <w:color w:val="000000"/>
          </w:rPr>
          <m:t xml:space="preserve"> </m:t>
        </m:r>
        <m:r>
          <m:rPr>
            <m:nor/>
          </m:rPr>
          <w:rPr>
            <w:i/>
            <w:color w:val="000000"/>
          </w:rPr>
          <m:t>H</m:t>
        </m:r>
        <m:r>
          <m:rPr>
            <m:nor/>
          </m:rPr>
          <w:rPr>
            <w:color w:val="000000"/>
          </w:rPr>
          <m:t>)</m:t>
        </m:r>
      </m:oMath>
      <w:r w:rsidRPr="00DB3F92">
        <w:rPr>
          <w:color w:val="000000"/>
        </w:rPr>
        <w:t>, it is a Dirichlet process.</w:t>
      </w:r>
    </w:p>
    <w:tbl>
      <w:tblPr>
        <w:tblStyle w:val="ae"/>
        <w:tblW w:w="0" w:type="auto"/>
        <w:tblLook w:val="04A0" w:firstRow="1" w:lastRow="0" w:firstColumn="1" w:lastColumn="0" w:noHBand="0" w:noVBand="1"/>
      </w:tblPr>
      <w:tblGrid>
        <w:gridCol w:w="8024"/>
        <w:gridCol w:w="696"/>
      </w:tblGrid>
      <w:tr w:rsidR="00F96053" w14:paraId="2717D88B" w14:textId="77777777" w:rsidTr="002803B3">
        <w:tc>
          <w:tcPr>
            <w:tcW w:w="8024" w:type="dxa"/>
            <w:tcBorders>
              <w:top w:val="nil"/>
              <w:left w:val="nil"/>
              <w:bottom w:val="nil"/>
              <w:right w:val="nil"/>
            </w:tcBorders>
          </w:tcPr>
          <w:p w14:paraId="46C35FA2" w14:textId="648FE7E5" w:rsidR="00F96053" w:rsidRDefault="00F96053" w:rsidP="002803B3">
            <w:pPr>
              <w:jc w:val="center"/>
            </w:pPr>
            <m:oMathPara>
              <m:oMath>
                <m:r>
                  <m:rPr>
                    <m:nor/>
                  </m:rPr>
                  <w:rPr>
                    <w:i/>
                    <w:color w:val="000000"/>
                  </w:rPr>
                  <m:t>G</m:t>
                </m:r>
                <m:d>
                  <m:dPr>
                    <m:ctrlPr>
                      <w:rPr>
                        <w:rFonts w:ascii="Cambria Math" w:hAnsi="Cambria Math"/>
                        <w:i/>
                        <w:color w:val="000000"/>
                      </w:rPr>
                    </m:ctrlPr>
                  </m:dPr>
                  <m:e>
                    <m:r>
                      <m:rPr>
                        <m:nor/>
                      </m:rPr>
                      <w:rPr>
                        <w:i/>
                        <w:color w:val="000000"/>
                      </w:rPr>
                      <m:t>θ</m:t>
                    </m:r>
                  </m:e>
                </m:d>
                <m:r>
                  <m:rPr>
                    <m:nor/>
                  </m:rPr>
                  <w:rPr>
                    <w:rFonts w:asciiTheme="minorEastAsia" w:eastAsiaTheme="minorEastAsia" w:hAnsiTheme="minorEastAsia" w:hint="eastAsia"/>
                    <w:color w:val="000000"/>
                  </w:rPr>
                  <m:t xml:space="preserve"> </m:t>
                </m:r>
                <m:r>
                  <m:rPr>
                    <m:nor/>
                  </m:rPr>
                  <w:rPr>
                    <w:color w:val="000000"/>
                  </w:rPr>
                  <m:t>=</m:t>
                </m:r>
                <m:r>
                  <m:rPr>
                    <m:nor/>
                  </m:rPr>
                  <w:rPr>
                    <w:rFonts w:asciiTheme="minorEastAsia" w:eastAsiaTheme="minorEastAsia" w:hAnsiTheme="minorEastAsia" w:hint="eastAsia"/>
                    <w:color w:val="000000"/>
                  </w:rPr>
                  <m:t xml:space="preserve"> </m:t>
                </m:r>
                <m:nary>
                  <m:naryPr>
                    <m:chr m:val="∑"/>
                    <m:limLoc m:val="undOvr"/>
                    <m:ctrlPr>
                      <w:rPr>
                        <w:rFonts w:ascii="Cambria Math" w:hAnsi="Cambria Math"/>
                        <w:i/>
                        <w:color w:val="000000"/>
                      </w:rPr>
                    </m:ctrlPr>
                  </m:naryPr>
                  <m:sub>
                    <m:r>
                      <m:rPr>
                        <m:nor/>
                      </m:rPr>
                      <w:rPr>
                        <w:i/>
                        <w:color w:val="000000"/>
                      </w:rPr>
                      <m:t>i</m:t>
                    </m:r>
                    <m:r>
                      <m:rPr>
                        <m:nor/>
                      </m:rPr>
                      <w:rPr>
                        <w:color w:val="000000"/>
                      </w:rPr>
                      <m:t>=1</m:t>
                    </m:r>
                  </m:sub>
                  <m:sup>
                    <m:r>
                      <m:rPr>
                        <m:nor/>
                      </m:rPr>
                      <w:rPr>
                        <w:color w:val="000000"/>
                      </w:rPr>
                      <m:t>∞</m:t>
                    </m:r>
                  </m:sup>
                  <m:e>
                    <m:sSup>
                      <m:sSupPr>
                        <m:ctrlPr>
                          <w:rPr>
                            <w:rFonts w:ascii="Cambria Math" w:hAnsi="Cambria Math"/>
                            <w:i/>
                            <w:color w:val="000000"/>
                          </w:rPr>
                        </m:ctrlPr>
                      </m:sSupPr>
                      <m:e>
                        <m:sSub>
                          <m:sSubPr>
                            <m:ctrlPr>
                              <w:rPr>
                                <w:rFonts w:ascii="Cambria Math" w:hAnsi="Cambria Math"/>
                                <w:i/>
                                <w:color w:val="000000"/>
                              </w:rPr>
                            </m:ctrlPr>
                          </m:sSubPr>
                          <m:e>
                            <m:r>
                              <m:rPr>
                                <m:nor/>
                              </m:rPr>
                              <w:rPr>
                                <w:i/>
                                <w:color w:val="000000"/>
                              </w:rPr>
                              <m:t>π</m:t>
                            </m:r>
                          </m:e>
                          <m:sub>
                            <m:r>
                              <m:rPr>
                                <m:nor/>
                              </m:rPr>
                              <w:rPr>
                                <w:i/>
                                <w:color w:val="000000"/>
                              </w:rPr>
                              <m:t>i</m:t>
                            </m:r>
                          </m:sub>
                        </m:sSub>
                      </m:e>
                      <m:sup>
                        <m:r>
                          <m:rPr>
                            <m:nor/>
                          </m:rPr>
                          <w:rPr>
                            <w:i/>
                            <w:color w:val="000000"/>
                          </w:rPr>
                          <m:t>δ</m:t>
                        </m:r>
                        <m:r>
                          <m:rPr>
                            <m:nor/>
                          </m:rPr>
                          <w:rPr>
                            <w:color w:val="000000"/>
                          </w:rPr>
                          <m:t>(</m:t>
                        </m:r>
                        <m:r>
                          <m:rPr>
                            <m:nor/>
                          </m:rPr>
                          <w:rPr>
                            <w:i/>
                            <w:color w:val="000000"/>
                          </w:rPr>
                          <m:t>θ</m:t>
                        </m:r>
                        <m:r>
                          <m:rPr>
                            <m:nor/>
                          </m:rPr>
                          <w:rPr>
                            <w:color w:val="000000"/>
                          </w:rPr>
                          <m:t>=</m:t>
                        </m:r>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m:t>
                        </m:r>
                      </m:sup>
                    </m:sSup>
                  </m:e>
                </m:nary>
              </m:oMath>
            </m:oMathPara>
          </w:p>
        </w:tc>
        <w:tc>
          <w:tcPr>
            <w:tcW w:w="696" w:type="dxa"/>
            <w:tcBorders>
              <w:top w:val="nil"/>
              <w:left w:val="nil"/>
              <w:bottom w:val="nil"/>
              <w:right w:val="nil"/>
            </w:tcBorders>
          </w:tcPr>
          <w:p w14:paraId="50389E25" w14:textId="248DA61E" w:rsidR="00F96053" w:rsidRDefault="00F96053" w:rsidP="009261F5">
            <w:pPr>
              <w:jc w:val="center"/>
            </w:pPr>
            <w:r>
              <w:rPr>
                <w:rFonts w:hint="eastAsia"/>
              </w:rPr>
              <w:t>(</w:t>
            </w:r>
            <w:fldSimple w:instr=" STYLEREF 1 \s ">
              <w:r w:rsidR="002A0CC4">
                <w:rPr>
                  <w:noProof/>
                </w:rPr>
                <w:t>2</w:t>
              </w:r>
            </w:fldSimple>
            <w:r w:rsidR="009261F5">
              <w:noBreakHyphen/>
            </w:r>
            <w:fldSimple w:instr=" SEQ _ \* ARABIC \s 1 ">
              <w:r w:rsidR="002A0CC4">
                <w:rPr>
                  <w:noProof/>
                </w:rPr>
                <w:t>4</w:t>
              </w:r>
            </w:fldSimple>
            <w:r>
              <w:rPr>
                <w:rFonts w:hint="eastAsia"/>
              </w:rPr>
              <w:t>)</w:t>
            </w:r>
          </w:p>
        </w:tc>
      </w:tr>
    </w:tbl>
    <w:p w14:paraId="68113DB0" w14:textId="1D9A8F75" w:rsidR="00F96053" w:rsidRPr="00DB3F92" w:rsidRDefault="00F96053" w:rsidP="00F96053">
      <w:pPr>
        <w:pStyle w:val="afff5"/>
        <w:rPr>
          <w:color w:val="000000"/>
        </w:rPr>
      </w:pPr>
      <w:r>
        <w:rPr>
          <w:color w:val="000000"/>
        </w:rPr>
        <w:t>W</w:t>
      </w:r>
      <w:r w:rsidRPr="00DB3F92">
        <w:rPr>
          <w:color w:val="000000"/>
        </w:rPr>
        <w:t xml:space="preserve">here </w:t>
      </w: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K</m:t>
            </m:r>
          </m:sub>
        </m:sSub>
        <m:r>
          <w:rPr>
            <w:rFonts w:ascii="Cambria Math" w:hAnsi="Cambria Math"/>
            <w:color w:val="000000"/>
          </w:rPr>
          <m:t xml:space="preserve"> ~ H</m:t>
        </m:r>
      </m:oMath>
      <w:r w:rsidRPr="00DB3F92">
        <w:rPr>
          <w:color w:val="000000"/>
        </w:rPr>
        <w:t xml:space="preserve"> and a Dirac delta function </w:t>
      </w:r>
      <m:oMath>
        <m:r>
          <m:rPr>
            <m:sty m:val="p"/>
          </m:rPr>
          <w:rPr>
            <w:rFonts w:ascii="Cambria Math" w:eastAsiaTheme="minorEastAsia" w:hAnsi="Cambria Math" w:hint="eastAsia"/>
            <w:color w:val="000000"/>
          </w:rPr>
          <m:t xml:space="preserve"> </m:t>
        </m:r>
        <m:r>
          <m:rPr>
            <m:nor/>
          </m:rPr>
          <w:rPr>
            <w:i/>
            <w:color w:val="000000"/>
          </w:rPr>
          <m:t>δ</m:t>
        </m:r>
        <m:r>
          <m:rPr>
            <m:nor/>
          </m:rPr>
          <w:rPr>
            <w:color w:val="000000"/>
          </w:rPr>
          <m:t>(</m:t>
        </m:r>
        <m:r>
          <m:rPr>
            <m:nor/>
          </m:rPr>
          <w:rPr>
            <w:i/>
            <w:color w:val="000000"/>
          </w:rPr>
          <m:t>θ</m:t>
        </m:r>
        <m:r>
          <m:rPr>
            <m:nor/>
          </m:rPr>
          <w:rPr>
            <w:rFonts w:asciiTheme="minorEastAsia" w:eastAsiaTheme="minorEastAsia" w:hAnsiTheme="minorEastAsia" w:hint="eastAsia"/>
            <w:i/>
            <w:color w:val="000000"/>
          </w:rPr>
          <m:t xml:space="preserve"> </m:t>
        </m:r>
        <m:r>
          <m:rPr>
            <m:nor/>
          </m:rPr>
          <w:rPr>
            <w:color w:val="000000"/>
          </w:rPr>
          <m:t>=</m:t>
        </m:r>
        <m:r>
          <m:rPr>
            <m:nor/>
          </m:rPr>
          <w:rPr>
            <w:rFonts w:asciiTheme="minorEastAsia" w:eastAsiaTheme="minorEastAsia" w:hAnsiTheme="minorEastAsia" w:hint="eastAsia"/>
            <w:color w:val="000000"/>
          </w:rPr>
          <m:t xml:space="preserve"> </m:t>
        </m:r>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m:t>
        </m:r>
      </m:oMath>
      <w:r w:rsidRPr="00DB3F92">
        <w:rPr>
          <w:color w:val="000000"/>
        </w:rPr>
        <w:t xml:space="preserve">. To construct infinity sequence of mixture weight </w:t>
      </w:r>
      <m:oMath>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oMath>
      <w:r w:rsidRPr="00DB3F92">
        <w:rPr>
          <w:color w:val="000000"/>
        </w:rPr>
        <w:t xml:space="preserve"> using the stick-breaking scheme, that represented a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m:t>
        </m:r>
        <m:nary>
          <m:naryPr>
            <m:chr m:val="∑"/>
            <m:limLoc m:val="undOvr"/>
            <m:ctrlPr>
              <w:rPr>
                <w:rFonts w:ascii="Cambria Math" w:hAnsi="Cambria Math"/>
                <w:i/>
                <w:color w:val="000000"/>
              </w:rPr>
            </m:ctrlPr>
          </m:naryPr>
          <m:sub>
            <m:r>
              <m:rPr>
                <m:nor/>
              </m:rPr>
              <w:rPr>
                <w:i/>
                <w:color w:val="000000"/>
              </w:rPr>
              <m:t>i</m:t>
            </m:r>
            <m:r>
              <m:rPr>
                <m:nor/>
              </m:rPr>
              <w:rPr>
                <w:color w:val="000000"/>
              </w:rPr>
              <m:t>=1</m:t>
            </m:r>
          </m:sub>
          <m:sup>
            <m:r>
              <m:rPr>
                <m:nor/>
              </m:rPr>
              <w:rPr>
                <w:color w:val="000000"/>
              </w:rPr>
              <m:t>∞</m:t>
            </m:r>
          </m:sup>
          <m:e>
            <m:sSub>
              <m:sSubPr>
                <m:ctrlPr>
                  <w:rPr>
                    <w:rFonts w:ascii="Cambria Math" w:hAnsi="Cambria Math"/>
                    <w:i/>
                    <w:color w:val="000000"/>
                  </w:rPr>
                </m:ctrlPr>
              </m:sSubPr>
              <m:e>
                <m:r>
                  <m:rPr>
                    <m:nor/>
                  </m:rPr>
                  <w:rPr>
                    <w:i/>
                    <w:color w:val="000000"/>
                  </w:rPr>
                  <m:t>β</m:t>
                </m:r>
              </m:e>
              <m:sub>
                <m:r>
                  <m:rPr>
                    <m:nor/>
                  </m:rPr>
                  <w:rPr>
                    <w:i/>
                    <w:color w:val="000000"/>
                  </w:rPr>
                  <m:t>i</m:t>
                </m:r>
              </m:sub>
            </m:sSub>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m:r>
                      <m:rPr>
                        <m:nor/>
                      </m:rPr>
                      <w:rPr>
                        <w:i/>
                        <w:color w:val="000000"/>
                      </w:rPr>
                      <m:t>i</m:t>
                    </m:r>
                  </m:sub>
                </m:sSub>
              </m:sub>
            </m:sSub>
            <m:r>
              <m:rPr>
                <m:nor/>
              </m:rPr>
              <w:rPr>
                <w:color w:val="000000"/>
              </w:rPr>
              <m:t>(</m:t>
            </m:r>
            <m:r>
              <m:rPr>
                <m:nor/>
              </m:rPr>
              <w:rPr>
                <w:i/>
                <w:color w:val="000000"/>
              </w:rPr>
              <m:t>π</m:t>
            </m:r>
            <m:r>
              <m:rPr>
                <m:nor/>
              </m:rPr>
              <w:rPr>
                <w:color w:val="000000"/>
              </w:rPr>
              <m:t>)</m:t>
            </m:r>
          </m:e>
        </m:nary>
      </m:oMath>
      <w:r w:rsidRPr="00DB3F92">
        <w:rPr>
          <w:color w:val="000000"/>
        </w:rPr>
        <w:t xml:space="preserve">, where </w:t>
      </w:r>
      <m:oMath>
        <m:sSubSup>
          <m:sSubSupPr>
            <m:ctrlPr>
              <w:rPr>
                <w:rFonts w:ascii="Cambria Math" w:hAnsi="Cambria Math"/>
                <w:i/>
                <w:color w:val="000000"/>
              </w:rPr>
            </m:ctrlPr>
          </m:sSubSupPr>
          <m:e>
            <m:r>
              <m:rPr>
                <m:nor/>
              </m:rPr>
              <w:rPr>
                <w:color w:val="000000"/>
              </w:rPr>
              <m:t>{</m:t>
            </m:r>
            <m:sSub>
              <m:sSubPr>
                <m:ctrlPr>
                  <w:rPr>
                    <w:rFonts w:ascii="Cambria Math" w:hAnsi="Cambria Math"/>
                    <w:i/>
                    <w:color w:val="000000"/>
                  </w:rPr>
                </m:ctrlPr>
              </m:sSubPr>
              <m:e>
                <m:r>
                  <m:rPr>
                    <m:nor/>
                  </m:rPr>
                  <w:rPr>
                    <w:i/>
                    <w:color w:val="000000"/>
                  </w:rPr>
                  <m:t>π</m:t>
                </m:r>
              </m:e>
              <m:sub>
                <m:r>
                  <m:rPr>
                    <m:nor/>
                  </m:rPr>
                  <w:rPr>
                    <w:i/>
                    <w:color w:val="000000"/>
                  </w:rPr>
                  <m:t>i</m:t>
                </m:r>
              </m:sub>
            </m:sSub>
            <m:r>
              <m:rPr>
                <m:nor/>
              </m:rPr>
              <w:rPr>
                <w:color w:val="000000"/>
              </w:rPr>
              <m:t>}</m:t>
            </m:r>
          </m:e>
          <m:sub>
            <m:r>
              <m:rPr>
                <m:nor/>
              </m:rPr>
              <w:rPr>
                <w:i/>
                <w:color w:val="000000"/>
              </w:rPr>
              <m:t>i</m:t>
            </m:r>
            <m:r>
              <m:rPr>
                <m:nor/>
              </m:rPr>
              <w:rPr>
                <w:color w:val="000000"/>
              </w:rPr>
              <m:t>=1</m:t>
            </m:r>
          </m:sub>
          <m:sup>
            <m:r>
              <m:rPr>
                <m:nor/>
              </m:rPr>
              <w:rPr>
                <w:color w:val="000000"/>
              </w:rPr>
              <m:t>∞</m:t>
            </m:r>
          </m:sup>
        </m:sSubSup>
      </m:oMath>
      <w:r w:rsidRPr="00DB3F92">
        <w:rPr>
          <w:color w:val="000000"/>
        </w:rPr>
        <w:t xml:space="preserve"> are sampling from the base distribution </w:t>
      </w:r>
      <m:oMath>
        <m:r>
          <m:rPr>
            <m:nor/>
          </m:rPr>
          <w:rPr>
            <w:i/>
            <w:color w:val="000000"/>
          </w:rPr>
          <m:t>H</m:t>
        </m:r>
      </m:oMath>
      <w:r w:rsidRPr="00DB3F92">
        <w:rPr>
          <w:color w:val="000000"/>
        </w:rPr>
        <w:t>. The Di</w:t>
      </w:r>
      <w:r w:rsidRPr="00DB3F92">
        <w:rPr>
          <w:color w:val="000000"/>
        </w:rPr>
        <w:lastRenderedPageBreak/>
        <w:t xml:space="preserve">rac delta function </w:t>
      </w:r>
      <m:oMath>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m:r>
                  <m:rPr>
                    <m:nor/>
                  </m:rPr>
                  <w:rPr>
                    <w:i/>
                    <w:color w:val="000000"/>
                  </w:rPr>
                  <m:t>i</m:t>
                </m:r>
              </m:sub>
            </m:sSub>
          </m:sub>
        </m:sSub>
      </m:oMath>
      <w:r w:rsidRPr="00DB3F92">
        <w:rPr>
          <w:color w:val="000000"/>
        </w:rPr>
        <w:t xml:space="preserve"> centers on </w:t>
      </w:r>
      <m:oMath>
        <m:sSub>
          <m:sSubPr>
            <m:ctrlPr>
              <w:rPr>
                <w:rFonts w:ascii="Cambria Math" w:hAnsi="Cambria Math"/>
                <w:i/>
                <w:color w:val="000000"/>
              </w:rPr>
            </m:ctrlPr>
          </m:sSubPr>
          <m:e>
            <m:r>
              <m:rPr>
                <m:nor/>
              </m:rPr>
              <w:rPr>
                <w:i/>
                <w:color w:val="000000"/>
              </w:rPr>
              <m:t>π</m:t>
            </m:r>
          </m:e>
          <m:sub>
            <m:r>
              <m:rPr>
                <m:nor/>
              </m:rPr>
              <w:rPr>
                <w:i/>
                <w:color w:val="000000"/>
              </w:rPr>
              <m:t>i</m:t>
            </m:r>
          </m:sub>
        </m:sSub>
      </m:oMath>
      <w:r w:rsidRPr="00DB3F92">
        <w:rPr>
          <w:color w:val="000000"/>
        </w:rPr>
        <w:t xml:space="preserve">. The </w:t>
      </w:r>
      <m:oMath>
        <m:sSub>
          <m:sSubPr>
            <m:ctrlPr>
              <w:rPr>
                <w:rFonts w:ascii="Cambria Math" w:hAnsi="Cambria Math"/>
                <w:i/>
                <w:color w:val="000000"/>
              </w:rPr>
            </m:ctrlPr>
          </m:sSubPr>
          <m:e>
            <m:r>
              <m:rPr>
                <m:nor/>
              </m:rPr>
              <w:rPr>
                <w:i/>
                <w:color w:val="000000"/>
              </w:rPr>
              <m:t>β</m:t>
            </m:r>
          </m:e>
          <m:sub>
            <m:r>
              <m:rPr>
                <m:nor/>
              </m:rPr>
              <w:rPr>
                <w:i/>
                <w:color w:val="000000"/>
              </w:rPr>
              <m:t>i</m:t>
            </m:r>
          </m:sub>
        </m:sSub>
      </m:oMath>
      <w:r w:rsidRPr="00DB3F92">
        <w:rPr>
          <w:color w:val="000000"/>
        </w:rPr>
        <w:t xml:space="preserve"> are defined by a recursive scheme from the beta distribution. The parameter </w:t>
      </w:r>
      <m:oMath>
        <m:r>
          <w:rPr>
            <w:rFonts w:ascii="Cambria Math" w:hAnsi="Cambria Math"/>
            <w:color w:val="000000"/>
          </w:rPr>
          <m:t>α</m:t>
        </m:r>
      </m:oMath>
      <w:r w:rsidRPr="00DB3F92">
        <w:rPr>
          <w:color w:val="000000"/>
        </w:rPr>
        <w:t xml:space="preserve"> defines how c</w:t>
      </w:r>
      <w:r>
        <w:rPr>
          <w:color w:val="000000"/>
        </w:rPr>
        <w:t>oncentrated the distribution is</w:t>
      </w:r>
      <w:r>
        <w:rPr>
          <w:rFonts w:asciiTheme="minorEastAsia" w:eastAsiaTheme="minorEastAsia" w:hAnsiTheme="minorEastAsia" w:hint="eastAsia"/>
          <w:color w:val="000000"/>
        </w:rPr>
        <w:t xml:space="preserve"> </w:t>
      </w:r>
      <w:r>
        <w:rPr>
          <w:rFonts w:eastAsiaTheme="minorEastAsia"/>
          <w:color w:val="000000"/>
        </w:rPr>
        <w:t xml:space="preserve">equation </w:t>
      </w:r>
      <w:r w:rsidR="009261F5">
        <w:rPr>
          <w:rFonts w:eastAsiaTheme="minorEastAsia"/>
          <w:color w:val="000000"/>
        </w:rPr>
        <w:fldChar w:fldCharType="begin"/>
      </w:r>
      <w:r w:rsidR="009261F5">
        <w:rPr>
          <w:rFonts w:eastAsiaTheme="minorEastAsia"/>
          <w:color w:val="000000"/>
        </w:rPr>
        <w:instrText xml:space="preserve"> REF _Ref423120086 \h </w:instrText>
      </w:r>
      <w:r w:rsidR="009261F5">
        <w:rPr>
          <w:rFonts w:eastAsiaTheme="minorEastAsia"/>
          <w:color w:val="000000"/>
        </w:rPr>
      </w:r>
      <w:r w:rsidR="009261F5">
        <w:rPr>
          <w:rFonts w:eastAsiaTheme="minorEastAsia"/>
          <w:color w:val="000000"/>
        </w:rPr>
        <w:fldChar w:fldCharType="separate"/>
      </w:r>
      <w:r w:rsidR="002A0CC4">
        <w:rPr>
          <w:rFonts w:hint="eastAsia"/>
        </w:rPr>
        <w:t>(</w:t>
      </w:r>
      <w:r w:rsidR="002A0CC4">
        <w:rPr>
          <w:noProof/>
        </w:rPr>
        <w:t>2</w:t>
      </w:r>
      <w:r w:rsidR="002A0CC4">
        <w:noBreakHyphen/>
      </w:r>
      <w:r w:rsidR="002A0CC4">
        <w:rPr>
          <w:noProof/>
        </w:rPr>
        <w:t>5</w:t>
      </w:r>
      <w:r w:rsidR="002A0CC4">
        <w:rPr>
          <w:rFonts w:hint="eastAsia"/>
        </w:rPr>
        <w:t>)</w:t>
      </w:r>
      <w:r w:rsidR="009261F5">
        <w:rPr>
          <w:rFonts w:eastAsiaTheme="minorEastAsia"/>
          <w:color w:val="000000"/>
        </w:rPr>
        <w:fldChar w:fldCharType="end"/>
      </w:r>
      <w:r>
        <w:rPr>
          <w:rFonts w:eastAsiaTheme="minorEastAsia"/>
          <w:color w:val="000000"/>
        </w:rPr>
        <w:t xml:space="preserve"> and </w:t>
      </w:r>
      <m:oMath>
        <m:r>
          <m:rPr>
            <m:nor/>
          </m:rPr>
          <w:rPr>
            <w:i/>
            <w:color w:val="000000"/>
          </w:rPr>
          <m:t>i</m:t>
        </m:r>
        <m:r>
          <m:rPr>
            <m:nor/>
          </m:rPr>
          <w:rPr>
            <w:rFonts w:ascii="Cambria Math"/>
            <w:i/>
            <w:color w:val="000000"/>
          </w:rPr>
          <m:t xml:space="preserve"> </m:t>
        </m:r>
        <m:r>
          <m:rPr>
            <m:nor/>
          </m:rPr>
          <w:rPr>
            <w:color w:val="000000"/>
          </w:rPr>
          <m:t>=</m:t>
        </m:r>
        <m:r>
          <m:rPr>
            <m:nor/>
          </m:rPr>
          <w:rPr>
            <w:rFonts w:ascii="Cambria Math"/>
            <w:color w:val="000000"/>
          </w:rPr>
          <m:t xml:space="preserve"> </m:t>
        </m:r>
        <m:r>
          <m:rPr>
            <m:nor/>
          </m:rPr>
          <w:rPr>
            <w:color w:val="000000"/>
          </w:rPr>
          <m:t>2,3,…,∞</m:t>
        </m:r>
      </m:oMath>
      <w:r>
        <w:rPr>
          <w:rFonts w:eastAsiaTheme="minorEastAsia" w:hint="eastAsia"/>
          <w:color w:val="000000"/>
        </w:rPr>
        <w:t>.</w:t>
      </w:r>
    </w:p>
    <w:tbl>
      <w:tblPr>
        <w:tblStyle w:val="ae"/>
        <w:tblW w:w="0" w:type="auto"/>
        <w:tblLook w:val="04A0" w:firstRow="1" w:lastRow="0" w:firstColumn="1" w:lastColumn="0" w:noHBand="0" w:noVBand="1"/>
      </w:tblPr>
      <w:tblGrid>
        <w:gridCol w:w="8024"/>
        <w:gridCol w:w="696"/>
      </w:tblGrid>
      <w:tr w:rsidR="00F96053" w14:paraId="6F5C9308" w14:textId="77777777" w:rsidTr="002803B3">
        <w:tc>
          <w:tcPr>
            <w:tcW w:w="8024" w:type="dxa"/>
            <w:tcBorders>
              <w:top w:val="nil"/>
              <w:left w:val="nil"/>
              <w:bottom w:val="nil"/>
              <w:right w:val="nil"/>
            </w:tcBorders>
          </w:tcPr>
          <w:p w14:paraId="21151C9A" w14:textId="77777777" w:rsidR="00F96053" w:rsidRPr="00A34FF6" w:rsidRDefault="00F96053" w:rsidP="00F96053">
            <w:pPr>
              <w:pStyle w:val="afff5"/>
              <w:ind w:firstLine="0"/>
              <w:rPr>
                <w:color w:val="000000"/>
              </w:rPr>
            </w:pPr>
            <m:oMathPara>
              <m:oMathParaPr>
                <m:jc m:val="center"/>
              </m:oMathParaPr>
              <m:oMath>
                <m:sSub>
                  <m:sSubPr>
                    <m:ctrlPr>
                      <w:rPr>
                        <w:rFonts w:ascii="Cambria Math" w:hAnsi="Cambria Math"/>
                        <w:i/>
                        <w:color w:val="000000"/>
                      </w:rPr>
                    </m:ctrlPr>
                  </m:sSubPr>
                  <m:e>
                    <m:r>
                      <m:rPr>
                        <m:nor/>
                      </m:rPr>
                      <w:rPr>
                        <w:i/>
                        <w:color w:val="000000"/>
                      </w:rPr>
                      <m:t>β</m:t>
                    </m:r>
                  </m:e>
                  <m:sub>
                    <m:r>
                      <m:rPr>
                        <m:nor/>
                      </m:rPr>
                      <w:rPr>
                        <w:i/>
                        <w:color w:val="000000"/>
                      </w:rPr>
                      <m:t>i</m:t>
                    </m:r>
                  </m:sub>
                </m:sSub>
                <m:r>
                  <m:rPr>
                    <m:nor/>
                  </m:rPr>
                  <w:rPr>
                    <w:color w:val="000000"/>
                  </w:rPr>
                  <m:t xml:space="preserve"> ~ Beta(1,</m:t>
                </m:r>
                <m:r>
                  <m:rPr>
                    <m:nor/>
                  </m:rPr>
                  <w:rPr>
                    <w:i/>
                    <w:color w:val="000000"/>
                  </w:rPr>
                  <m:t>α</m:t>
                </m:r>
                <m:r>
                  <m:rPr>
                    <m:nor/>
                  </m:rPr>
                  <w:rPr>
                    <w:color w:val="000000"/>
                  </w:rPr>
                  <m:t>)</m:t>
                </m:r>
                <m:r>
                  <m:rPr>
                    <m:nor/>
                  </m:rPr>
                  <w:rPr>
                    <w:rFonts w:ascii="Cambria Math"/>
                    <w:color w:val="000000"/>
                  </w:rPr>
                  <m:t>,</m:t>
                </m:r>
              </m:oMath>
            </m:oMathPara>
          </w:p>
          <w:p w14:paraId="41F6F751" w14:textId="77777777" w:rsidR="00F96053" w:rsidRPr="006B48FD" w:rsidRDefault="00F96053" w:rsidP="00F96053">
            <w:pPr>
              <w:pStyle w:val="afff5"/>
              <w:jc w:val="left"/>
              <w:rPr>
                <w:rFonts w:eastAsiaTheme="minorEastAsia"/>
                <w:color w:val="000000"/>
              </w:rPr>
            </w:pPr>
            <m:oMathPara>
              <m:oMath>
                <m:sSub>
                  <m:sSubPr>
                    <m:ctrlPr>
                      <w:rPr>
                        <w:rFonts w:ascii="Cambria Math" w:hAnsi="Cambria Math"/>
                        <w:i/>
                        <w:color w:val="000000"/>
                      </w:rPr>
                    </m:ctrlPr>
                  </m:sSubPr>
                  <m:e>
                    <m:r>
                      <m:rPr>
                        <m:nor/>
                      </m:rPr>
                      <w:rPr>
                        <w:i/>
                        <w:color w:val="000000"/>
                      </w:rPr>
                      <m:t>π</m:t>
                    </m:r>
                  </m:e>
                  <m:sub>
                    <m:r>
                      <m:rPr>
                        <m:nor/>
                      </m:rPr>
                      <w:rPr>
                        <w:color w:val="000000"/>
                      </w:rPr>
                      <m:t>1</m:t>
                    </m:r>
                  </m:sub>
                </m:sSub>
                <m:r>
                  <m:rPr>
                    <m:nor/>
                  </m:rPr>
                  <w:rPr>
                    <w:color w:val="000000"/>
                  </w:rPr>
                  <m:t xml:space="preserve">= </m:t>
                </m:r>
                <m:sSub>
                  <m:sSubPr>
                    <m:ctrlPr>
                      <w:rPr>
                        <w:rFonts w:ascii="Cambria Math" w:hAnsi="Cambria Math"/>
                        <w:i/>
                        <w:color w:val="000000"/>
                      </w:rPr>
                    </m:ctrlPr>
                  </m:sSubPr>
                  <m:e>
                    <m:r>
                      <m:rPr>
                        <m:nor/>
                      </m:rPr>
                      <w:rPr>
                        <w:i/>
                        <w:color w:val="000000"/>
                      </w:rPr>
                      <m:t>β</m:t>
                    </m:r>
                  </m:e>
                  <m:sub>
                    <m:r>
                      <m:rPr>
                        <m:nor/>
                      </m:rPr>
                      <w:rPr>
                        <w:i/>
                        <w:color w:val="000000"/>
                      </w:rPr>
                      <m:t>i</m:t>
                    </m:r>
                  </m:sub>
                </m:sSub>
                <m:r>
                  <w:rPr>
                    <w:rFonts w:ascii="Cambria Math" w:hAnsi="Cambria Math"/>
                    <w:color w:val="000000"/>
                  </w:rPr>
                  <m:t xml:space="preserve">, </m:t>
                </m:r>
              </m:oMath>
            </m:oMathPara>
          </w:p>
          <w:p w14:paraId="371545FC" w14:textId="3A7AC12F" w:rsidR="00F96053" w:rsidRDefault="00F96053" w:rsidP="00F96053">
            <w:pPr>
              <w:jc w:val="center"/>
            </w:pPr>
            <w:r w:rsidRPr="005B520E">
              <w:tab/>
            </w:r>
            <m:oMath>
              <m:sSub>
                <m:sSubPr>
                  <m:ctrlPr>
                    <w:rPr>
                      <w:rFonts w:ascii="Cambria Math" w:hAnsi="Cambria Math"/>
                      <w:i/>
                    </w:rPr>
                  </m:ctrlPr>
                </m:sSubPr>
                <m:e>
                  <m:r>
                    <m:rPr>
                      <m:nor/>
                    </m:rPr>
                    <w:rPr>
                      <w:i/>
                    </w:rPr>
                    <m:t>π</m:t>
                  </m:r>
                </m:e>
                <m:sub>
                  <m:r>
                    <m:rPr>
                      <m:nor/>
                    </m:rPr>
                    <w:rPr>
                      <w:i/>
                    </w:rPr>
                    <m:t>i</m:t>
                  </m:r>
                </m:sub>
              </m:sSub>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β</m:t>
                  </m:r>
                </m:e>
                <m:sub>
                  <m:r>
                    <m:rPr>
                      <m:nor/>
                    </m:rPr>
                    <w:rPr>
                      <w:i/>
                    </w:rPr>
                    <m:t>i</m:t>
                  </m:r>
                </m:sub>
              </m:sSub>
              <m:nary>
                <m:naryPr>
                  <m:chr m:val="∏"/>
                  <m:limLoc m:val="subSup"/>
                  <m:ctrlPr>
                    <w:rPr>
                      <w:rFonts w:ascii="Cambria Math" w:hAnsi="Cambria Math"/>
                      <w:i/>
                    </w:rPr>
                  </m:ctrlPr>
                </m:naryPr>
                <m:sub>
                  <m:r>
                    <m:rPr>
                      <m:nor/>
                    </m:rPr>
                    <w:rPr>
                      <w:i/>
                    </w:rPr>
                    <m:t>j</m:t>
                  </m:r>
                  <m:r>
                    <m:rPr>
                      <m:nor/>
                    </m:rPr>
                    <m:t>=1</m:t>
                  </m:r>
                </m:sub>
                <m:sup>
                  <m:r>
                    <m:rPr>
                      <m:nor/>
                    </m:rPr>
                    <w:rPr>
                      <w:i/>
                    </w:rPr>
                    <m:t>i</m:t>
                  </m:r>
                  <m:r>
                    <m:rPr>
                      <m:nor/>
                    </m:rPr>
                    <m:t>-1</m:t>
                  </m:r>
                </m:sup>
                <m:e>
                  <m:r>
                    <m:rPr>
                      <m:nor/>
                    </m:rPr>
                    <m:t>(1-</m:t>
                  </m:r>
                  <m:sSub>
                    <m:sSubPr>
                      <m:ctrlPr>
                        <w:rPr>
                          <w:rFonts w:ascii="Cambria Math" w:hAnsi="Cambria Math"/>
                          <w:i/>
                        </w:rPr>
                      </m:ctrlPr>
                    </m:sSubPr>
                    <m:e>
                      <m:r>
                        <m:rPr>
                          <m:nor/>
                        </m:rPr>
                        <w:rPr>
                          <w:i/>
                        </w:rPr>
                        <m:t>β</m:t>
                      </m:r>
                    </m:e>
                    <m:sub>
                      <m:r>
                        <m:rPr>
                          <m:nor/>
                        </m:rPr>
                        <w:rPr>
                          <w:i/>
                        </w:rPr>
                        <m:t>j</m:t>
                      </m:r>
                    </m:sub>
                  </m:sSub>
                  <m:r>
                    <m:rPr>
                      <m:nor/>
                    </m:rPr>
                    <m:t>)</m:t>
                  </m:r>
                </m:e>
              </m:nary>
            </m:oMath>
          </w:p>
        </w:tc>
        <w:tc>
          <w:tcPr>
            <w:tcW w:w="696" w:type="dxa"/>
            <w:tcBorders>
              <w:top w:val="nil"/>
              <w:left w:val="nil"/>
              <w:bottom w:val="nil"/>
              <w:right w:val="nil"/>
            </w:tcBorders>
          </w:tcPr>
          <w:p w14:paraId="462AB488" w14:textId="13E19CCD" w:rsidR="00F96053" w:rsidRDefault="00F96053" w:rsidP="009261F5">
            <w:pPr>
              <w:jc w:val="center"/>
            </w:pPr>
            <w:bookmarkStart w:id="93" w:name="_Ref423120086"/>
            <w:r>
              <w:rPr>
                <w:rFonts w:hint="eastAsia"/>
              </w:rPr>
              <w:t>(</w:t>
            </w:r>
            <w:fldSimple w:instr=" STYLEREF 1 \s ">
              <w:r w:rsidR="002A0CC4">
                <w:rPr>
                  <w:noProof/>
                </w:rPr>
                <w:t>2</w:t>
              </w:r>
            </w:fldSimple>
            <w:r w:rsidR="009261F5">
              <w:noBreakHyphen/>
            </w:r>
            <w:fldSimple w:instr=" SEQ _ \* ARABIC \s 1 ">
              <w:r w:rsidR="002A0CC4">
                <w:rPr>
                  <w:noProof/>
                </w:rPr>
                <w:t>5</w:t>
              </w:r>
            </w:fldSimple>
            <w:r>
              <w:rPr>
                <w:rFonts w:hint="eastAsia"/>
              </w:rPr>
              <w:t>)</w:t>
            </w:r>
            <w:bookmarkEnd w:id="93"/>
          </w:p>
        </w:tc>
      </w:tr>
    </w:tbl>
    <w:p w14:paraId="12785290" w14:textId="645192C8" w:rsidR="00A63C4F" w:rsidRDefault="00686F8E" w:rsidP="009659A6">
      <w:pPr>
        <w:pStyle w:val="afff5"/>
      </w:pPr>
      <w:r>
        <w:t>I</w:t>
      </w:r>
      <w:r w:rsidRPr="00686F8E">
        <w:t>n many applications</w:t>
      </w:r>
      <w:r>
        <w:t>,</w:t>
      </w:r>
      <w:r w:rsidRPr="00686F8E">
        <w:t xml:space="preserve"> the infinite dimensional distributions appear only as an in</w:t>
      </w:r>
      <w:r>
        <w:t xml:space="preserve">termediary computational device. They </w:t>
      </w:r>
      <w:r w:rsidRPr="00686F8E">
        <w:t xml:space="preserve">are not required for the initial specification of prior beliefs or the statement of the final inference. The Dirichlet process </w:t>
      </w:r>
      <w:r>
        <w:t>is</w:t>
      </w:r>
      <w:r w:rsidRPr="00686F8E">
        <w:t xml:space="preserve"> used to </w:t>
      </w:r>
      <w:r>
        <w:t>avoid</w:t>
      </w:r>
      <w:r w:rsidRPr="00686F8E">
        <w:t xml:space="preserve"> infinite computational requirements</w:t>
      </w:r>
      <w:r>
        <w:t>.</w:t>
      </w:r>
    </w:p>
    <w:p w14:paraId="43509EE7" w14:textId="1A915BEF" w:rsidR="00686F8E" w:rsidRPr="00686F8E" w:rsidRDefault="00686F8E" w:rsidP="00686F8E">
      <w:pPr>
        <w:pStyle w:val="21"/>
        <w:rPr>
          <w:rFonts w:hint="eastAsia"/>
        </w:rPr>
      </w:pPr>
      <w:bookmarkStart w:id="94" w:name="_Toc423211155"/>
      <w:r>
        <w:rPr>
          <w:rFonts w:hint="eastAsia"/>
        </w:rPr>
        <w:t xml:space="preserve">Inference </w:t>
      </w:r>
      <w:r>
        <w:t>M</w:t>
      </w:r>
      <w:r>
        <w:rPr>
          <w:rFonts w:hint="eastAsia"/>
        </w:rPr>
        <w:t xml:space="preserve">odel of </w:t>
      </w:r>
      <w:r>
        <w:t>Machine Learning Techniques</w:t>
      </w:r>
      <w:bookmarkEnd w:id="94"/>
    </w:p>
    <w:p w14:paraId="0FE0FB3B" w14:textId="64A6020D" w:rsidR="00A63C4F" w:rsidRDefault="00686F8E" w:rsidP="00686F8E">
      <w:pPr>
        <w:pStyle w:val="afff5"/>
      </w:pPr>
      <w:r w:rsidRPr="00686F8E">
        <w:t>Machine learning</w:t>
      </w:r>
      <w:r w:rsidR="00180CE7">
        <w:t xml:space="preserve"> is a subject of computer science and it evolves from the study of artificial intelligent and pattern recognition. Machine learning</w:t>
      </w:r>
      <w:r w:rsidRPr="00686F8E">
        <w:t xml:space="preserve"> explores the construction and study of algorithms that learn</w:t>
      </w:r>
      <w:r w:rsidR="00E827F0">
        <w:t>s</w:t>
      </w:r>
      <w:r w:rsidRPr="00686F8E">
        <w:t xml:space="preserve"> from and make predictions on data.</w:t>
      </w:r>
      <w:r w:rsidR="00E827F0">
        <w:t xml:space="preserve"> The machine learning a</w:t>
      </w:r>
      <w:r w:rsidR="00E827F0" w:rsidRPr="00E827F0">
        <w:t>lgorithms build</w:t>
      </w:r>
      <w:r w:rsidR="00E827F0">
        <w:t xml:space="preserve"> a </w:t>
      </w:r>
      <w:r w:rsidR="00E827F0" w:rsidRPr="00E827F0">
        <w:t xml:space="preserve">model </w:t>
      </w:r>
      <w:r w:rsidR="00E827F0">
        <w:t xml:space="preserve">that </w:t>
      </w:r>
      <w:r w:rsidR="00E827F0" w:rsidRPr="00E827F0">
        <w:t xml:space="preserve">make data-driven predictions or </w:t>
      </w:r>
      <w:r w:rsidR="00E827F0">
        <w:t xml:space="preserve">inferences </w:t>
      </w:r>
      <w:r w:rsidR="00E827F0" w:rsidRPr="00E827F0">
        <w:t xml:space="preserve">from </w:t>
      </w:r>
      <w:r w:rsidR="00E827F0">
        <w:t>instance</w:t>
      </w:r>
      <w:r w:rsidR="002803B3">
        <w:t xml:space="preserve"> inputs</w:t>
      </w:r>
      <w:r w:rsidR="00E827F0">
        <w:t xml:space="preserve">. </w:t>
      </w:r>
      <w:r w:rsidR="002803B3">
        <w:t>Machine learning tasks are classified into three main categories, depending on the learning “signal” or “feedback” available to the learning model. Each is supervised learning, unsupervised learning and reinforcement learning. And I will briefly introduce them in the below.</w:t>
      </w:r>
    </w:p>
    <w:p w14:paraId="3093A893" w14:textId="15F5FBD2" w:rsidR="002803B3" w:rsidRDefault="002803B3" w:rsidP="001E25C5">
      <w:pPr>
        <w:pStyle w:val="afff5"/>
      </w:pPr>
      <w:r>
        <w:t>Supervised learning: Given the learning algorithm a “teacher”, then t</w:t>
      </w:r>
      <w:r w:rsidRPr="002803B3">
        <w:t>he computer is presented with example inputs and their desired outputs</w:t>
      </w:r>
      <w:r w:rsidR="001E25C5">
        <w:t>.</w:t>
      </w:r>
      <w:r w:rsidRPr="002803B3">
        <w:t xml:space="preserve"> </w:t>
      </w:r>
      <w:r w:rsidR="001E25C5">
        <w:t>A</w:t>
      </w:r>
      <w:r w:rsidRPr="002803B3">
        <w:t>nd the goal is to learn a general rule that maps inputs to outputs.</w:t>
      </w:r>
      <w:r>
        <w:t xml:space="preserve"> </w:t>
      </w:r>
      <w:r w:rsidR="001E25C5">
        <w:t>Teacher means a set of specific labels of the training data. In other words, supervised learning analyzes the training data and produces an inferred function, which is called a classifier</w:t>
      </w:r>
    </w:p>
    <w:p w14:paraId="23555EBD" w14:textId="718FCCC1" w:rsidR="002803B3" w:rsidRDefault="002803B3" w:rsidP="00686F8E">
      <w:pPr>
        <w:pStyle w:val="afff5"/>
      </w:pPr>
      <w:r>
        <w:lastRenderedPageBreak/>
        <w:t xml:space="preserve">Unsupervised learning: </w:t>
      </w:r>
      <w:r w:rsidR="001E25C5">
        <w:t>It does not necessary</w:t>
      </w:r>
      <w:r w:rsidRPr="002803B3">
        <w:t xml:space="preserve"> labels to </w:t>
      </w:r>
      <w:r w:rsidR="001E25C5">
        <w:t xml:space="preserve">implement </w:t>
      </w:r>
      <w:r w:rsidRPr="002803B3">
        <w:t>the learni</w:t>
      </w:r>
      <w:r w:rsidR="001E25C5">
        <w:t>ng algorithm.</w:t>
      </w:r>
      <w:r w:rsidRPr="002803B3">
        <w:t xml:space="preserve"> </w:t>
      </w:r>
      <w:r w:rsidR="001E25C5">
        <w:t>L</w:t>
      </w:r>
      <w:r w:rsidRPr="002803B3">
        <w:t xml:space="preserve">eaving it on its own to find structure in its input. </w:t>
      </w:r>
      <w:r w:rsidR="001E25C5">
        <w:t>U</w:t>
      </w:r>
      <w:r w:rsidR="001E25C5" w:rsidRPr="001E25C5">
        <w:t xml:space="preserve">nsupervised learning is trying to find hidden structure in </w:t>
      </w:r>
      <w:r w:rsidR="001E25C5">
        <w:t xml:space="preserve">those </w:t>
      </w:r>
      <w:r w:rsidR="001E25C5" w:rsidRPr="001E25C5">
        <w:t>unlabeled data.</w:t>
      </w:r>
    </w:p>
    <w:p w14:paraId="4983E99D" w14:textId="679C4397" w:rsidR="002803B3" w:rsidRDefault="002803B3" w:rsidP="00686F8E">
      <w:pPr>
        <w:pStyle w:val="afff5"/>
      </w:pPr>
      <w:r>
        <w:t xml:space="preserve">Reinforcement learning: </w:t>
      </w:r>
      <w:r w:rsidR="00877924">
        <w:t xml:space="preserve">The environment is usually formulated as a Markov decision process (MDP). That the reinforcement learning </w:t>
      </w:r>
      <w:r w:rsidR="00877924" w:rsidRPr="00877924">
        <w:t>do</w:t>
      </w:r>
      <w:r w:rsidR="00877924">
        <w:t>es</w:t>
      </w:r>
      <w:r w:rsidR="00877924" w:rsidRPr="00877924">
        <w:t xml:space="preserve"> not </w:t>
      </w:r>
      <w:r w:rsidR="00877924">
        <w:t>require</w:t>
      </w:r>
      <w:r w:rsidR="00877924" w:rsidRPr="00877924">
        <w:t xml:space="preserve"> knowledge about the MDP and they target large MDPs where exact methods become infeasible</w:t>
      </w:r>
      <w:r w:rsidR="00877924">
        <w:t xml:space="preserve">. </w:t>
      </w:r>
      <w:r w:rsidR="00A87FB6">
        <w:t>In other words, a</w:t>
      </w:r>
      <w:r w:rsidR="00A87FB6" w:rsidRPr="002803B3">
        <w:t xml:space="preserve"> program </w:t>
      </w:r>
      <w:r w:rsidR="00DC198A">
        <w:t xml:space="preserve">of reinforcement learning technique </w:t>
      </w:r>
      <w:r w:rsidR="00A87FB6" w:rsidRPr="002803B3">
        <w:t>interacts with a dynamic environment in which it must perform a certain goal, without a teacher explicitly telling it whether it has come close to its goal or not.</w:t>
      </w:r>
    </w:p>
    <w:p w14:paraId="0B97663A" w14:textId="7E1D847C" w:rsidR="002803B3" w:rsidRDefault="00DC198A" w:rsidP="00686F8E">
      <w:pPr>
        <w:pStyle w:val="afff5"/>
      </w:pPr>
      <w:r>
        <w:rPr>
          <w:rFonts w:hint="eastAsia"/>
        </w:rPr>
        <w:t xml:space="preserve">In our activity-aware system, we </w:t>
      </w:r>
      <w:r>
        <w:t>use and modify some machine learning techniques in order to build the hierarchical activity recognition model, including two unsupervised learning algorithm, mixture model and k-nearest neighbor algorithm, and one supervised algorithm, support vector machine.</w:t>
      </w:r>
    </w:p>
    <w:p w14:paraId="55C7187A" w14:textId="77777777" w:rsidR="003A1E36" w:rsidRDefault="003A1E36" w:rsidP="003A1E36">
      <w:pPr>
        <w:pStyle w:val="31"/>
      </w:pPr>
      <w:bookmarkStart w:id="95" w:name="_Toc423211156"/>
      <w:r>
        <w:t>K</w:t>
      </w:r>
      <w:r>
        <w:rPr>
          <w:rFonts w:hint="eastAsia"/>
        </w:rPr>
        <w:t>-</w:t>
      </w:r>
      <w:r>
        <w:t>Nearest Neighbors Algorithm</w:t>
      </w:r>
      <w:bookmarkEnd w:id="95"/>
    </w:p>
    <w:p w14:paraId="5202E9E5" w14:textId="77777777" w:rsidR="003A1E36" w:rsidRDefault="003A1E36" w:rsidP="003A1E36">
      <w:pPr>
        <w:pStyle w:val="afff5"/>
      </w:pPr>
      <w:r>
        <w:t xml:space="preserve">K nearest neighbors (KNN) is a simple unsupervised learning </w:t>
      </w:r>
      <w:r w:rsidRPr="009717D5">
        <w:t>algorithm that stores all available cases and classifies new cases based on a similarity me</w:t>
      </w:r>
      <w:r>
        <w:t>asure, e.g., distance functions</w:t>
      </w:r>
      <w:r w:rsidRPr="009717D5">
        <w:t>. KNN has been used in statistical estimation and pattern recognition already in the beginning of 1970’s as a non-parametric technique.</w:t>
      </w:r>
      <w:r>
        <w:t xml:space="preserve"> </w:t>
      </w:r>
      <w:r w:rsidRPr="009717D5">
        <w:t>A case is classified by a majority vote of its neighbors, with the case being assigned to the class most common amongst its K nearest neighbors measured by a distance function. If K = 1, then the case is simply assigned to the class of its nearest neighbor.</w:t>
      </w:r>
      <w:r>
        <w:t xml:space="preserve"> Three distance functions are used to measure the similarity of each instance. They are Euclidean distance, Manhattan distance and Minkowski distance.</w:t>
      </w:r>
    </w:p>
    <w:tbl>
      <w:tblPr>
        <w:tblStyle w:val="ae"/>
        <w:tblW w:w="0" w:type="auto"/>
        <w:tblLook w:val="04A0" w:firstRow="1" w:lastRow="0" w:firstColumn="1" w:lastColumn="0" w:noHBand="0" w:noVBand="1"/>
      </w:tblPr>
      <w:tblGrid>
        <w:gridCol w:w="8024"/>
        <w:gridCol w:w="696"/>
      </w:tblGrid>
      <w:tr w:rsidR="003A1E36" w14:paraId="1B1050FC" w14:textId="77777777" w:rsidTr="000B66A2">
        <w:tc>
          <w:tcPr>
            <w:tcW w:w="8024" w:type="dxa"/>
            <w:tcBorders>
              <w:top w:val="nil"/>
              <w:left w:val="nil"/>
              <w:bottom w:val="nil"/>
              <w:right w:val="nil"/>
            </w:tcBorders>
          </w:tcPr>
          <w:p w14:paraId="54D3CD68" w14:textId="77777777" w:rsidR="003A1E36" w:rsidRDefault="003A1E36" w:rsidP="000B66A2">
            <w:pPr>
              <w:jc w:val="center"/>
            </w:pPr>
            <m:oMathPara>
              <m:oMath>
                <m:r>
                  <w:rPr>
                    <w:rFonts w:ascii="Cambria Math" w:hAnsi="Cambria Math"/>
                  </w:rPr>
                  <w:lastRenderedPageBreak/>
                  <m:t xml:space="preserve">Euclidean distance </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696" w:type="dxa"/>
            <w:tcBorders>
              <w:top w:val="nil"/>
              <w:left w:val="nil"/>
              <w:bottom w:val="nil"/>
              <w:right w:val="nil"/>
            </w:tcBorders>
          </w:tcPr>
          <w:p w14:paraId="5C7BF91A" w14:textId="77777777" w:rsidR="003A1E36" w:rsidRDefault="003A1E36" w:rsidP="000B66A2">
            <w:pPr>
              <w:jc w:val="center"/>
            </w:pPr>
            <w:r>
              <w:rPr>
                <w:rFonts w:hint="eastAsia"/>
              </w:rPr>
              <w:t>(</w:t>
            </w:r>
            <w:fldSimple w:instr=" STYLEREF 1 \s ">
              <w:r w:rsidR="002A0CC4">
                <w:rPr>
                  <w:noProof/>
                </w:rPr>
                <w:t>2</w:t>
              </w:r>
            </w:fldSimple>
            <w:r>
              <w:noBreakHyphen/>
            </w:r>
            <w:fldSimple w:instr=" SEQ _ \* ARABIC \s 1 ">
              <w:r w:rsidR="002A0CC4">
                <w:rPr>
                  <w:noProof/>
                </w:rPr>
                <w:t>6</w:t>
              </w:r>
            </w:fldSimple>
            <w:r>
              <w:rPr>
                <w:rFonts w:hint="eastAsia"/>
              </w:rPr>
              <w:t>)</w:t>
            </w:r>
          </w:p>
        </w:tc>
      </w:tr>
      <w:tr w:rsidR="003A1E36" w14:paraId="79AE46AF" w14:textId="77777777" w:rsidTr="000B66A2">
        <w:tc>
          <w:tcPr>
            <w:tcW w:w="8024" w:type="dxa"/>
            <w:tcBorders>
              <w:top w:val="nil"/>
              <w:left w:val="nil"/>
              <w:bottom w:val="nil"/>
              <w:right w:val="nil"/>
            </w:tcBorders>
          </w:tcPr>
          <w:p w14:paraId="5BFF94A8" w14:textId="77777777" w:rsidR="003A1E36" w:rsidRDefault="003A1E36" w:rsidP="000B66A2">
            <w:pPr>
              <w:jc w:val="center"/>
              <w:rPr>
                <w:color w:val="000000"/>
              </w:rPr>
            </w:pPr>
            <m:oMathPara>
              <m:oMath>
                <m:r>
                  <w:rPr>
                    <w:rFonts w:ascii="Cambria Math" w:hAnsi="Cambria Math"/>
                  </w:rPr>
                  <m:t xml:space="preserve">Manhattan distance </m:t>
                </m:r>
                <m:sSub>
                  <m:sSubPr>
                    <m:ctrlPr>
                      <w:rPr>
                        <w:rFonts w:ascii="Cambria Math" w:hAnsi="Cambria Math"/>
                        <w:i/>
                      </w:rPr>
                    </m:ctrlPr>
                  </m:sSubPr>
                  <m:e>
                    <m:r>
                      <w:rPr>
                        <w:rFonts w:ascii="Cambria Math" w:hAnsi="Cambria Math"/>
                      </w:rPr>
                      <m:t>D</m:t>
                    </m:r>
                  </m:e>
                  <m:sub>
                    <m:r>
                      <w:rPr>
                        <w:rFonts w:ascii="Cambria Math" w:hAnsi="Cambria Math"/>
                      </w:rPr>
                      <m:t>Manhatta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tc>
        <w:tc>
          <w:tcPr>
            <w:tcW w:w="696" w:type="dxa"/>
            <w:tcBorders>
              <w:top w:val="nil"/>
              <w:left w:val="nil"/>
              <w:bottom w:val="nil"/>
              <w:right w:val="nil"/>
            </w:tcBorders>
          </w:tcPr>
          <w:p w14:paraId="76F6EB50" w14:textId="77777777" w:rsidR="003A1E36" w:rsidRDefault="003A1E36" w:rsidP="000B66A2">
            <w:pPr>
              <w:jc w:val="center"/>
              <w:rPr>
                <w:rFonts w:hint="eastAsia"/>
              </w:rPr>
            </w:pPr>
            <w:r>
              <w:rPr>
                <w:rFonts w:hint="eastAsia"/>
              </w:rPr>
              <w:t>(</w:t>
            </w:r>
            <w:fldSimple w:instr=" STYLEREF 1 \s ">
              <w:r w:rsidR="002A0CC4">
                <w:rPr>
                  <w:noProof/>
                </w:rPr>
                <w:t>2</w:t>
              </w:r>
            </w:fldSimple>
            <w:r>
              <w:noBreakHyphen/>
            </w:r>
            <w:fldSimple w:instr=" SEQ _ \* ARABIC \s 1 ">
              <w:r w:rsidR="002A0CC4">
                <w:rPr>
                  <w:noProof/>
                </w:rPr>
                <w:t>7</w:t>
              </w:r>
            </w:fldSimple>
            <w:r>
              <w:rPr>
                <w:rFonts w:hint="eastAsia"/>
              </w:rPr>
              <w:t>)</w:t>
            </w:r>
          </w:p>
        </w:tc>
      </w:tr>
      <w:tr w:rsidR="003A1E36" w14:paraId="6325384B" w14:textId="77777777" w:rsidTr="000B66A2">
        <w:tc>
          <w:tcPr>
            <w:tcW w:w="8024" w:type="dxa"/>
            <w:tcBorders>
              <w:top w:val="nil"/>
              <w:left w:val="nil"/>
              <w:bottom w:val="nil"/>
              <w:right w:val="nil"/>
            </w:tcBorders>
          </w:tcPr>
          <w:p w14:paraId="2DDA93B2" w14:textId="77777777" w:rsidR="003A1E36" w:rsidRDefault="003A1E36" w:rsidP="000B66A2">
            <w:pPr>
              <w:jc w:val="center"/>
              <w:rPr>
                <w:color w:val="000000"/>
              </w:rPr>
            </w:pPr>
            <m:oMathPara>
              <m:oMath>
                <m:r>
                  <w:rPr>
                    <w:rFonts w:ascii="Cambria Math" w:hAnsi="Cambria Math" w:hint="eastAsia"/>
                  </w:rPr>
                  <m:t>M</m:t>
                </m:r>
                <m:r>
                  <w:rPr>
                    <w:rFonts w:ascii="Cambria Math" w:hAnsi="Cambria Math"/>
                  </w:rPr>
                  <m:t xml:space="preserve">inkowski distance </m:t>
                </m:r>
                <m:sSub>
                  <m:sSubPr>
                    <m:ctrlPr>
                      <w:rPr>
                        <w:rFonts w:ascii="Cambria Math" w:hAnsi="Cambria Math"/>
                        <w:i/>
                      </w:rPr>
                    </m:ctrlPr>
                  </m:sSubPr>
                  <m:e>
                    <m:r>
                      <w:rPr>
                        <w:rFonts w:ascii="Cambria Math" w:hAnsi="Cambria Math"/>
                      </w:rPr>
                      <m:t>D</m:t>
                    </m:r>
                  </m:e>
                  <m:sub>
                    <m:r>
                      <w:rPr>
                        <w:rFonts w:ascii="Cambria Math" w:hAnsi="Cambria Math"/>
                      </w:rPr>
                      <m:t>Minkowski</m:t>
                    </m:r>
                  </m:sub>
                </m:sSub>
                <m:r>
                  <w:rPr>
                    <w:rFonts w:ascii="Cambria Math" w:hAnsi="Cambria Math"/>
                  </w:rPr>
                  <m:t xml:space="preserve">= </m:t>
                </m:r>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e>
                          <m:sup>
                            <m:r>
                              <w:rPr>
                                <w:rFonts w:ascii="Cambria Math" w:hAnsi="Cambria Math"/>
                              </w:rPr>
                              <m:t>q</m:t>
                            </m:r>
                          </m:sup>
                        </m:sSup>
                      </m:e>
                    </m:nary>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696" w:type="dxa"/>
            <w:tcBorders>
              <w:top w:val="nil"/>
              <w:left w:val="nil"/>
              <w:bottom w:val="nil"/>
              <w:right w:val="nil"/>
            </w:tcBorders>
          </w:tcPr>
          <w:p w14:paraId="3560F1B3" w14:textId="77777777" w:rsidR="003A1E36" w:rsidRDefault="003A1E36" w:rsidP="000B66A2">
            <w:pPr>
              <w:jc w:val="center"/>
              <w:rPr>
                <w:rFonts w:hint="eastAsia"/>
              </w:rPr>
            </w:pPr>
            <w:r>
              <w:rPr>
                <w:rFonts w:hint="eastAsia"/>
              </w:rPr>
              <w:t>(</w:t>
            </w:r>
            <w:fldSimple w:instr=" STYLEREF 1 \s ">
              <w:r w:rsidR="002A0CC4">
                <w:rPr>
                  <w:noProof/>
                </w:rPr>
                <w:t>2</w:t>
              </w:r>
            </w:fldSimple>
            <w:r>
              <w:noBreakHyphen/>
            </w:r>
            <w:fldSimple w:instr=" SEQ _ \* ARABIC \s 1 ">
              <w:r w:rsidR="002A0CC4">
                <w:rPr>
                  <w:noProof/>
                </w:rPr>
                <w:t>8</w:t>
              </w:r>
            </w:fldSimple>
            <w:r>
              <w:rPr>
                <w:rFonts w:hint="eastAsia"/>
              </w:rPr>
              <w:t>)</w:t>
            </w:r>
          </w:p>
        </w:tc>
      </w:tr>
    </w:tbl>
    <w:p w14:paraId="20A3327A" w14:textId="77777777" w:rsidR="003A1E36" w:rsidRDefault="003A1E36" w:rsidP="003A1E36">
      <w:pPr>
        <w:pStyle w:val="afff5"/>
      </w:pPr>
      <w:r w:rsidRPr="009717D5">
        <w:t>It should also be noted that all three distance measures are only valid for continuous variables. In the instance of categorical variables the Hamming distance must be used. It also brings up the issue of standardization of the numerical variables between 0 and 1 when there is a mixture of numerical and categorical variables in the dataset.</w:t>
      </w:r>
    </w:p>
    <w:tbl>
      <w:tblPr>
        <w:tblStyle w:val="ae"/>
        <w:tblW w:w="0" w:type="auto"/>
        <w:tblLook w:val="04A0" w:firstRow="1" w:lastRow="0" w:firstColumn="1" w:lastColumn="0" w:noHBand="0" w:noVBand="1"/>
      </w:tblPr>
      <w:tblGrid>
        <w:gridCol w:w="8024"/>
        <w:gridCol w:w="696"/>
      </w:tblGrid>
      <w:tr w:rsidR="003A1E36" w14:paraId="4D931F1A" w14:textId="77777777" w:rsidTr="000B66A2">
        <w:tc>
          <w:tcPr>
            <w:tcW w:w="8024" w:type="dxa"/>
            <w:tcBorders>
              <w:top w:val="nil"/>
              <w:left w:val="nil"/>
              <w:bottom w:val="nil"/>
              <w:right w:val="nil"/>
            </w:tcBorders>
          </w:tcPr>
          <w:p w14:paraId="2FD438AE" w14:textId="77777777" w:rsidR="003A1E36" w:rsidRPr="002C026E" w:rsidRDefault="003A1E36" w:rsidP="000B66A2">
            <w:pPr>
              <w:jc w:val="center"/>
            </w:pPr>
            <m:oMathPara>
              <m:oMath>
                <m:r>
                  <w:rPr>
                    <w:rFonts w:ascii="Cambria Math" w:hAnsi="Cambria Math"/>
                  </w:rPr>
                  <m:t xml:space="preserve">Hamming distance </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14:paraId="7B8F3430"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0</m:t>
                </m:r>
              </m:oMath>
            </m:oMathPara>
          </w:p>
          <w:p w14:paraId="3FD2127E" w14:textId="77777777" w:rsidR="003A1E36" w:rsidRPr="002C026E" w:rsidRDefault="003A1E36" w:rsidP="000B66A2">
            <w:pPr>
              <w:jc w:val="center"/>
              <w:rPr>
                <w:rFonts w:hint="eastAsia"/>
              </w:rP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1</m:t>
                </m:r>
              </m:oMath>
            </m:oMathPara>
          </w:p>
        </w:tc>
        <w:tc>
          <w:tcPr>
            <w:tcW w:w="696" w:type="dxa"/>
            <w:tcBorders>
              <w:top w:val="nil"/>
              <w:left w:val="nil"/>
              <w:bottom w:val="nil"/>
              <w:right w:val="nil"/>
            </w:tcBorders>
          </w:tcPr>
          <w:p w14:paraId="791C4BC1" w14:textId="77777777" w:rsidR="003A1E36" w:rsidRDefault="003A1E36" w:rsidP="000B66A2">
            <w:pPr>
              <w:jc w:val="center"/>
            </w:pPr>
            <w:r>
              <w:rPr>
                <w:rFonts w:hint="eastAsia"/>
              </w:rPr>
              <w:t>(</w:t>
            </w:r>
            <w:fldSimple w:instr=" STYLEREF 1 \s ">
              <w:r w:rsidR="002A0CC4">
                <w:rPr>
                  <w:noProof/>
                </w:rPr>
                <w:t>2</w:t>
              </w:r>
            </w:fldSimple>
            <w:r>
              <w:noBreakHyphen/>
            </w:r>
            <w:fldSimple w:instr=" SEQ _ \* ARABIC \s 1 ">
              <w:r w:rsidR="002A0CC4">
                <w:rPr>
                  <w:noProof/>
                </w:rPr>
                <w:t>9</w:t>
              </w:r>
            </w:fldSimple>
            <w:r>
              <w:rPr>
                <w:rFonts w:hint="eastAsia"/>
              </w:rPr>
              <w:t>)</w:t>
            </w:r>
          </w:p>
        </w:tc>
      </w:tr>
    </w:tbl>
    <w:p w14:paraId="33D6E2C9" w14:textId="5A4EC11D" w:rsidR="003A1E36" w:rsidRPr="00B814E2" w:rsidRDefault="003A1E36" w:rsidP="00B814E2">
      <w:pPr>
        <w:pStyle w:val="afff5"/>
        <w:rPr>
          <w:rFonts w:hint="eastAsia"/>
        </w:rPr>
      </w:pPr>
      <w:r w:rsidRPr="00533A13">
        <w:t>Choosing the optimal value for K is best done by first inspecting the data. In general, a large K value is more precise as it reduces the overall noise but there is no guarantee. Cross-validation is another way to retrospectively determine a good K value by using an independent dataset to validate the K value.</w:t>
      </w:r>
    </w:p>
    <w:p w14:paraId="644E159D" w14:textId="260A8F05" w:rsidR="00DC198A" w:rsidRDefault="006A3439" w:rsidP="006A3439">
      <w:pPr>
        <w:pStyle w:val="31"/>
        <w:rPr>
          <w:rFonts w:hint="eastAsia"/>
        </w:rPr>
      </w:pPr>
      <w:bookmarkStart w:id="96" w:name="_Toc423211157"/>
      <w:r>
        <w:rPr>
          <w:rFonts w:hint="eastAsia"/>
        </w:rPr>
        <w:t>Mixture Model</w:t>
      </w:r>
      <w:bookmarkEnd w:id="96"/>
    </w:p>
    <w:p w14:paraId="70435F21" w14:textId="346E521E" w:rsidR="006A3439" w:rsidRDefault="00BA7F8A" w:rsidP="006A3439">
      <w:pPr>
        <w:pStyle w:val="afff5"/>
      </w:pPr>
      <w:r>
        <w:t>A</w:t>
      </w:r>
      <w:r w:rsidRPr="00BA7F8A">
        <w:t xml:space="preserve"> mixture model is a probabilistic model for representing the presence of subpopulations within an overall population, without requiring that an observed data set should identify the sub-population to which an individual observation belongs.</w:t>
      </w:r>
      <w:r>
        <w:t xml:space="preserve"> It </w:t>
      </w:r>
      <w:r w:rsidRPr="00BA7F8A">
        <w:t>corresponds to the mixture distribution that represents the probability distribution of observations in the overall population</w:t>
      </w:r>
      <w:r>
        <w:t xml:space="preserve">. </w:t>
      </w:r>
      <w:r w:rsidR="00D0618C" w:rsidRPr="00D0618C">
        <w:t xml:space="preserve">A </w:t>
      </w:r>
      <w:r w:rsidR="00D0618C">
        <w:t>general</w:t>
      </w:r>
      <w:r w:rsidR="00D0618C" w:rsidRPr="00D0618C">
        <w:t xml:space="preserve"> mixture model</w:t>
      </w:r>
      <w:r w:rsidR="00D0618C">
        <w:t>, which is usually present the infini</w:t>
      </w:r>
      <w:r w:rsidR="00D0618C">
        <w:lastRenderedPageBreak/>
        <w:t>ty-dimensional mixture model,</w:t>
      </w:r>
      <w:r w:rsidR="00D0618C" w:rsidRPr="00D0618C">
        <w:t xml:space="preserve"> is a hierarchical model consist</w:t>
      </w:r>
      <w:r w:rsidR="00D0618C">
        <w:t xml:space="preserve">ing of the following components. </w:t>
      </w:r>
      <w:r w:rsidR="00B4595B">
        <w:rPr>
          <w:i/>
          <w:iCs/>
        </w:rPr>
        <w:t>N</w:t>
      </w:r>
      <w:r w:rsidR="00B4595B">
        <w:t xml:space="preserve"> random variables corresponding to observations. It assumed to be distributed according to a mixture of </w:t>
      </w:r>
      <w:r w:rsidR="00B4595B">
        <w:rPr>
          <w:i/>
          <w:iCs/>
        </w:rPr>
        <w:t>K</w:t>
      </w:r>
      <w:r w:rsidR="00B4595B">
        <w:t xml:space="preserve"> components. </w:t>
      </w:r>
      <w:r w:rsidR="00B4595B" w:rsidRPr="00B4595B">
        <w:t>N corresponding random latent variables specifying the identity of the mixture component of each observation, each distributed according to a K-dimensional categorical distribution</w:t>
      </w:r>
      <w:r w:rsidR="00B4595B">
        <w:t xml:space="preserve">. </w:t>
      </w:r>
      <w:r w:rsidR="00B4595B" w:rsidRPr="00B4595B">
        <w:t>A set of K mixture weights, each of which is a probability (a real number between 0 and 1 inclusive), all of which sum to 1</w:t>
      </w:r>
      <w:r w:rsidR="00B4595B">
        <w:t xml:space="preserve">. </w:t>
      </w:r>
      <w:r w:rsidR="00B4595B" w:rsidRPr="00B4595B">
        <w:t>A set of K parameters, each specifying the parameter of the corresponding mixture component. In many cases, each "parameter" is actually a set of parameters.</w:t>
      </w:r>
      <w:r w:rsidR="00B4595B">
        <w:t xml:space="preserve"> That a basic parametric mixture model can be described as follows:</w:t>
      </w:r>
    </w:p>
    <w:p w14:paraId="40C46A08" w14:textId="77777777" w:rsidR="00B4595B" w:rsidRPr="00212724" w:rsidRDefault="00B4595B" w:rsidP="00B4595B">
      <w:pPr>
        <w:pStyle w:val="afff5"/>
        <w:rPr>
          <w:color w:val="000000"/>
        </w:rPr>
      </w:pPr>
      <m:oMathPara>
        <m:oMathParaPr>
          <m:jc m:val="left"/>
        </m:oMathParaPr>
        <m:oMath>
          <m:r>
            <m:rPr>
              <m:nor/>
            </m:rPr>
            <w:rPr>
              <w:i/>
              <w:color w:val="000000"/>
            </w:rPr>
            <m:t>K</m:t>
          </m:r>
          <m:r>
            <m:rPr>
              <m:nor/>
            </m:rPr>
            <w:rPr>
              <w:color w:val="000000"/>
            </w:rPr>
            <m:t xml:space="preserve"> =</m:t>
          </m:r>
          <m:r>
            <m:rPr>
              <m:nor/>
            </m:rPr>
            <w:rPr>
              <w:rFonts w:ascii="Cambria Math"/>
              <w:color w:val="000000"/>
            </w:rPr>
            <m:t xml:space="preserve"> </m:t>
          </m:r>
          <m:r>
            <m:rPr>
              <m:nor/>
            </m:rPr>
            <w:rPr>
              <w:color w:val="000000"/>
            </w:rPr>
            <m:t>number of mixture components</m:t>
          </m:r>
        </m:oMath>
      </m:oMathPara>
    </w:p>
    <w:p w14:paraId="4A2495A3" w14:textId="77777777" w:rsidR="00B4595B" w:rsidRPr="00212724" w:rsidRDefault="00B4595B" w:rsidP="00B4595B">
      <w:pPr>
        <w:pStyle w:val="afff5"/>
        <w:rPr>
          <w:color w:val="000000"/>
        </w:rPr>
      </w:pPr>
      <m:oMathPara>
        <m:oMathParaPr>
          <m:jc m:val="left"/>
        </m:oMathParaPr>
        <m:oMath>
          <m:r>
            <m:rPr>
              <m:nor/>
            </m:rPr>
            <w:rPr>
              <w:i/>
              <w:color w:val="000000"/>
            </w:rPr>
            <m:t>N</m:t>
          </m:r>
          <m:r>
            <m:rPr>
              <m:nor/>
            </m:rPr>
            <w:rPr>
              <w:color w:val="000000"/>
            </w:rPr>
            <m:t xml:space="preserve"> =</m:t>
          </m:r>
          <m:r>
            <m:rPr>
              <m:nor/>
            </m:rPr>
            <w:rPr>
              <w:rFonts w:ascii="Cambria Math"/>
              <w:color w:val="000000"/>
            </w:rPr>
            <m:t xml:space="preserve"> </m:t>
          </m:r>
          <m:r>
            <m:rPr>
              <m:nor/>
            </m:rPr>
            <w:rPr>
              <w:color w:val="000000"/>
            </w:rPr>
            <m:t>number of observations</m:t>
          </m:r>
        </m:oMath>
      </m:oMathPara>
    </w:p>
    <w:p w14:paraId="66BAB1C7" w14:textId="43B44E4D" w:rsidR="00B4595B" w:rsidRPr="00212724" w:rsidRDefault="00B4595B"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 xml:space="preserve"> =</m:t>
          </m:r>
          <m:r>
            <m:rPr>
              <m:nor/>
            </m:rPr>
            <w:rPr>
              <w:rFonts w:ascii="Cambria Math"/>
              <w:color w:val="000000"/>
            </w:rPr>
            <m:t xml:space="preserve"> </m:t>
          </m:r>
          <m:r>
            <m:rPr>
              <m:nor/>
            </m:rPr>
            <w:rPr>
              <w:color w:val="000000"/>
            </w:rPr>
            <m:t>parameter of distribution of observation associated</m:t>
          </m:r>
          <m:r>
            <w:rPr>
              <w:rFonts w:ascii="Cambria Math" w:hAnsi="Cambria Math"/>
              <w:color w:val="000000"/>
            </w:rPr>
            <m:t xml:space="preserve"> </m:t>
          </m:r>
          <m:r>
            <m:rPr>
              <m:sty m:val="p"/>
            </m:rPr>
            <w:rPr>
              <w:rFonts w:ascii="Cambria Math" w:eastAsiaTheme="minorEastAsia" w:hAnsi="Cambria Math"/>
              <w:color w:val="000000"/>
            </w:rPr>
            <m:t xml:space="preserve">        </m:t>
          </m:r>
          <m:r>
            <m:rPr>
              <m:nor/>
            </m:rPr>
            <w:rPr>
              <w:color w:val="000000"/>
            </w:rPr>
            <m:t xml:space="preserve">with component </m:t>
          </m:r>
          <m:r>
            <m:rPr>
              <m:nor/>
            </m:rPr>
            <w:rPr>
              <w:i/>
              <w:color w:val="000000"/>
            </w:rPr>
            <m:t>i</m:t>
          </m:r>
          <m:r>
            <m:rPr>
              <m:nor/>
            </m:rPr>
            <w:rPr>
              <w:color w:val="000000"/>
            </w:rPr>
            <m:t xml:space="preserve">, for </m:t>
          </m:r>
          <m:r>
            <m:rPr>
              <m:nor/>
            </m:rPr>
            <w:rPr>
              <w:i/>
              <w:color w:val="000000"/>
            </w:rPr>
            <m:t>i</m:t>
          </m:r>
          <m:r>
            <m:rPr>
              <m:nor/>
            </m:rPr>
            <w:rPr>
              <w:color w:val="000000"/>
            </w:rPr>
            <m:t xml:space="preserve"> = 1,…,</m:t>
          </m:r>
          <m:r>
            <m:rPr>
              <m:nor/>
            </m:rPr>
            <w:rPr>
              <w:i/>
              <w:color w:val="000000"/>
            </w:rPr>
            <m:t>K</m:t>
          </m:r>
          <m:r>
            <m:rPr>
              <m:nor/>
            </m:rPr>
            <w:rPr>
              <w:color w:val="000000"/>
            </w:rPr>
            <m:t>.</m:t>
          </m:r>
        </m:oMath>
      </m:oMathPara>
    </w:p>
    <w:p w14:paraId="5ECBF773" w14:textId="2C86FD97" w:rsidR="00B4595B" w:rsidRPr="005312E9" w:rsidRDefault="00B4595B"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ϕ</m:t>
              </m:r>
            </m:e>
            <m:sub>
              <m:r>
                <m:rPr>
                  <m:nor/>
                </m:rPr>
                <w:rPr>
                  <w:i/>
                  <w:color w:val="000000"/>
                </w:rPr>
                <m:t>i</m:t>
              </m:r>
            </m:sub>
          </m:sSub>
          <m:r>
            <m:rPr>
              <m:nor/>
            </m:rPr>
            <w:rPr>
              <w:i/>
              <w:color w:val="000000"/>
            </w:rPr>
            <m:t xml:space="preserve"> </m:t>
          </m:r>
          <m:r>
            <m:rPr>
              <m:nor/>
            </m:rPr>
            <w:rPr>
              <w:color w:val="000000"/>
            </w:rPr>
            <m:t>=</m:t>
          </m:r>
          <m:r>
            <m:rPr>
              <m:nor/>
            </m:rPr>
            <w:rPr>
              <w:rFonts w:ascii="Cambria Math"/>
              <w:color w:val="000000"/>
            </w:rPr>
            <m:t xml:space="preserve"> </m:t>
          </m:r>
          <m:r>
            <m:rPr>
              <m:nor/>
            </m:rPr>
            <w:rPr>
              <w:color w:val="000000"/>
            </w:rPr>
            <m:t>mixture weight,</m:t>
          </m:r>
          <m:r>
            <w:rPr>
              <w:rFonts w:ascii="Cambria Math" w:eastAsiaTheme="minorEastAsia" w:hAnsi="Cambria Math"/>
              <w:color w:val="000000"/>
            </w:rPr>
            <m:t xml:space="preserve"> </m:t>
          </m:r>
          <m:r>
            <m:rPr>
              <m:nor/>
            </m:rPr>
            <w:rPr>
              <w:i/>
              <w:color w:val="000000"/>
            </w:rPr>
            <m:t>i.e</m:t>
          </m:r>
          <m:r>
            <m:rPr>
              <m:nor/>
            </m:rPr>
            <w:rPr>
              <w:color w:val="000000"/>
            </w:rPr>
            <m:t xml:space="preserve">., prior probability of a particular component </m:t>
          </m:r>
          <m:r>
            <m:rPr>
              <m:nor/>
            </m:rPr>
            <w:rPr>
              <w:i/>
              <w:color w:val="000000"/>
            </w:rPr>
            <m:t>i</m:t>
          </m:r>
        </m:oMath>
      </m:oMathPara>
    </w:p>
    <w:p w14:paraId="51E0D51C" w14:textId="77777777" w:rsidR="00B4595B" w:rsidRPr="00212724" w:rsidRDefault="00B4595B" w:rsidP="00B4595B">
      <w:pPr>
        <w:pStyle w:val="afff5"/>
        <w:rPr>
          <w:color w:val="000000"/>
        </w:rPr>
      </w:pPr>
      <m:oMathPara>
        <m:oMathParaPr>
          <m:jc m:val="left"/>
        </m:oMathParaPr>
        <m:oMath>
          <m:r>
            <m:rPr>
              <m:nor/>
            </m:rPr>
            <w:rPr>
              <w:color w:val="000000"/>
            </w:rPr>
            <m:t>Φ =</m:t>
          </m:r>
          <m:r>
            <m:rPr>
              <m:nor/>
            </m:rPr>
            <w:rPr>
              <w:rFonts w:ascii="Cambria Math"/>
              <w:color w:val="000000"/>
            </w:rPr>
            <m:t xml:space="preserve"> </m:t>
          </m:r>
          <m:r>
            <m:rPr>
              <m:nor/>
            </m:rPr>
            <w:rPr>
              <w:i/>
              <w:color w:val="000000"/>
            </w:rPr>
            <m:t>K</m:t>
          </m:r>
          <m:r>
            <m:rPr>
              <m:nor/>
            </m:rPr>
            <w:rPr>
              <w:color w:val="000000"/>
            </w:rPr>
            <m:t xml:space="preserve">-dimensional vector composed of all the individual </m:t>
          </m:r>
          <m:sSub>
            <m:sSubPr>
              <m:ctrlPr>
                <w:rPr>
                  <w:rFonts w:ascii="Cambria Math" w:hAnsi="Cambria Math"/>
                  <w:i/>
                  <w:color w:val="000000"/>
                </w:rPr>
              </m:ctrlPr>
            </m:sSubPr>
            <m:e>
              <m:r>
                <m:rPr>
                  <m:nor/>
                </m:rPr>
                <w:rPr>
                  <w:color w:val="000000"/>
                </w:rPr>
                <m:t>ϕ</m:t>
              </m:r>
            </m:e>
            <m:sub>
              <m:r>
                <m:rPr>
                  <m:nor/>
                </m:rPr>
                <w:rPr>
                  <w:color w:val="000000"/>
                </w:rPr>
                <m:t>1…</m:t>
              </m:r>
              <m:r>
                <m:rPr>
                  <m:nor/>
                </m:rPr>
                <w:rPr>
                  <w:i/>
                  <w:color w:val="000000"/>
                </w:rPr>
                <m:t>K</m:t>
              </m:r>
            </m:sub>
          </m:sSub>
        </m:oMath>
      </m:oMathPara>
    </w:p>
    <w:p w14:paraId="395C8750" w14:textId="77777777" w:rsidR="00B4595B" w:rsidRPr="00212724" w:rsidRDefault="00B4595B"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m:t>
          </m:r>
          <m:r>
            <m:rPr>
              <m:nor/>
            </m:rPr>
            <w:rPr>
              <w:rFonts w:ascii="Cambria Math"/>
              <w:color w:val="000000"/>
              <w:szCs w:val="18"/>
            </w:rPr>
            <m:t xml:space="preserve"> </m:t>
          </m:r>
          <m:r>
            <m:rPr>
              <m:nor/>
            </m:rPr>
            <w:rPr>
              <w:color w:val="000000"/>
              <w:szCs w:val="18"/>
            </w:rPr>
            <m:t xml:space="preserve">component of observation </m:t>
          </m:r>
          <m:r>
            <m:rPr>
              <m:nor/>
            </m:rPr>
            <w:rPr>
              <w:i/>
              <w:color w:val="000000"/>
              <w:szCs w:val="18"/>
            </w:rPr>
            <m:t>i</m:t>
          </m:r>
        </m:oMath>
      </m:oMathPara>
    </w:p>
    <w:p w14:paraId="2DBFD05F" w14:textId="77777777" w:rsidR="00B4595B" w:rsidRPr="00212724" w:rsidRDefault="00B4595B"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color w:val="000000"/>
              <w:szCs w:val="18"/>
            </w:rPr>
            <m:t xml:space="preserve"> =observation </m:t>
          </m:r>
          <m:r>
            <m:rPr>
              <m:nor/>
            </m:rPr>
            <w:rPr>
              <w:i/>
              <w:color w:val="000000"/>
              <w:szCs w:val="18"/>
            </w:rPr>
            <m:t>i</m:t>
          </m:r>
        </m:oMath>
      </m:oMathPara>
    </w:p>
    <w:p w14:paraId="32A98ADA" w14:textId="77777777" w:rsidR="00B4595B" w:rsidRPr="00212724" w:rsidRDefault="00B4595B" w:rsidP="00B4595B">
      <w:pPr>
        <w:pStyle w:val="afff5"/>
        <w:rPr>
          <w:color w:val="000000"/>
          <w:szCs w:val="18"/>
        </w:rPr>
      </w:pPr>
      <m:oMathPara>
        <m:oMathParaPr>
          <m:jc m:val="left"/>
        </m:oMathParaPr>
        <m:oMath>
          <m:r>
            <m:rPr>
              <m:nor/>
            </m:rPr>
            <w:rPr>
              <w:rFonts w:ascii="Cambria Math"/>
              <w:color w:val="000000"/>
              <w:szCs w:val="18"/>
            </w:rPr>
            <m:t xml:space="preserve"> </m:t>
          </m:r>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r>
            <m:rPr>
              <m:nor/>
            </m:rPr>
            <w:rPr>
              <w:rFonts w:ascii="Cambria Math"/>
              <w:color w:val="000000"/>
              <w:szCs w:val="18"/>
            </w:rPr>
            <m:t xml:space="preserve"> </m:t>
          </m:r>
          <m:r>
            <m:rPr>
              <m:nor/>
            </m:rPr>
            <w:rPr>
              <w:color w:val="000000"/>
              <w:szCs w:val="18"/>
            </w:rPr>
            <m:t>=</m:t>
          </m:r>
          <m:r>
            <m:rPr>
              <m:nor/>
            </m:rPr>
            <w:rPr>
              <w:rFonts w:ascii="Cambria Math"/>
              <w:color w:val="000000"/>
              <w:szCs w:val="18"/>
            </w:rPr>
            <m:t xml:space="preserve"> </m:t>
          </m:r>
          <m:r>
            <m:rPr>
              <m:nor/>
            </m:rPr>
            <w:rPr>
              <w:color w:val="000000"/>
              <w:szCs w:val="18"/>
            </w:rPr>
            <m:t>probability</m:t>
          </m:r>
          <m:r>
            <m:rPr>
              <m:nor/>
            </m:rPr>
            <w:rPr>
              <w:rFonts w:ascii="Cambria Math"/>
              <w:color w:val="000000"/>
              <w:szCs w:val="18"/>
            </w:rPr>
            <m:t xml:space="preserve"> </m:t>
          </m:r>
          <m:r>
            <m:rPr>
              <m:nor/>
            </m:rPr>
            <w:rPr>
              <w:color w:val="000000"/>
              <w:szCs w:val="18"/>
            </w:rPr>
            <m:t>distribution of an observation</m:t>
          </m:r>
        </m:oMath>
      </m:oMathPara>
    </w:p>
    <w:p w14:paraId="2D40ABD5" w14:textId="77777777" w:rsidR="00B4595B" w:rsidRPr="00212724" w:rsidRDefault="00B4595B"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250CCDAB" w14:textId="77777777" w:rsidR="00B4595B" w:rsidRPr="00212724" w:rsidRDefault="00B4595B"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sub>
          </m:sSub>
          <m:r>
            <m:rPr>
              <m:nor/>
            </m:rPr>
            <w:rPr>
              <w:color w:val="000000"/>
              <w:szCs w:val="18"/>
            </w:rPr>
            <m:t>)</m:t>
          </m:r>
        </m:oMath>
      </m:oMathPara>
    </w:p>
    <w:p w14:paraId="246CEE35" w14:textId="5818FD9B" w:rsidR="00B4595B" w:rsidRPr="00FA0292" w:rsidRDefault="00FA0292" w:rsidP="00FA0292">
      <w:pPr>
        <w:pStyle w:val="afff5"/>
        <w:rPr>
          <w:rFonts w:hint="eastAsia"/>
        </w:rPr>
      </w:pPr>
      <w:r>
        <w:t>I</w:t>
      </w:r>
      <w:r w:rsidRPr="00FA0292">
        <w:t>n</w:t>
      </w:r>
      <w:r>
        <w:t xml:space="preserve"> the case of</w:t>
      </w:r>
      <w:r w:rsidRPr="00FA0292">
        <w:t xml:space="preserve"> Bayesian setting, the mixture weights and parameters </w:t>
      </w:r>
      <w:r>
        <w:t>are</w:t>
      </w:r>
      <w:r w:rsidRPr="00FA0292">
        <w:t xml:space="preserve"> random variables, and prior distributions </w:t>
      </w:r>
      <w:r>
        <w:t>are</w:t>
      </w:r>
      <w:r w:rsidRPr="00FA0292">
        <w:t xml:space="preserve"> placed over the variables. </w:t>
      </w:r>
      <w:r>
        <w:t>So t</w:t>
      </w:r>
      <w:r w:rsidRPr="00FA0292">
        <w:t xml:space="preserve">he weights are </w:t>
      </w:r>
      <w:r>
        <w:t>usually viewed as a k</w:t>
      </w:r>
      <w:r w:rsidRPr="00FA0292">
        <w:t xml:space="preserve">-dimensional random vector </w:t>
      </w:r>
      <w:r>
        <w:t xml:space="preserve">that </w:t>
      </w:r>
      <w:r w:rsidRPr="00FA0292">
        <w:t>drawn from a Dirichlet distribution</w:t>
      </w:r>
      <w:r>
        <w:t xml:space="preserve">. In other words, </w:t>
      </w:r>
      <w:r w:rsidRPr="00FA0292">
        <w:t>all parameters are associated with random variables</w:t>
      </w:r>
      <w:r>
        <w:t>. The form of Bayesian setting shows as below. And t</w:t>
      </w:r>
      <w:r>
        <w:rPr>
          <w:rFonts w:hint="eastAsia"/>
        </w:rPr>
        <w:t xml:space="preserve">he parameters of </w:t>
      </w:r>
      <m:oMath>
        <m:r>
          <m:rPr>
            <m:nor/>
          </m:rPr>
          <w:rPr>
            <w:i/>
            <w:color w:val="000000"/>
          </w:rPr>
          <m:t>K</m:t>
        </m:r>
      </m:oMath>
      <w:r>
        <w:rPr>
          <w:rFonts w:hint="eastAsia"/>
          <w:color w:val="000000"/>
        </w:rPr>
        <w:t xml:space="preserve">, </w:t>
      </w:r>
      <m:oMath>
        <m:r>
          <w:rPr>
            <w:rFonts w:ascii="Cambria Math" w:hAnsi="Cambria Math"/>
            <w:color w:val="000000"/>
          </w:rPr>
          <m:t>N</m:t>
        </m:r>
      </m:oMath>
      <w:r>
        <w:rPr>
          <w:rFonts w:hint="eastAsia"/>
          <w:color w:val="000000"/>
        </w:rPr>
        <w:t xml:space="preserve">, </w:t>
      </w:r>
      <m:oMath>
        <m:sSub>
          <m:sSubPr>
            <m:ctrlPr>
              <w:rPr>
                <w:rFonts w:ascii="Cambria Math" w:hAnsi="Cambria Math"/>
                <w:i/>
                <w:color w:val="000000"/>
              </w:rPr>
            </m:ctrlPr>
          </m:sSubPr>
          <m:e>
            <m:r>
              <m:rPr>
                <m:nor/>
              </m:rPr>
              <w:rPr>
                <w:i/>
                <w:color w:val="000000"/>
              </w:rPr>
              <m:t>θ</m:t>
            </m:r>
          </m:e>
          <m:sub>
            <m:r>
              <m:rPr>
                <m:nor/>
              </m:rPr>
              <w:rPr>
                <w:i/>
                <w:color w:val="000000"/>
              </w:rPr>
              <m:t>i</m:t>
            </m:r>
          </m:sub>
        </m:sSub>
      </m:oMath>
      <w:r>
        <w:rPr>
          <w:rFonts w:hint="eastAsia"/>
          <w:color w:val="000000"/>
        </w:rPr>
        <w:t>,</w:t>
      </w:r>
      <w:r>
        <w:rPr>
          <w:color w:val="000000"/>
        </w:rPr>
        <w:t xml:space="preserve"> </w:t>
      </w:r>
      <m:oMath>
        <m:sSub>
          <m:sSubPr>
            <m:ctrlPr>
              <w:rPr>
                <w:rFonts w:ascii="Cambria Math" w:hAnsi="Cambria Math"/>
                <w:i/>
                <w:color w:val="000000"/>
              </w:rPr>
            </m:ctrlPr>
          </m:sSubPr>
          <m:e>
            <m:r>
              <m:rPr>
                <m:nor/>
              </m:rPr>
              <w:rPr>
                <w:i/>
                <w:color w:val="000000"/>
              </w:rPr>
              <m:t>ϕ</m:t>
            </m:r>
          </m:e>
          <m:sub>
            <m:r>
              <m:rPr>
                <m:nor/>
              </m:rPr>
              <w:rPr>
                <w:i/>
                <w:color w:val="000000"/>
              </w:rPr>
              <m:t>i</m:t>
            </m:r>
          </m:sub>
        </m:sSub>
      </m:oMath>
      <w:r>
        <w:rPr>
          <w:rFonts w:hint="eastAsia"/>
          <w:color w:val="000000"/>
        </w:rPr>
        <w:t>,</w:t>
      </w:r>
      <w:r>
        <w:rPr>
          <w:color w:val="000000"/>
        </w:rPr>
        <w:t xml:space="preserve"> </w:t>
      </w:r>
      <m:oMath>
        <m:r>
          <m:rPr>
            <m:nor/>
          </m:rPr>
          <w:rPr>
            <w:color w:val="000000"/>
          </w:rPr>
          <m:t>Φ</m:t>
        </m:r>
      </m:oMath>
      <w:r>
        <w:rPr>
          <w:rFonts w:hint="eastAsia"/>
          <w:color w:val="000000"/>
        </w:rPr>
        <w:t xml:space="preserve">, </w:t>
      </w: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oMath>
      <w:r>
        <w:rPr>
          <w:rFonts w:hint="eastAsia"/>
          <w:color w:val="000000"/>
          <w:szCs w:val="18"/>
        </w:rPr>
        <w:t xml:space="preserve">, </w:t>
      </w: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oMath>
      <w:r>
        <w:rPr>
          <w:rFonts w:hint="eastAsia"/>
          <w:color w:val="000000"/>
          <w:szCs w:val="18"/>
        </w:rPr>
        <w:t xml:space="preserve"> and </w:t>
      </w:r>
      <m:oMath>
        <m:r>
          <m:rPr>
            <m:nor/>
          </m:rPr>
          <w:rPr>
            <w:i/>
            <w:color w:val="000000"/>
            <w:szCs w:val="18"/>
          </w:rPr>
          <w:lastRenderedPageBreak/>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oMath>
      <w:r>
        <w:rPr>
          <w:rFonts w:hint="eastAsia"/>
          <w:color w:val="000000"/>
          <w:szCs w:val="18"/>
        </w:rPr>
        <w:t xml:space="preserve"> are </w:t>
      </w:r>
      <w:r>
        <w:rPr>
          <w:color w:val="000000"/>
          <w:szCs w:val="18"/>
        </w:rPr>
        <w:t>same to the general mixture model’s parameters.</w:t>
      </w:r>
    </w:p>
    <w:p w14:paraId="0F574C72" w14:textId="1547AB57"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α</m:t>
          </m:r>
          <m:r>
            <m:rPr>
              <m:nor/>
            </m:rPr>
            <w:rPr>
              <w:rFonts w:ascii="Cambria Math" w:hAnsi="Cambria Math"/>
              <w:i/>
              <w:color w:val="000000"/>
              <w:szCs w:val="18"/>
            </w:rPr>
            <m:t xml:space="preserve"> =</m:t>
          </m:r>
          <m:r>
            <m:rPr>
              <m:nor/>
            </m:rPr>
            <w:rPr>
              <w:rFonts w:ascii="Cambria Math" w:hAnsi="Cambria Math"/>
              <w:color w:val="000000"/>
              <w:szCs w:val="18"/>
            </w:rPr>
            <m:t xml:space="preserve"> shared hyper-parameter for component parameters </m:t>
          </m:r>
        </m:oMath>
      </m:oMathPara>
    </w:p>
    <w:p w14:paraId="7C0E0F55" w14:textId="25F68D8C"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β</m:t>
          </m:r>
          <m:r>
            <m:rPr>
              <m:nor/>
            </m:rPr>
            <w:rPr>
              <w:rFonts w:ascii="Cambria Math" w:hAnsi="Cambria Math"/>
              <w:i/>
              <w:color w:val="000000"/>
              <w:szCs w:val="18"/>
            </w:rPr>
            <m:t xml:space="preserve"> = </m:t>
          </m:r>
          <m:r>
            <m:rPr>
              <m:nor/>
            </m:rPr>
            <w:rPr>
              <w:rFonts w:ascii="Cambria Math" w:hAnsi="Cambria Math"/>
              <w:color w:val="000000"/>
              <w:szCs w:val="18"/>
            </w:rPr>
            <m:t xml:space="preserve">shared hyper-parameter for </m:t>
          </m:r>
          <m:r>
            <m:rPr>
              <m:nor/>
            </m:rPr>
            <w:rPr>
              <w:rFonts w:ascii="Cambria Math" w:hAnsi="Cambria Math"/>
              <w:color w:val="000000"/>
              <w:szCs w:val="18"/>
            </w:rPr>
            <m:t>mixture weights</m:t>
          </m:r>
        </m:oMath>
      </m:oMathPara>
    </w:p>
    <w:p w14:paraId="3A7D8568" w14:textId="2B842979" w:rsidR="00FA0292" w:rsidRPr="00FA0292" w:rsidRDefault="00607BE2" w:rsidP="00FA0292">
      <w:pPr>
        <w:pStyle w:val="afff5"/>
        <w:rPr>
          <w:color w:val="000000"/>
          <w:szCs w:val="18"/>
        </w:rPr>
      </w:pPr>
      <m:oMathPara>
        <m:oMathParaPr>
          <m:jc m:val="left"/>
        </m:oMathParaP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r>
            <w:rPr>
              <w:rFonts w:ascii="Cambria Math" w:hAnsi="Cambria Math"/>
              <w:color w:val="000000"/>
              <w:szCs w:val="18"/>
            </w:rPr>
            <m:t>=</m:t>
          </m:r>
          <m:r>
            <m:rPr>
              <m:sty m:val="p"/>
            </m:rPr>
            <w:rPr>
              <w:rFonts w:ascii="Cambria Math" w:hAnsi="Cambria Math"/>
              <w:color w:val="000000"/>
              <w:szCs w:val="18"/>
            </w:rPr>
            <m:t>prior probability distribution of component parameters</m:t>
          </m:r>
        </m:oMath>
      </m:oMathPara>
    </w:p>
    <w:p w14:paraId="6FA663F9" w14:textId="619E1074" w:rsidR="00FA0292" w:rsidRPr="00FA0292" w:rsidRDefault="00FA0292" w:rsidP="00FA0292">
      <w:pPr>
        <w:pStyle w:val="afff5"/>
        <w:rPr>
          <w:color w:val="000000"/>
        </w:rPr>
      </w:pPr>
      <m:oMathPara>
        <m:oMathParaPr>
          <m:jc m:val="left"/>
        </m:oMathParaPr>
        <m:oMath>
          <m:r>
            <m:rPr>
              <m:nor/>
            </m:rPr>
            <w:rPr>
              <w:rFonts w:ascii="Cambria Math" w:hAnsi="Cambria Math"/>
              <w:color w:val="000000"/>
            </w:rPr>
            <m:t xml:space="preserve">θ ~ </m:t>
          </m:r>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m:oMathPara>
    </w:p>
    <w:p w14:paraId="4F41637D" w14:textId="5D563B4B" w:rsidR="00FA0292" w:rsidRPr="00607BE2" w:rsidRDefault="00FA0292" w:rsidP="00FA0292">
      <w:pPr>
        <w:pStyle w:val="afff5"/>
        <w:rPr>
          <w:i/>
          <w:color w:val="000000"/>
        </w:rPr>
      </w:pPr>
      <m:oMathPara>
        <m:oMathParaPr>
          <m:jc m:val="left"/>
        </m:oMathParaPr>
        <m:oMath>
          <m:r>
            <m:rPr>
              <m:nor/>
            </m:rPr>
            <w:rPr>
              <w:color w:val="000000"/>
            </w:rPr>
            <m:t>Φ</m:t>
          </m:r>
          <m:r>
            <m:rPr>
              <m:nor/>
            </m:rPr>
            <w:rPr>
              <w:rFonts w:ascii="Cambria Math"/>
              <w:color w:val="000000"/>
            </w:rPr>
            <m:t xml:space="preserve"> ~ </m:t>
          </m:r>
          <m:sSub>
            <m:sSubPr>
              <m:ctrlPr>
                <w:rPr>
                  <w:rFonts w:ascii="Cambria Math"/>
                  <w:color w:val="000000"/>
                </w:rPr>
              </m:ctrlPr>
            </m:sSubPr>
            <m:e>
              <m:r>
                <w:rPr>
                  <w:rFonts w:ascii="Cambria Math"/>
                  <w:color w:val="000000"/>
                </w:rPr>
                <m:t>Symmetric</m:t>
              </m:r>
              <m:r>
                <w:rPr>
                  <w:rFonts w:ascii="Cambria Math"/>
                  <w:color w:val="000000"/>
                </w:rPr>
                <m:t>-</m:t>
              </m:r>
              <m:r>
                <w:rPr>
                  <w:rFonts w:ascii="Cambria Math"/>
                  <w:color w:val="000000"/>
                </w:rPr>
                <m:t>Diric</m:t>
              </m:r>
              <m:r>
                <w:rPr>
                  <w:rFonts w:ascii="MS Mincho" w:hAnsi="MS Mincho" w:cs="MS Mincho"/>
                  <w:color w:val="000000"/>
                </w:rPr>
                <m:t>h</m:t>
              </m:r>
              <m:r>
                <w:rPr>
                  <w:rFonts w:ascii="Cambria Math"/>
                  <w:color w:val="000000"/>
                </w:rPr>
                <m:t>let</m:t>
              </m:r>
            </m:e>
            <m:sub>
              <m:r>
                <w:rPr>
                  <w:rFonts w:ascii="Cambria Math"/>
                  <w:color w:val="000000"/>
                </w:rPr>
                <m:t>K</m:t>
              </m:r>
            </m:sub>
          </m:sSub>
          <m:r>
            <w:rPr>
              <w:rFonts w:ascii="Cambria Math"/>
              <w:color w:val="000000"/>
            </w:rPr>
            <m:t>(</m:t>
          </m:r>
          <m:r>
            <w:rPr>
              <w:rFonts w:ascii="Cambria Math" w:hAnsi="Cambria Math"/>
              <w:color w:val="000000"/>
            </w:rPr>
            <m:t>β</m:t>
          </m:r>
          <m:r>
            <w:rPr>
              <w:rFonts w:ascii="Cambria Math"/>
              <w:color w:val="000000"/>
            </w:rPr>
            <m:t>)</m:t>
          </m:r>
        </m:oMath>
      </m:oMathPara>
    </w:p>
    <w:p w14:paraId="55E047C1" w14:textId="77777777" w:rsidR="00607BE2" w:rsidRPr="00212724" w:rsidRDefault="00607BE2" w:rsidP="00607BE2">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182D9DD8" w14:textId="77777777" w:rsidR="00607BE2" w:rsidRPr="00212724" w:rsidRDefault="00607BE2" w:rsidP="00607BE2">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sub>
          </m:sSub>
          <m:r>
            <m:rPr>
              <m:nor/>
            </m:rPr>
            <w:rPr>
              <w:color w:val="000000"/>
              <w:szCs w:val="18"/>
            </w:rPr>
            <m:t>)</m:t>
          </m:r>
        </m:oMath>
      </m:oMathPara>
    </w:p>
    <w:p w14:paraId="51F6E9CA" w14:textId="2BA7B8C1" w:rsidR="00607BE2" w:rsidRPr="00607BE2" w:rsidRDefault="00607BE2" w:rsidP="00607BE2">
      <w:pPr>
        <w:pStyle w:val="afff5"/>
      </w:pPr>
      <w:r>
        <w:t>Using</w:t>
      </w:r>
      <w:r w:rsidRPr="00607BE2">
        <w:t xml:space="preserve"> </w:t>
      </w:r>
      <m:oMath>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oMath>
      <w:r w:rsidRPr="00607BE2">
        <w:t xml:space="preserve"> and </w:t>
      </w: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w:r w:rsidRPr="00607BE2">
        <w:t xml:space="preserve"> to describe arbitrary distributions over observations and parameters</w:t>
      </w:r>
      <w:r>
        <w:t xml:space="preserve">. That </w:t>
      </w:r>
      <m:oMath>
        <m:r>
          <w:rPr>
            <w:rFonts w:ascii="Cambria Math" w:hAnsi="Cambria Math"/>
            <w:color w:val="000000"/>
            <w:szCs w:val="18"/>
          </w:rPr>
          <m:t>H</m:t>
        </m:r>
      </m:oMath>
      <w:r>
        <w:rPr>
          <w:rFonts w:hint="eastAsia"/>
          <w:color w:val="000000"/>
          <w:szCs w:val="18"/>
        </w:rPr>
        <w:t xml:space="preserve"> will be the </w:t>
      </w:r>
      <w:r>
        <w:rPr>
          <w:color w:val="000000"/>
          <w:szCs w:val="18"/>
        </w:rPr>
        <w:t xml:space="preserve">conjugate prior of </w:t>
      </w:r>
      <m:oMath>
        <m:r>
          <w:rPr>
            <w:rFonts w:ascii="Cambria Math" w:hAnsi="Cambria Math"/>
            <w:color w:val="000000"/>
            <w:szCs w:val="18"/>
          </w:rPr>
          <m:t>F</m:t>
        </m:r>
      </m:oMath>
      <w:r>
        <w:rPr>
          <w:rFonts w:hint="eastAsia"/>
          <w:color w:val="000000"/>
          <w:szCs w:val="18"/>
        </w:rPr>
        <w:t xml:space="preserve">. </w:t>
      </w:r>
      <w:r>
        <w:rPr>
          <w:color w:val="000000"/>
          <w:szCs w:val="18"/>
        </w:rPr>
        <w:t xml:space="preserve">And in the field of mixture model, </w:t>
      </w:r>
      <m:oMath>
        <m:r>
          <w:rPr>
            <w:rFonts w:ascii="Cambria Math" w:hAnsi="Cambria Math"/>
            <w:color w:val="000000"/>
            <w:szCs w:val="18"/>
          </w:rPr>
          <m:t>F</m:t>
        </m:r>
      </m:oMath>
      <w:r>
        <w:rPr>
          <w:rFonts w:hint="eastAsia"/>
          <w:color w:val="000000"/>
          <w:szCs w:val="18"/>
        </w:rPr>
        <w:t xml:space="preserve"> is typically using Gaussian distribution</w:t>
      </w:r>
      <w:r>
        <w:rPr>
          <w:color w:val="000000"/>
          <w:szCs w:val="18"/>
        </w:rPr>
        <w:t xml:space="preserve"> that called Gaussian mixture model (GMM)</w:t>
      </w:r>
      <w:r>
        <w:rPr>
          <w:rFonts w:hint="eastAsia"/>
          <w:color w:val="000000"/>
          <w:szCs w:val="18"/>
        </w:rPr>
        <w:t xml:space="preserve">. </w:t>
      </w:r>
      <w:r>
        <w:rPr>
          <w:color w:val="000000"/>
          <w:szCs w:val="18"/>
        </w:rPr>
        <w:t>But we will use Dirichle</w:t>
      </w:r>
      <w:r w:rsidR="00FF2439">
        <w:rPr>
          <w:color w:val="000000"/>
          <w:szCs w:val="18"/>
        </w:rPr>
        <w:t>t</w:t>
      </w:r>
      <w:r>
        <w:rPr>
          <w:color w:val="000000"/>
          <w:szCs w:val="18"/>
        </w:rPr>
        <w:t xml:space="preserve"> process as the based distribution as </w:t>
      </w:r>
      <m:oMath>
        <m:r>
          <w:rPr>
            <w:rFonts w:ascii="Cambria Math" w:hAnsi="Cambria Math"/>
            <w:color w:val="000000"/>
            <w:szCs w:val="18"/>
          </w:rPr>
          <m:t>F</m:t>
        </m:r>
      </m:oMath>
      <w:r>
        <w:rPr>
          <w:rFonts w:hint="eastAsia"/>
          <w:color w:val="000000"/>
          <w:szCs w:val="18"/>
        </w:rPr>
        <w:t>, and it is called Dirichlet process mixture model (</w:t>
      </w:r>
      <w:r>
        <w:rPr>
          <w:color w:val="000000"/>
          <w:szCs w:val="18"/>
        </w:rPr>
        <w:t>DPMM</w:t>
      </w:r>
      <w:r>
        <w:rPr>
          <w:rFonts w:hint="eastAsia"/>
          <w:color w:val="000000"/>
          <w:szCs w:val="18"/>
        </w:rPr>
        <w:t>)</w:t>
      </w:r>
      <w:r>
        <w:rPr>
          <w:color w:val="000000"/>
          <w:szCs w:val="18"/>
        </w:rPr>
        <w:t>. The detail implement process will describe in the chapter3.</w:t>
      </w:r>
    </w:p>
    <w:p w14:paraId="0F469BDE" w14:textId="57D405CA" w:rsidR="002C026E" w:rsidRDefault="00CB0A85" w:rsidP="008F6DBA">
      <w:pPr>
        <w:pStyle w:val="31"/>
      </w:pPr>
      <w:bookmarkStart w:id="97" w:name="_Toc423211158"/>
      <w:r>
        <w:t>Conditional Random Fields</w:t>
      </w:r>
      <w:bookmarkEnd w:id="97"/>
    </w:p>
    <w:p w14:paraId="22D64182" w14:textId="61D3A5FB" w:rsidR="002C026E" w:rsidRDefault="001C1517" w:rsidP="009717D5">
      <w:pPr>
        <w:pStyle w:val="afff5"/>
      </w:pPr>
      <w:r>
        <w:rPr>
          <w:rFonts w:hint="eastAsia"/>
        </w:rPr>
        <w:t xml:space="preserve">Machine learning is </w:t>
      </w:r>
      <w:r>
        <w:t xml:space="preserve">about learning structure from data. And the </w:t>
      </w:r>
      <w:r w:rsidR="00CB0A85">
        <w:t>Conditional Random Field</w:t>
      </w:r>
      <w:r w:rsidR="005A1D17">
        <w:t>s</w:t>
      </w:r>
      <w:r w:rsidR="00CB0A85">
        <w:t xml:space="preserve"> (CRF</w:t>
      </w:r>
      <w:r w:rsidR="005A1D17">
        <w:t>s</w:t>
      </w:r>
      <w:r w:rsidR="00CB0A85">
        <w:t>)</w:t>
      </w:r>
      <w:r>
        <w:t xml:space="preserve"> </w:t>
      </w:r>
      <w:r w:rsidR="005A1D17">
        <w:t>are</w:t>
      </w:r>
      <w:r>
        <w:t xml:space="preserve"> </w:t>
      </w:r>
      <w:r w:rsidR="005A1D17">
        <w:t>a class</w:t>
      </w:r>
      <w:r>
        <w:t xml:space="preserve"> of supervised machine learning algorithm. </w:t>
      </w:r>
      <w:r w:rsidR="00CB0A85">
        <w:t>CRF</w:t>
      </w:r>
      <w:r>
        <w:t xml:space="preserve"> is used for classification or </w:t>
      </w:r>
      <w:r w:rsidR="005A1D17">
        <w:t>structured prediction</w:t>
      </w:r>
      <w:r>
        <w:t xml:space="preserve">. </w:t>
      </w:r>
      <w:r w:rsidR="005A1D17" w:rsidRPr="005A1D17">
        <w:t xml:space="preserve">Whereas </w:t>
      </w:r>
      <w:r w:rsidR="005A1D17">
        <w:t>a simple</w:t>
      </w:r>
      <w:r w:rsidR="005A1D17" w:rsidRPr="005A1D17">
        <w:t xml:space="preserve"> classifier predicts a label for a single sample without regard to "neighboring" </w:t>
      </w:r>
      <w:r w:rsidR="005A1D17">
        <w:t>instances</w:t>
      </w:r>
      <w:r w:rsidR="005A1D17" w:rsidRPr="005A1D17">
        <w:t xml:space="preserve">, a CRF can take </w:t>
      </w:r>
      <w:r w:rsidR="005A1D17">
        <w:t>inputs’ pre-inputs</w:t>
      </w:r>
      <w:r w:rsidR="005A1D17" w:rsidRPr="005A1D17">
        <w:t xml:space="preserve"> into account</w:t>
      </w:r>
      <w:r w:rsidR="005A1D17">
        <w:t>. This characteristic makes CRF has ability to evolve temporal information for the inference model. And CRF is</w:t>
      </w:r>
      <w:r w:rsidR="005A1D17" w:rsidRPr="005A1D17">
        <w:t xml:space="preserve"> a type of discriminative undirected probabilistic graphical model. It encode</w:t>
      </w:r>
      <w:r w:rsidR="005A1D17">
        <w:t>s</w:t>
      </w:r>
      <w:r w:rsidR="005A1D17" w:rsidRPr="005A1D17">
        <w:t xml:space="preserve"> known relationships between observations and construct consistent interpretations.</w:t>
      </w:r>
      <w:r w:rsidR="005A1D17">
        <w:t xml:space="preserve"> </w:t>
      </w:r>
      <w:r w:rsidR="00BF6C45">
        <w:t>Although</w:t>
      </w:r>
      <w:r w:rsidR="005A1D17">
        <w:t xml:space="preserve"> </w:t>
      </w:r>
      <w:r w:rsidR="00BF6C45">
        <w:t xml:space="preserve">the concept of </w:t>
      </w:r>
      <w:r w:rsidR="005A1D17">
        <w:t xml:space="preserve">CRFs is similar to the popular machine learning algorithm “Hidden Markov Model (HMM)”, it is more powerful </w:t>
      </w:r>
      <w:r w:rsidR="00BF6C45">
        <w:lastRenderedPageBreak/>
        <w:t>than HMM. CRFs are able to consider more observations from a number of pre-inputs’ data. And CRFs are often used for gesture recognition, motion recognition and activity recognition</w:t>
      </w:r>
      <w:r w:rsidR="00BF6C45">
        <w:fldChar w:fldCharType="begin"/>
      </w:r>
      <w:r w:rsidR="00BF6C45">
        <w:instrText xml:space="preserve"> ADDIN EN.CITE &lt;EndNote&gt;&lt;Cite&gt;&lt;Author&gt;Liao&lt;/Author&gt;&lt;Year&gt;2007&lt;/Year&gt;&lt;RecNum&gt;8&lt;/RecNum&gt;&lt;DisplayText&gt;[11, 12]&lt;/DisplayText&gt;&lt;record&gt;&lt;rec-number&gt;8&lt;/rec-number&gt;&lt;foreign-keys&gt;&lt;key app="EN" db-id="sz22x0ppvatzs7ettfhxv2rxtpdfvwx2wzss"&gt;8&lt;/key&gt;&lt;/foreign-keys&gt;&lt;ref-type name="Book Section"&gt;5&lt;/ref-type&gt;&lt;contributors&gt;&lt;authors&gt;&lt;author&gt;Liao, Lin&lt;/author&gt;&lt;author&gt;Fox, Dieter&lt;/author&gt;&lt;author&gt;Kautz, Henry&lt;/author&gt;&lt;/authors&gt;&lt;/contributors&gt;&lt;titles&gt;&lt;title&gt;Hierarchical conditional random fields for GPS-based activity recognition&lt;/title&gt;&lt;secondary-title&gt;Robotics Research&lt;/secondary-title&gt;&lt;/titles&gt;&lt;pages&gt;487-506&lt;/pages&gt;&lt;dates&gt;&lt;year&gt;2007&lt;/year&gt;&lt;/dates&gt;&lt;publisher&gt;Springer&lt;/publisher&gt;&lt;isbn&gt;3540481109&lt;/isbn&gt;&lt;urls&gt;&lt;/urls&gt;&lt;/record&gt;&lt;/Cite&gt;&lt;Cite&gt;&lt;Author&gt;Vail&lt;/Author&gt;&lt;Year&gt;2007&lt;/Year&gt;&lt;RecNum&gt;7&lt;/RecNum&gt;&lt;record&gt;&lt;rec-number&gt;7&lt;/rec-number&gt;&lt;foreign-keys&gt;&lt;key app="EN" db-id="sz22x0ppvatzs7ettfhxv2rxtpdfvwx2wzss"&gt;7&lt;/key&gt;&lt;/foreign-keys&gt;&lt;ref-type name="Conference Proceedings"&gt;10&lt;/ref-type&gt;&lt;contributors&gt;&lt;authors&gt;&lt;author&gt;Vail, Douglas L&lt;/author&gt;&lt;author&gt;Veloso, Manuela M&lt;/author&gt;&lt;author&gt;Lafferty, John D&lt;/author&gt;&lt;/authors&gt;&lt;/contributors&gt;&lt;titles&gt;&lt;title&gt;Conditional random fields for activity recognition&lt;/title&gt;&lt;secondary-title&gt;Proceedings of the 6th international joint conference on Autonomous agents and multiagent systems&lt;/secondary-title&gt;&lt;/titles&gt;&lt;pages&gt;235&lt;/pages&gt;&lt;dates&gt;&lt;year&gt;2007&lt;/year&gt;&lt;/dates&gt;&lt;publisher&gt;ACM&lt;/publisher&gt;&lt;isbn&gt;8190426273&lt;/isbn&gt;&lt;urls&gt;&lt;/urls&gt;&lt;/record&gt;&lt;/Cite&gt;&lt;/EndNote&gt;</w:instrText>
      </w:r>
      <w:r w:rsidR="00BF6C45">
        <w:fldChar w:fldCharType="separate"/>
      </w:r>
      <w:r w:rsidR="00BF6C45">
        <w:rPr>
          <w:noProof/>
        </w:rPr>
        <w:t>[</w:t>
      </w:r>
      <w:hyperlink w:anchor="_ENREF_11" w:tooltip="Liao, 2007 #8" w:history="1">
        <w:r w:rsidR="0096742D">
          <w:rPr>
            <w:noProof/>
          </w:rPr>
          <w:t>11</w:t>
        </w:r>
      </w:hyperlink>
      <w:r w:rsidR="00BF6C45">
        <w:rPr>
          <w:noProof/>
        </w:rPr>
        <w:t xml:space="preserve">, </w:t>
      </w:r>
      <w:hyperlink w:anchor="_ENREF_12" w:tooltip="Vail, 2007 #7" w:history="1">
        <w:r w:rsidR="0096742D">
          <w:rPr>
            <w:noProof/>
          </w:rPr>
          <w:t>12</w:t>
        </w:r>
      </w:hyperlink>
      <w:r w:rsidR="00BF6C45">
        <w:rPr>
          <w:noProof/>
        </w:rPr>
        <w:t>]</w:t>
      </w:r>
      <w:r w:rsidR="00BF6C45">
        <w:fldChar w:fldCharType="end"/>
      </w:r>
      <w:r w:rsidR="00BF6C45">
        <w:t>.</w:t>
      </w:r>
    </w:p>
    <w:p w14:paraId="242CBED2" w14:textId="40B8F653" w:rsidR="001E3A4F" w:rsidRDefault="001E3A4F" w:rsidP="003E4667">
      <w:pPr>
        <w:pStyle w:val="afff5"/>
      </w:pPr>
      <w:r>
        <w:t xml:space="preserve">We try to use </w:t>
      </w:r>
      <w:r w:rsidR="005A1D17">
        <w:t xml:space="preserve">Conditional Random Field </w:t>
      </w:r>
      <w:r w:rsidR="001956E8">
        <w:t xml:space="preserve">to classify users’ daily activity in online mode. Before the system builds </w:t>
      </w:r>
      <w:r w:rsidR="005A1D17">
        <w:t>CRF</w:t>
      </w:r>
      <w:r w:rsidR="001956E8">
        <w:t xml:space="preserve">, the </w:t>
      </w:r>
      <w:r w:rsidR="00A6754E">
        <w:t>system used unsupervised learning methodologies DPMM and KNN to build the hierarchical activity inference model of offline mode and asked user to label their activity of the processed training data that has been categories into a set of clusters by the hierarchical activity inference model. Because the training data are labeled in offline mode, the supervised learning algorithm is able to build its classification model.</w:t>
      </w:r>
      <w:r w:rsidR="00BF6C45">
        <w:t xml:space="preserve"> In order to considering features over multiple time steps,</w:t>
      </w:r>
      <w:r w:rsidR="00BF6C45">
        <w:rPr>
          <w:rFonts w:hint="eastAsia"/>
        </w:rPr>
        <w:t xml:space="preserve"> </w:t>
      </w:r>
      <w:r w:rsidR="003E4667">
        <w:t>the system</w:t>
      </w:r>
      <w:r w:rsidR="00BF6C45">
        <w:t xml:space="preserve"> also</w:t>
      </w:r>
      <w:r w:rsidR="003E4667">
        <w:t xml:space="preserve"> automatically</w:t>
      </w:r>
      <w:r w:rsidR="00BF6C45">
        <w:t xml:space="preserve"> examine features that link state transitions in the</w:t>
      </w:r>
      <w:r w:rsidR="003E4667">
        <w:rPr>
          <w:rFonts w:hint="eastAsia"/>
        </w:rPr>
        <w:t xml:space="preserve"> </w:t>
      </w:r>
      <w:r w:rsidR="00BF6C45">
        <w:t>model directly to observations</w:t>
      </w:r>
      <w:r w:rsidR="0096742D">
        <w:t>.</w:t>
      </w:r>
    </w:p>
    <w:p w14:paraId="401A0184" w14:textId="4E707223" w:rsidR="0096742D" w:rsidRDefault="0096742D" w:rsidP="0096742D">
      <w:pPr>
        <w:pStyle w:val="afff5"/>
      </w:pPr>
      <w:r>
        <w:t>A conditional random field may be viewed as an undirected graphical model</w:t>
      </w:r>
      <w:r>
        <w:fldChar w:fldCharType="begin"/>
      </w:r>
      <w:r>
        <w:instrText xml:space="preserve"> ADDIN EN.CITE &lt;EndNote&gt;&lt;Cite&gt;&lt;Author&gt;Sutton&lt;/Author&gt;&lt;Year&gt;2011&lt;/Year&gt;&lt;RecNum&gt;9&lt;/RecNum&gt;&lt;DisplayText&gt;[13]&lt;/DisplayText&gt;&lt;record&gt;&lt;rec-number&gt;9&lt;/rec-number&gt;&lt;foreign-keys&gt;&lt;key app="EN" db-id="sz22x0ppvatzs7ettfhxv2rxtpdfvwx2wzss"&gt;9&lt;/key&gt;&lt;/foreign-keys&gt;&lt;ref-type name="Journal Article"&gt;17&lt;/ref-type&gt;&lt;contributors&gt;&lt;authors&gt;&lt;author&gt;Sutton, Charles&lt;/author&gt;&lt;author&gt;McCallum, Andrew&lt;/author&gt;&lt;/authors&gt;&lt;/contributors&gt;&lt;titles&gt;&lt;title&gt;An introduction to conditional random fields&lt;/title&gt;&lt;secondary-title&gt;Machine Learning&lt;/secondary-title&gt;&lt;/titles&gt;&lt;periodical&gt;&lt;full-title&gt;Machine Learning&lt;/full-title&gt;&lt;/periodical&gt;&lt;pages&gt;267-373&lt;/pages&gt;&lt;volume&gt;4&lt;/volume&gt;&lt;number&gt;4&lt;/number&gt;&lt;dates&gt;&lt;year&gt;2011&lt;/year&gt;&lt;/dates&gt;&lt;urls&gt;&lt;/urls&gt;&lt;/record&gt;&lt;/Cite&gt;&lt;/EndNote&gt;</w:instrText>
      </w:r>
      <w:r>
        <w:fldChar w:fldCharType="separate"/>
      </w:r>
      <w:r>
        <w:rPr>
          <w:noProof/>
        </w:rPr>
        <w:t>[</w:t>
      </w:r>
      <w:hyperlink w:anchor="_ENREF_13" w:tooltip="Sutton, 2011 #9" w:history="1">
        <w:r>
          <w:rPr>
            <w:noProof/>
          </w:rPr>
          <w:t>13</w:t>
        </w:r>
      </w:hyperlink>
      <w:r>
        <w:rPr>
          <w:noProof/>
        </w:rPr>
        <w:t>]</w:t>
      </w:r>
      <w:r>
        <w:fldChar w:fldCharType="end"/>
      </w:r>
      <w:r>
        <w:t>, globally conditioned on</w:t>
      </w:r>
      <w:r>
        <w:rPr>
          <w:rFonts w:hint="eastAsia"/>
        </w:rPr>
        <w:t xml:space="preserve"> </w:t>
      </w:r>
      <w:r>
        <w:t xml:space="preserve">X, the random variable representing observation sequences. To define G = (V, E) to be an undirected graph such that there is a node v </w:t>
      </w:r>
      <w:r>
        <w:rPr>
          <w:rFonts w:ascii="Cambria Math" w:hAnsi="Cambria Math" w:cs="Cambria Math"/>
        </w:rPr>
        <w:t xml:space="preserve">∈ </w:t>
      </w:r>
      <w:r>
        <w:t>V corresponding to each of the random variables representing an element Y</w:t>
      </w:r>
      <w:r w:rsidRPr="0096742D">
        <w:rPr>
          <w:vertAlign w:val="subscript"/>
        </w:rPr>
        <w:t>v</w:t>
      </w:r>
      <w:r>
        <w:t xml:space="preserve"> of Y. If each random variable Y</w:t>
      </w:r>
      <w:r w:rsidRPr="0096742D">
        <w:rPr>
          <w:vertAlign w:val="subscript"/>
        </w:rPr>
        <w:t>v</w:t>
      </w:r>
      <w:r>
        <w:rPr>
          <w:vertAlign w:val="subscript"/>
        </w:rPr>
        <w:t xml:space="preserve"> </w:t>
      </w:r>
      <w:r>
        <w:t>obeys the Markov property with respect to G, then (Y, X) is a conditional random field. In theory the structure of graph G may be arbitrary, provided it represents the conditional independencies in the label sequences being modeled. However, when modeling sequences, the simplest and most common graph structure encountered is that in which the nodes corresponding to elements of Y form a simple first-order chain.</w:t>
      </w:r>
    </w:p>
    <w:tbl>
      <w:tblPr>
        <w:tblStyle w:val="ae"/>
        <w:tblW w:w="0" w:type="auto"/>
        <w:tblLook w:val="04A0" w:firstRow="1" w:lastRow="0" w:firstColumn="1" w:lastColumn="0" w:noHBand="0" w:noVBand="1"/>
      </w:tblPr>
      <w:tblGrid>
        <w:gridCol w:w="8720"/>
      </w:tblGrid>
      <w:tr w:rsidR="00134068" w14:paraId="0C0CFB97" w14:textId="77777777" w:rsidTr="000B66A2">
        <w:tc>
          <w:tcPr>
            <w:tcW w:w="8720" w:type="dxa"/>
            <w:tcBorders>
              <w:top w:val="nil"/>
              <w:left w:val="nil"/>
              <w:bottom w:val="nil"/>
              <w:right w:val="nil"/>
            </w:tcBorders>
          </w:tcPr>
          <w:p w14:paraId="3AA94D73" w14:textId="7F6C53B3" w:rsidR="00134068" w:rsidRDefault="00134068" w:rsidP="000B66A2">
            <w:pPr>
              <w:jc w:val="center"/>
            </w:pPr>
            <w:r>
              <w:rPr>
                <w:noProof/>
              </w:rPr>
              <w:lastRenderedPageBreak/>
              <w:drawing>
                <wp:inline distT="0" distB="0" distL="0" distR="0" wp14:anchorId="7F4A533B" wp14:editId="12B18C2F">
                  <wp:extent cx="3240000" cy="1848058"/>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40000" cy="1848058"/>
                          </a:xfrm>
                          <a:prstGeom prst="rect">
                            <a:avLst/>
                          </a:prstGeom>
                          <a:noFill/>
                        </pic:spPr>
                      </pic:pic>
                    </a:graphicData>
                  </a:graphic>
                </wp:inline>
              </w:drawing>
            </w:r>
          </w:p>
        </w:tc>
      </w:tr>
      <w:tr w:rsidR="00134068" w14:paraId="541C231E" w14:textId="77777777" w:rsidTr="000B66A2">
        <w:tc>
          <w:tcPr>
            <w:tcW w:w="8720" w:type="dxa"/>
            <w:tcBorders>
              <w:top w:val="nil"/>
              <w:left w:val="nil"/>
              <w:bottom w:val="nil"/>
              <w:right w:val="nil"/>
            </w:tcBorders>
          </w:tcPr>
          <w:p w14:paraId="17091FF8" w14:textId="16D766F9" w:rsidR="00134068" w:rsidRDefault="00134068" w:rsidP="00523472">
            <w:pPr>
              <w:jc w:val="center"/>
            </w:pPr>
            <w:bookmarkStart w:id="98" w:name="_Toc423211166"/>
            <w:r>
              <w:t xml:space="preserve">Fig. </w:t>
            </w:r>
            <w:fldSimple w:instr=" STYLEREF 1 \s ">
              <w:r w:rsidR="002A0CC4">
                <w:rPr>
                  <w:noProof/>
                </w:rPr>
                <w:t>2</w:t>
              </w:r>
            </w:fldSimple>
            <w:r>
              <w:noBreakHyphen/>
            </w:r>
            <w:fldSimple w:instr=" SEQ Fig. \* ARABIC \s 1 ">
              <w:r w:rsidR="002A0CC4">
                <w:rPr>
                  <w:noProof/>
                </w:rPr>
                <w:t>3</w:t>
              </w:r>
            </w:fldSimple>
            <w:r w:rsidR="00523472">
              <w:t xml:space="preserve"> Graphical structure of a chain-structured CRFs for their sequences.</w:t>
            </w:r>
            <w:bookmarkEnd w:id="98"/>
          </w:p>
        </w:tc>
      </w:tr>
    </w:tbl>
    <w:p w14:paraId="15426664" w14:textId="47A8C062" w:rsidR="00134068" w:rsidRPr="00523472" w:rsidRDefault="000B66A2" w:rsidP="000B66A2">
      <w:pPr>
        <w:pStyle w:val="afff5"/>
      </w:pPr>
      <w:r>
        <w:t>The probability of a particular label sequence</w:t>
      </w:r>
      <w:r>
        <w:rPr>
          <w:rFonts w:hint="eastAsia"/>
        </w:rPr>
        <w:t xml:space="preserve"> </w:t>
      </w:r>
      <w:r>
        <w:t>y given observation sequence</w:t>
      </w:r>
      <w:r>
        <w:rPr>
          <w:rFonts w:hint="eastAsia"/>
        </w:rPr>
        <w:t xml:space="preserve"> </w:t>
      </w:r>
      <w:r>
        <w:t>x to be a normalized product of potential functions.</w:t>
      </w:r>
    </w:p>
    <w:tbl>
      <w:tblPr>
        <w:tblStyle w:val="ae"/>
        <w:tblW w:w="0" w:type="auto"/>
        <w:tblLook w:val="04A0" w:firstRow="1" w:lastRow="0" w:firstColumn="1" w:lastColumn="0" w:noHBand="0" w:noVBand="1"/>
      </w:tblPr>
      <w:tblGrid>
        <w:gridCol w:w="7904"/>
        <w:gridCol w:w="816"/>
      </w:tblGrid>
      <w:tr w:rsidR="000B66A2" w14:paraId="7E43EF76" w14:textId="77777777" w:rsidTr="000B66A2">
        <w:tc>
          <w:tcPr>
            <w:tcW w:w="8024" w:type="dxa"/>
            <w:tcBorders>
              <w:top w:val="nil"/>
              <w:left w:val="nil"/>
              <w:bottom w:val="nil"/>
              <w:right w:val="nil"/>
            </w:tcBorders>
          </w:tcPr>
          <w:p w14:paraId="48ECC5A1" w14:textId="4D7D117C" w:rsidR="000B66A2" w:rsidRPr="002C026E" w:rsidRDefault="000B66A2" w:rsidP="000B66A2">
            <w:pPr>
              <w:jc w:val="center"/>
              <w:rPr>
                <w:rFonts w:hint="eastAsia"/>
              </w:rPr>
            </w:pPr>
            <m:oMathPara>
              <m:oMath>
                <m:r>
                  <m:rPr>
                    <m:sty m:val="p"/>
                  </m:rPr>
                  <w:rPr>
                    <w:rFonts w:ascii="Cambria Math" w:hAnsi="Cambria Math"/>
                  </w:rPr>
                  <m:t>exp⁡(</m:t>
                </m:r>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r>
                  <m:rPr>
                    <m:sty m:val="p"/>
                  </m:rPr>
                  <w:rPr>
                    <w:rFonts w:ascii="Cambria Math" w:hAnsi="Cambria Math"/>
                  </w:rPr>
                  <m:t>)</m:t>
                </m:r>
              </m:oMath>
            </m:oMathPara>
          </w:p>
        </w:tc>
        <w:tc>
          <w:tcPr>
            <w:tcW w:w="696" w:type="dxa"/>
            <w:tcBorders>
              <w:top w:val="nil"/>
              <w:left w:val="nil"/>
              <w:bottom w:val="nil"/>
              <w:right w:val="nil"/>
            </w:tcBorders>
          </w:tcPr>
          <w:p w14:paraId="3E668688" w14:textId="77777777" w:rsidR="000B66A2" w:rsidRDefault="000B66A2" w:rsidP="000B66A2">
            <w:pPr>
              <w:jc w:val="center"/>
            </w:pPr>
            <w:r>
              <w:rPr>
                <w:rFonts w:hint="eastAsia"/>
              </w:rPr>
              <w:t>(</w:t>
            </w:r>
            <w:fldSimple w:instr=" STYLEREF 1 \s ">
              <w:r w:rsidR="002A0CC4">
                <w:rPr>
                  <w:noProof/>
                </w:rPr>
                <w:t>2</w:t>
              </w:r>
            </w:fldSimple>
            <w:r>
              <w:noBreakHyphen/>
            </w:r>
            <w:fldSimple w:instr=" SEQ _ \* ARABIC \s 1 ">
              <w:r w:rsidR="002A0CC4">
                <w:rPr>
                  <w:noProof/>
                </w:rPr>
                <w:t>10</w:t>
              </w:r>
            </w:fldSimple>
            <w:r>
              <w:rPr>
                <w:rFonts w:hint="eastAsia"/>
              </w:rPr>
              <w:t>)</w:t>
            </w:r>
          </w:p>
        </w:tc>
      </w:tr>
    </w:tbl>
    <w:p w14:paraId="787081DB" w14:textId="53687865" w:rsidR="00134068" w:rsidRPr="000B66A2" w:rsidRDefault="000B66A2" w:rsidP="000B66A2">
      <w:pPr>
        <w:pStyle w:val="afff5"/>
      </w:pPr>
      <w:r>
        <w:t xml:space="preserve">The transition </w:t>
      </w:r>
      <m:oMath>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Pr>
          <w:rFonts w:hint="eastAsia"/>
        </w:rPr>
        <w:t xml:space="preserve"> </w:t>
      </w:r>
      <w:r>
        <w:t>is a feature function of the entire observation</w:t>
      </w:r>
      <w:r>
        <w:rPr>
          <w:rFonts w:hint="eastAsia"/>
        </w:rPr>
        <w:t xml:space="preserve"> </w:t>
      </w:r>
      <w:r>
        <w:t xml:space="preserve">sequence and the labels at positions </w:t>
      </w:r>
      <m:oMath>
        <m:r>
          <w:rPr>
            <w:rFonts w:ascii="Cambria Math" w:hAnsi="Cambria Math"/>
          </w:rPr>
          <m:t>i</m:t>
        </m:r>
      </m:oMath>
      <w:r>
        <w:rPr>
          <w:rFonts w:hint="eastAsia"/>
        </w:rPr>
        <w:t xml:space="preserve"> and</w:t>
      </w:r>
      <w:r>
        <w:t xml:space="preserve"> </w:t>
      </w:r>
      <m:oMath>
        <m:r>
          <w:rPr>
            <w:rFonts w:ascii="Cambria Math" w:hAnsi="Cambria Math"/>
          </w:rPr>
          <m:t>i-1</m:t>
        </m:r>
      </m:oMath>
      <w:r>
        <w:rPr>
          <w:rFonts w:hint="eastAsia"/>
        </w:rPr>
        <w:t xml:space="preserve"> in</w:t>
      </w:r>
      <w:r>
        <w:t xml:space="preserve"> the label sequence; </w:t>
      </w:r>
      <m:oMath>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Pr>
          <w:rFonts w:hint="eastAsia"/>
        </w:rPr>
        <w:t xml:space="preserve"> </w:t>
      </w:r>
      <w:r>
        <w:t xml:space="preserve">is a state feature function of the label at position </w:t>
      </w:r>
      <m:oMath>
        <m:r>
          <w:rPr>
            <w:rFonts w:ascii="Cambria Math" w:hAnsi="Cambria Math"/>
          </w:rPr>
          <m:t>i</m:t>
        </m:r>
      </m:oMath>
      <w:r>
        <w:rPr>
          <w:rFonts w:hint="eastAsia"/>
        </w:rPr>
        <w:t xml:space="preserve"> </w:t>
      </w:r>
      <w:r>
        <w:t xml:space="preserve">and the observation sequence; the parameters </w:t>
      </w:r>
      <m:oMath>
        <m:sSub>
          <m:sSubPr>
            <m:ctrlPr>
              <w:rPr>
                <w:rFonts w:ascii="Cambria Math" w:hAnsi="Cambria Math"/>
                <w:i/>
              </w:rPr>
            </m:ctrlPr>
          </m:sSubPr>
          <m:e>
            <m:r>
              <w:rPr>
                <w:rFonts w:ascii="Cambria Math" w:hAnsi="Cambria Math"/>
              </w:rPr>
              <m:t>λ</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k</m:t>
            </m:r>
          </m:sub>
        </m:sSub>
      </m:oMath>
      <w:r>
        <w:rPr>
          <w:rFonts w:hint="eastAsia"/>
        </w:rPr>
        <w:t xml:space="preserve"> </w:t>
      </w:r>
      <w:r>
        <w:t>are used to estimated training data.</w:t>
      </w:r>
    </w:p>
    <w:p w14:paraId="0F32A83F" w14:textId="2FBE71B0" w:rsidR="00134068" w:rsidRDefault="000B66A2" w:rsidP="000B66A2">
      <w:pPr>
        <w:pStyle w:val="afff5"/>
      </w:pPr>
      <w:r>
        <w:t xml:space="preserve">A set of real-valued features </w:t>
      </w:r>
      <m:oMath>
        <m:r>
          <w:rPr>
            <w:rFonts w:ascii="Cambria Math" w:hAnsi="Cambria Math"/>
          </w:rPr>
          <m:t>b</m:t>
        </m:r>
        <m:d>
          <m:dPr>
            <m:ctrlPr>
              <w:rPr>
                <w:rFonts w:ascii="Cambria Math" w:hAnsi="Cambria Math"/>
                <w:i/>
              </w:rPr>
            </m:ctrlPr>
          </m:dPr>
          <m:e>
            <m:r>
              <w:rPr>
                <w:rFonts w:ascii="Cambria Math" w:hAnsi="Cambria Math"/>
              </w:rPr>
              <m:t>x,i</m:t>
            </m:r>
          </m:e>
        </m:d>
      </m:oMath>
      <w:r>
        <w:rPr>
          <w:rFonts w:hint="eastAsia"/>
        </w:rPr>
        <w:t xml:space="preserve"> </w:t>
      </w:r>
      <w:r>
        <w:t xml:space="preserve">of the observation to expresses some characteristic of the empirical distribution of the training data that should also hold of the model distribution. Each feature function takes on the value of one of these real-valued observation features, if the current state or previous and current states take on particular values. The detail implementation of CRF will describe in the </w:t>
      </w:r>
      <w:r w:rsidR="00FF07FD">
        <w:t>chapter3.</w:t>
      </w:r>
    </w:p>
    <w:p w14:paraId="34EC02B9" w14:textId="2BA654AB" w:rsidR="00B814E2" w:rsidRDefault="00B814E2">
      <w:pPr>
        <w:widowControl/>
        <w:spacing w:line="240" w:lineRule="auto"/>
        <w:jc w:val="left"/>
      </w:pPr>
      <w:r>
        <w:br w:type="page"/>
      </w:r>
    </w:p>
    <w:p w14:paraId="270B0049" w14:textId="27CD2027" w:rsidR="00B814E2" w:rsidRDefault="00B814E2" w:rsidP="00B814E2">
      <w:pPr>
        <w:pStyle w:val="1"/>
        <w:spacing w:before="1920" w:after="720"/>
      </w:pPr>
      <w:r>
        <w:lastRenderedPageBreak/>
        <w:br/>
      </w:r>
      <w:bookmarkStart w:id="99" w:name="_Toc423211159"/>
      <w:r w:rsidR="003D0965">
        <w:t>Activity Recognition Model by Ambient and Vital Sign Fusion</w:t>
      </w:r>
      <w:bookmarkEnd w:id="99"/>
    </w:p>
    <w:p w14:paraId="391A155D" w14:textId="66016D3A" w:rsidR="003D0965" w:rsidRDefault="008719AC" w:rsidP="003D0965">
      <w:pPr>
        <w:pStyle w:val="21"/>
      </w:pPr>
      <w:bookmarkStart w:id="100" w:name="_Toc423211160"/>
      <w:r>
        <w:t xml:space="preserve">The Architecture of </w:t>
      </w:r>
      <w:r>
        <w:rPr>
          <w:rFonts w:hint="eastAsia"/>
        </w:rPr>
        <w:t xml:space="preserve">Activity Recognition </w:t>
      </w:r>
      <w:r>
        <w:t>Model</w:t>
      </w:r>
      <w:bookmarkEnd w:id="100"/>
    </w:p>
    <w:p w14:paraId="0BD94B5D" w14:textId="5237A6E5" w:rsidR="008E0CB8" w:rsidRDefault="008E0CB8" w:rsidP="008E0CB8">
      <w:pPr>
        <w:pStyle w:val="afff5"/>
      </w:pPr>
      <w:r>
        <w:t>In order to real-time monitor elderly residents’ daily activity, we are necessary to design an activity recognition model. I have propose an</w:t>
      </w:r>
      <w:r>
        <w:rPr>
          <w:rFonts w:hint="eastAsia"/>
        </w:rPr>
        <w:t xml:space="preserve"> activity-aware healthcare s</w:t>
      </w:r>
      <w:r>
        <w:t>ystem that has two modes for utilizing: training mode and online mode. The training mode is used to identify activities from data automatically as a number of clusters. Each cluster presents a meaningful activity. The system will ask user to label each cluster as one activity. After all clusters are labeled, the online model will use those labeled data to build an inference model by conditional random field.</w:t>
      </w:r>
    </w:p>
    <w:p w14:paraId="054B134B" w14:textId="2C2FE463" w:rsidR="001C57F8" w:rsidRDefault="001C57F8" w:rsidP="008E0CB8">
      <w:pPr>
        <w:pStyle w:val="afff5"/>
      </w:pPr>
      <w:r>
        <w:rPr>
          <w:rFonts w:hint="eastAsia"/>
        </w:rPr>
        <w:t>The goal of offline mode is trying to identify</w:t>
      </w:r>
      <w:r>
        <w:t xml:space="preserve"> all</w:t>
      </w:r>
      <w:r>
        <w:rPr>
          <w:rFonts w:hint="eastAsia"/>
        </w:rPr>
        <w:t xml:space="preserve"> observed environment</w:t>
      </w:r>
      <w:r>
        <w:t>al</w:t>
      </w:r>
      <w:r>
        <w:rPr>
          <w:rFonts w:hint="eastAsia"/>
        </w:rPr>
        <w:t xml:space="preserve"> and wearable</w:t>
      </w:r>
      <w:r>
        <w:t xml:space="preserve"> sensor data as living activities in the offline mode. And reduce the burden of labeling those observed sensor data. The system categories sensor data as a set of clusters by the non-parametric hierarchical activity recognition model (NHARM). User only needs to label each clusters, so the number of labeling data is decreasing.</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B465C2" w14:paraId="164FFD42" w14:textId="77777777" w:rsidTr="00995983">
        <w:trPr>
          <w:jc w:val="left"/>
        </w:trPr>
        <w:tc>
          <w:tcPr>
            <w:tcW w:w="8560" w:type="dxa"/>
          </w:tcPr>
          <w:p w14:paraId="2A2CDE11" w14:textId="73E3D693" w:rsidR="00B465C2" w:rsidRDefault="00B465C2" w:rsidP="00B465C2">
            <w:pPr>
              <w:pStyle w:val="afff5"/>
              <w:ind w:firstLine="0"/>
              <w:jc w:val="center"/>
            </w:pPr>
            <w:r>
              <w:rPr>
                <w:noProof/>
              </w:rPr>
              <w:lastRenderedPageBreak/>
              <w:drawing>
                <wp:inline distT="0" distB="0" distL="0" distR="0" wp14:anchorId="17A5DFDD" wp14:editId="70FBB209">
                  <wp:extent cx="1991975" cy="4356000"/>
                  <wp:effectExtent l="0" t="0" r="8890" b="698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91975" cy="4356000"/>
                          </a:xfrm>
                          <a:prstGeom prst="rect">
                            <a:avLst/>
                          </a:prstGeom>
                          <a:noFill/>
                        </pic:spPr>
                      </pic:pic>
                    </a:graphicData>
                  </a:graphic>
                </wp:inline>
              </w:drawing>
            </w:r>
          </w:p>
        </w:tc>
      </w:tr>
      <w:tr w:rsidR="008E0CB8" w14:paraId="2259738E" w14:textId="77777777" w:rsidTr="00995983">
        <w:trPr>
          <w:jc w:val="left"/>
        </w:trPr>
        <w:tc>
          <w:tcPr>
            <w:tcW w:w="8560" w:type="dxa"/>
          </w:tcPr>
          <w:p w14:paraId="15B3809B" w14:textId="184A906A" w:rsidR="008E0CB8" w:rsidRDefault="008E0CB8" w:rsidP="00B465C2">
            <w:pPr>
              <w:pStyle w:val="afff5"/>
              <w:ind w:firstLine="0"/>
              <w:jc w:val="center"/>
            </w:pPr>
            <w:bookmarkStart w:id="101" w:name="_Toc423211167"/>
            <w:bookmarkStart w:id="102" w:name="_Ref423269251"/>
            <w:r>
              <w:t xml:space="preserve">Fig. </w:t>
            </w:r>
            <w:fldSimple w:instr=" STYLEREF 1 \s ">
              <w:r w:rsidR="002A0CC4">
                <w:rPr>
                  <w:noProof/>
                </w:rPr>
                <w:t>3</w:t>
              </w:r>
            </w:fldSimple>
            <w:r>
              <w:noBreakHyphen/>
            </w:r>
            <w:fldSimple w:instr=" SEQ Fig. \* ARABIC \s 1 ">
              <w:r w:rsidR="002A0CC4">
                <w:rPr>
                  <w:noProof/>
                </w:rPr>
                <w:t>1</w:t>
              </w:r>
            </w:fldSimple>
            <w:bookmarkEnd w:id="102"/>
            <w:r>
              <w:rPr>
                <w:rFonts w:hint="eastAsia"/>
              </w:rPr>
              <w:t xml:space="preserve"> </w:t>
            </w:r>
            <w:r w:rsidR="00B465C2">
              <w:t>Flowchart</w:t>
            </w:r>
            <w:r>
              <w:t xml:space="preserve"> of Training Mode</w:t>
            </w:r>
            <w:bookmarkEnd w:id="101"/>
          </w:p>
        </w:tc>
      </w:tr>
    </w:tbl>
    <w:p w14:paraId="4AA8F0E0" w14:textId="02F3C14D" w:rsidR="006F22B6" w:rsidRDefault="00C079F1" w:rsidP="006F22B6">
      <w:pPr>
        <w:pStyle w:val="afff5"/>
      </w:pPr>
      <w:r>
        <w:t>T</w:t>
      </w:r>
      <w:r w:rsidRPr="00C079F1">
        <w:t xml:space="preserve">o monitor elders’ living activities, but it’s hard to ask them labeling their activities for every instances in training section. </w:t>
      </w:r>
      <w:r>
        <w:t>Because t</w:t>
      </w:r>
      <w:r w:rsidRPr="00C079F1">
        <w:t>he</w:t>
      </w:r>
      <w:r>
        <w:t xml:space="preserve"> offline mode</w:t>
      </w:r>
      <w:r w:rsidRPr="00C079F1">
        <w:t xml:space="preserve"> can find the significant living activity</w:t>
      </w:r>
      <w:r>
        <w:t xml:space="preserve"> of each cluster, it help elders label</w:t>
      </w:r>
      <w:r w:rsidRPr="00C079F1">
        <w:t xml:space="preserve"> the result clusters in the easy way.</w:t>
      </w:r>
      <w:r w:rsidR="00FC1DD9">
        <w:t xml:space="preserve"> Besides, the advantages of </w:t>
      </w:r>
      <w:r w:rsidR="00FD401F">
        <w:t>N</w:t>
      </w:r>
      <w:r w:rsidR="00FC1DD9">
        <w:t xml:space="preserve">HARM is not only an easier way to label data, but also a way to observe data and category them automatically. </w:t>
      </w:r>
      <w:r w:rsidR="00FD401F">
        <w:rPr>
          <w:rFonts w:eastAsiaTheme="minorEastAsia"/>
        </w:rPr>
        <w:t xml:space="preserve">Non-parametric learning method can find the most appropriate number of clusters based on their training data. </w:t>
      </w:r>
      <w:r w:rsidR="00FD401F">
        <w:t>For NHARM, it is a set of data-driven and non-parametric inference models, it may discover some facts which are ignored by users</w:t>
      </w:r>
      <w:r w:rsidR="00A81D7E">
        <w:t>,</w:t>
      </w:r>
      <w:r w:rsidR="00FD401F">
        <w:t xml:space="preserve"> </w:t>
      </w:r>
      <w:r w:rsidR="00A81D7E" w:rsidRPr="00A81D7E">
        <w:rPr>
          <w:i/>
        </w:rPr>
        <w:t>i.e.</w:t>
      </w:r>
      <w:r w:rsidR="00A81D7E">
        <w:t>,</w:t>
      </w:r>
      <w:r w:rsidR="00FD401F">
        <w:t xml:space="preserve"> </w:t>
      </w:r>
      <w:r w:rsidR="004C4992">
        <w:t xml:space="preserve">user usually remembers significant activities, but ignores </w:t>
      </w:r>
      <w:r w:rsidR="001C57F8">
        <w:t>common/normal</w:t>
      </w:r>
      <w:r w:rsidR="004C4992">
        <w:t xml:space="preserve"> activities.</w:t>
      </w:r>
      <w:r w:rsidR="00A81D7E">
        <w:t xml:space="preserve"> The ordinary activity recognition methods are using supervised learning algorithm, and they need to label all training data. </w:t>
      </w:r>
      <w:r w:rsidR="001C57F8">
        <w:t xml:space="preserve">When user ignore those common activities and label them into false activities, those wrong labeling data </w:t>
      </w:r>
      <w:r w:rsidR="001C57F8">
        <w:lastRenderedPageBreak/>
        <w:t>will become noise data for those supervised learning models. And they will show bad performances in prediction stage.</w:t>
      </w:r>
      <w:r w:rsidR="002A0CC4">
        <w:t xml:space="preserve"> Although</w:t>
      </w:r>
      <w:r w:rsidR="00995983">
        <w:t xml:space="preserve"> one activity may not map to one cluster from our NHARM, one cluster only map to one activity. </w:t>
      </w:r>
      <w:r w:rsidR="00995983" w:rsidRPr="00995983">
        <w:rPr>
          <w:i/>
        </w:rPr>
        <w:t>i.e.</w:t>
      </w:r>
      <w:r w:rsidR="00995983">
        <w:t xml:space="preserve">, one activity can map to one or more than one activity, and one cluster should map only one activity. When users labels clusters, they can label different clusters as same activity. For example, if one has two habits of reading books: open lamp or close lamp, the NHARM identifies two clusters for this reading behavior and both of them </w:t>
      </w:r>
      <w:r w:rsidR="00250B31">
        <w:t>should</w:t>
      </w:r>
      <w:r w:rsidR="00995983">
        <w:t xml:space="preserve"> be labeled as the</w:t>
      </w:r>
      <w:r w:rsidR="00250B31">
        <w:t xml:space="preserve"> same</w:t>
      </w:r>
      <w:r w:rsidR="00995983">
        <w:t xml:space="preserve"> activity “Reading”.</w:t>
      </w:r>
      <w:r w:rsidR="006F22B6">
        <w:t xml:space="preserve"> </w:t>
      </w:r>
      <w:r w:rsidR="006F22B6">
        <w:t>The</w:t>
      </w:r>
      <w:r w:rsidR="006F22B6">
        <w:t xml:space="preserve"> </w:t>
      </w:r>
      <w:r w:rsidR="006F22B6">
        <w:fldChar w:fldCharType="begin"/>
      </w:r>
      <w:r w:rsidR="006F22B6">
        <w:instrText xml:space="preserve"> REF _Ref423269251 \h </w:instrText>
      </w:r>
      <w:r w:rsidR="006F22B6">
        <w:fldChar w:fldCharType="separate"/>
      </w:r>
      <w:r w:rsidR="006F22B6">
        <w:t xml:space="preserve">Fig. </w:t>
      </w:r>
      <w:r w:rsidR="006F22B6">
        <w:rPr>
          <w:noProof/>
        </w:rPr>
        <w:t>3</w:t>
      </w:r>
      <w:r w:rsidR="006F22B6">
        <w:noBreakHyphen/>
      </w:r>
      <w:r w:rsidR="006F22B6">
        <w:rPr>
          <w:noProof/>
        </w:rPr>
        <w:t>1</w:t>
      </w:r>
      <w:r w:rsidR="006F22B6">
        <w:fldChar w:fldCharType="end"/>
      </w:r>
      <w:r w:rsidR="006F22B6">
        <w:t xml:space="preserve"> show</w:t>
      </w:r>
      <w:r w:rsidR="006F22B6">
        <w:t>s</w:t>
      </w:r>
      <w:r w:rsidR="006F22B6">
        <w:t xml:space="preserve"> the</w:t>
      </w:r>
      <w:r w:rsidR="006F22B6">
        <w:t xml:space="preserve"> flowchart</w:t>
      </w:r>
      <w:r w:rsidR="006F22B6">
        <w:t xml:space="preserve"> of training mode.</w:t>
      </w:r>
    </w:p>
    <w:p w14:paraId="5CB2DFBB" w14:textId="7E6D858A" w:rsidR="008E0CB8" w:rsidRPr="006F22B6" w:rsidRDefault="008E0CB8" w:rsidP="00B465C2">
      <w:pPr>
        <w:pStyle w:val="afff5"/>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8E0CB8" w14:paraId="46508824" w14:textId="77777777" w:rsidTr="00995983">
        <w:tc>
          <w:tcPr>
            <w:tcW w:w="8560" w:type="dxa"/>
          </w:tcPr>
          <w:p w14:paraId="553DFE45" w14:textId="72B49F98" w:rsidR="008E0CB8" w:rsidRDefault="00B465C2" w:rsidP="00B465C2">
            <w:pPr>
              <w:pStyle w:val="afff5"/>
              <w:ind w:firstLine="0"/>
              <w:jc w:val="center"/>
            </w:pPr>
            <w:r>
              <w:rPr>
                <w:noProof/>
              </w:rPr>
              <w:drawing>
                <wp:inline distT="0" distB="0" distL="0" distR="0" wp14:anchorId="165B7020" wp14:editId="4CE9304D">
                  <wp:extent cx="3368130" cy="4320000"/>
                  <wp:effectExtent l="0" t="0" r="3810" b="444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68130" cy="4320000"/>
                          </a:xfrm>
                          <a:prstGeom prst="rect">
                            <a:avLst/>
                          </a:prstGeom>
                          <a:noFill/>
                        </pic:spPr>
                      </pic:pic>
                    </a:graphicData>
                  </a:graphic>
                </wp:inline>
              </w:drawing>
            </w:r>
          </w:p>
        </w:tc>
      </w:tr>
      <w:tr w:rsidR="008E0CB8" w14:paraId="452653E2" w14:textId="77777777" w:rsidTr="00995983">
        <w:tc>
          <w:tcPr>
            <w:tcW w:w="8560" w:type="dxa"/>
          </w:tcPr>
          <w:p w14:paraId="1A839636" w14:textId="4949DCB4" w:rsidR="008E0CB8" w:rsidRPr="001F17DD" w:rsidRDefault="008E0CB8" w:rsidP="00B465C2">
            <w:pPr>
              <w:pStyle w:val="afff5"/>
              <w:ind w:firstLine="0"/>
              <w:jc w:val="center"/>
            </w:pPr>
            <w:bookmarkStart w:id="103" w:name="_Toc423211168"/>
            <w:bookmarkStart w:id="104" w:name="_Ref423269285"/>
            <w:r>
              <w:t xml:space="preserve">Fig. </w:t>
            </w:r>
            <w:fldSimple w:instr=" STYLEREF 1 \s ">
              <w:r w:rsidR="002A0CC4">
                <w:rPr>
                  <w:noProof/>
                </w:rPr>
                <w:t>3</w:t>
              </w:r>
            </w:fldSimple>
            <w:r>
              <w:noBreakHyphen/>
            </w:r>
            <w:fldSimple w:instr=" SEQ Fig. \* ARABIC \s 1 ">
              <w:r w:rsidR="002A0CC4">
                <w:rPr>
                  <w:noProof/>
                </w:rPr>
                <w:t>2</w:t>
              </w:r>
            </w:fldSimple>
            <w:bookmarkEnd w:id="104"/>
            <w:r>
              <w:rPr>
                <w:rFonts w:hint="eastAsia"/>
              </w:rPr>
              <w:t xml:space="preserve"> </w:t>
            </w:r>
            <w:r w:rsidR="00B465C2">
              <w:t>Flowchart</w:t>
            </w:r>
            <w:r>
              <w:t xml:space="preserve"> of Online Mode</w:t>
            </w:r>
            <w:bookmarkEnd w:id="103"/>
          </w:p>
        </w:tc>
      </w:tr>
    </w:tbl>
    <w:p w14:paraId="6A6CDCC4" w14:textId="34754146" w:rsidR="008E0CB8" w:rsidRDefault="008E0CB8" w:rsidP="008E0CB8">
      <w:pPr>
        <w:pStyle w:val="afff5"/>
      </w:pPr>
      <w:r>
        <w:t xml:space="preserve">The online mode is used to real-time determine activity of elderly residents and monitor anomaly activity. If an unknown activity has been observed, the system will </w:t>
      </w:r>
      <w:r>
        <w:lastRenderedPageBreak/>
        <w:t xml:space="preserve">determine whether it is an anomaly activity or not. </w:t>
      </w:r>
      <w:r w:rsidR="00250B31">
        <w:t>The procedure of determining anomaly activity is used an artificial intelligent methodology “case-based reasoning (CBR)”. C</w:t>
      </w:r>
      <w:r w:rsidR="00250B31">
        <w:t>ase-based reasoning</w:t>
      </w:r>
      <w:r w:rsidR="00250B31">
        <w:t xml:space="preserve"> solves new problems by adapting previously successful solution to similar problems. So before we design CBR in our activity-aware healthcare system, we need to design a function to compute the similar score of all known activity. This function can evaluate any new instance how it is similar to all observed activities. </w:t>
      </w:r>
      <w:r w:rsidR="006F22B6">
        <w:t xml:space="preserve">And we set a </w:t>
      </w:r>
      <w:r w:rsidR="006F22B6">
        <w:t xml:space="preserve">threshold </w:t>
      </w:r>
      <w:r w:rsidR="006F22B6" w:rsidRPr="006F22B6">
        <w:rPr>
          <w:i/>
        </w:rPr>
        <w:t>T</w:t>
      </w:r>
      <w:r w:rsidR="006F22B6">
        <w:t xml:space="preserve"> that is used to determine the instance is belong to the most similar ac</w:t>
      </w:r>
      <w:r w:rsidR="006F22B6">
        <w:t xml:space="preserve">tivity or </w:t>
      </w:r>
      <w:r w:rsidR="006F22B6">
        <w:t>an unknown activity.</w:t>
      </w:r>
      <w:r w:rsidR="006F22B6">
        <w:t xml:space="preserve"> </w:t>
      </w:r>
      <w:r>
        <w:t xml:space="preserve">If the </w:t>
      </w:r>
      <w:r w:rsidR="006F22B6">
        <w:t xml:space="preserve">highest similar score is still lower than threshold </w:t>
      </w:r>
      <w:r w:rsidR="006F22B6" w:rsidRPr="006F22B6">
        <w:rPr>
          <w:i/>
        </w:rPr>
        <w:t>T</w:t>
      </w:r>
      <w:r w:rsidR="006F22B6">
        <w:t>, the system will consider this instance is a new activity (or called a new problem). Then, the CBR mechanism will be triggered. If this unknown activity</w:t>
      </w:r>
      <w:r>
        <w:t xml:space="preserve"> is similar to </w:t>
      </w:r>
      <w:r w:rsidR="006F22B6">
        <w:t xml:space="preserve">an </w:t>
      </w:r>
      <w:r>
        <w:t xml:space="preserve">anomaly activity, the system will send an alert message to the elderly resident’s caregiver. </w:t>
      </w:r>
      <w:r w:rsidR="006F22B6">
        <w:t>After</w:t>
      </w:r>
      <w:r>
        <w:t xml:space="preserve"> the system</w:t>
      </w:r>
      <w:r w:rsidR="006F22B6">
        <w:t xml:space="preserve"> provide service that sent an alert message or do nothing, it</w:t>
      </w:r>
      <w:r>
        <w:t xml:space="preserve"> will require resident to label this activity and retrain the AR model</w:t>
      </w:r>
      <w:r w:rsidR="006F22B6">
        <w:t xml:space="preserve"> of online mode</w:t>
      </w:r>
      <w:r>
        <w:t xml:space="preserve">. </w:t>
      </w:r>
      <w:r w:rsidR="006F22B6">
        <w:t xml:space="preserve">The </w:t>
      </w:r>
      <w:r w:rsidR="006F22B6">
        <w:fldChar w:fldCharType="begin"/>
      </w:r>
      <w:r w:rsidR="006F22B6">
        <w:instrText xml:space="preserve"> REF _Ref423269285 \h </w:instrText>
      </w:r>
      <w:r w:rsidR="006F22B6">
        <w:fldChar w:fldCharType="separate"/>
      </w:r>
      <w:r w:rsidR="006F22B6">
        <w:t xml:space="preserve">Fig. </w:t>
      </w:r>
      <w:r w:rsidR="006F22B6">
        <w:rPr>
          <w:noProof/>
        </w:rPr>
        <w:t>3</w:t>
      </w:r>
      <w:r w:rsidR="006F22B6">
        <w:noBreakHyphen/>
      </w:r>
      <w:r w:rsidR="006F22B6">
        <w:rPr>
          <w:noProof/>
        </w:rPr>
        <w:t>2</w:t>
      </w:r>
      <w:r w:rsidR="006F22B6">
        <w:fldChar w:fldCharType="end"/>
      </w:r>
      <w:r w:rsidR="006F22B6">
        <w:t xml:space="preserve"> </w:t>
      </w:r>
      <w:r w:rsidR="006F22B6">
        <w:t>shows the flowchart of training mode.</w:t>
      </w:r>
    </w:p>
    <w:p w14:paraId="1155FB51" w14:textId="0F209D57" w:rsidR="006F22B6" w:rsidRDefault="006F22B6" w:rsidP="008E0CB8">
      <w:pPr>
        <w:pStyle w:val="afff5"/>
      </w:pPr>
      <w:r>
        <w:t>In the chapter3, I will detail describe the</w:t>
      </w:r>
      <w:r w:rsidR="009E24C2">
        <w:t xml:space="preserve"> algorithms and implementations of AR</w:t>
      </w:r>
      <w:r w:rsidR="009E24C2">
        <w:rPr>
          <w:rFonts w:hint="eastAsia"/>
        </w:rPr>
        <w:t xml:space="preserve"> model of </w:t>
      </w:r>
      <w:r w:rsidR="009E24C2">
        <w:t xml:space="preserve">both </w:t>
      </w:r>
      <w:r w:rsidR="009E24C2">
        <w:t xml:space="preserve">training </w:t>
      </w:r>
      <w:r w:rsidR="009E24C2">
        <w:t>and online</w:t>
      </w:r>
      <w:r w:rsidR="009E24C2">
        <w:rPr>
          <w:rFonts w:hint="eastAsia"/>
        </w:rPr>
        <w:t xml:space="preserve"> mode</w:t>
      </w:r>
      <w:r w:rsidR="009E24C2">
        <w:t>. And the architecture of the activity-aware healthcare system will describe in the chapter4, such as the labeling interface for training mode or the mechanism of CBR for online mode.</w:t>
      </w:r>
    </w:p>
    <w:p w14:paraId="0A6F53AA" w14:textId="54251747" w:rsidR="00610626" w:rsidRDefault="00610626" w:rsidP="00610626">
      <w:pPr>
        <w:pStyle w:val="21"/>
      </w:pPr>
      <w:r>
        <w:rPr>
          <w:rFonts w:hint="eastAsia"/>
        </w:rPr>
        <w:t>Activity Recognition Model of Training Mode</w:t>
      </w:r>
    </w:p>
    <w:p w14:paraId="79CA431F" w14:textId="26C8E008" w:rsidR="00503425" w:rsidRDefault="00503425" w:rsidP="008E0CB8">
      <w:pPr>
        <w:pStyle w:val="afff5"/>
      </w:pPr>
      <w:r>
        <w:rPr>
          <w:rFonts w:hint="eastAsia"/>
        </w:rPr>
        <w:t>T</w:t>
      </w:r>
      <w:r>
        <w:t>h</w:t>
      </w:r>
      <w:r>
        <w:rPr>
          <w:rFonts w:hint="eastAsia"/>
        </w:rPr>
        <w:t xml:space="preserve">e </w:t>
      </w:r>
      <w:r>
        <w:t xml:space="preserve">AR model of training mode has two main layer. </w:t>
      </w:r>
      <w:r w:rsidR="007C2EDC">
        <w:t>For the f</w:t>
      </w:r>
      <w:r>
        <w:t>irst layer, we propose two separated AR models for ambient and vital sign parts</w:t>
      </w:r>
      <w:r w:rsidR="007C2EDC">
        <w:t>, so</w:t>
      </w:r>
      <w:r>
        <w:t xml:space="preserve"> </w:t>
      </w:r>
      <w:r w:rsidR="007C2EDC">
        <w:t>t</w:t>
      </w:r>
      <w:r>
        <w:t xml:space="preserve">hey </w:t>
      </w:r>
      <w:r w:rsidR="007C2EDC">
        <w:t>can</w:t>
      </w:r>
      <w:r>
        <w:t xml:space="preserve"> </w:t>
      </w:r>
      <w:r w:rsidR="007C2EDC">
        <w:t xml:space="preserve">identity activity individually by their training data. For the second layer, </w:t>
      </w:r>
      <w:r w:rsidR="00266BCB">
        <w:t xml:space="preserve">before </w:t>
      </w:r>
      <w:r w:rsidR="007C2EDC">
        <w:t>we fuse the result</w:t>
      </w:r>
      <w:r w:rsidR="00266BCB">
        <w:t>s</w:t>
      </w:r>
      <w:r w:rsidR="007C2EDC">
        <w:t xml:space="preserve"> from the first layer</w:t>
      </w:r>
      <w:r w:rsidR="00266BCB">
        <w:t>,</w:t>
      </w:r>
      <w:r w:rsidR="007C2EDC">
        <w:t xml:space="preserve"> </w:t>
      </w:r>
      <w:r w:rsidR="00266BCB">
        <w:t>t</w:t>
      </w:r>
      <w:r w:rsidR="007C2EDC">
        <w:t>ransform</w:t>
      </w:r>
      <w:r w:rsidR="00266BCB">
        <w:t>ing</w:t>
      </w:r>
      <w:r w:rsidR="007C2EDC">
        <w:t xml:space="preserve"> vital sign part to </w:t>
      </w:r>
      <w:r w:rsidR="00266BCB">
        <w:t>has the characteristic</w:t>
      </w:r>
      <w:r w:rsidR="007C2EDC">
        <w:t xml:space="preserve"> </w:t>
      </w:r>
      <w:r w:rsidR="00266BCB">
        <w:t xml:space="preserve">of </w:t>
      </w:r>
      <w:r w:rsidR="007C2EDC">
        <w:t xml:space="preserve">event-trigger format. </w:t>
      </w:r>
      <w:r w:rsidR="00D40D87">
        <w:t>The system</w:t>
      </w:r>
      <w:r w:rsidR="007C2EDC">
        <w:t xml:space="preserve"> consider</w:t>
      </w:r>
      <w:r w:rsidR="00D40D87">
        <w:t>s</w:t>
      </w:r>
      <w:r w:rsidR="007C2EDC">
        <w:t xml:space="preserve"> the </w:t>
      </w:r>
      <w:r w:rsidR="00D40D87">
        <w:t>clusters</w:t>
      </w:r>
      <w:r w:rsidR="007C2EDC">
        <w:t xml:space="preserve"> of vital sign part from the first layer as new fea</w:t>
      </w:r>
      <w:r w:rsidR="007C2EDC">
        <w:lastRenderedPageBreak/>
        <w:t xml:space="preserve">tures. </w:t>
      </w:r>
      <w:r w:rsidR="00D40D87" w:rsidRPr="00D40D87">
        <w:rPr>
          <w:i/>
        </w:rPr>
        <w:t>i.e.</w:t>
      </w:r>
      <w:r w:rsidR="00D40D87">
        <w:t xml:space="preserve">, each cluster is considered as a sensor, so the number of clusters means the number of dimension for new features. And each activity can map to specific clusters. This characteristic is similar to ambient part. For example, </w:t>
      </w:r>
      <w:r w:rsidR="00A07E48">
        <w:t>the activity “watching TV” of ambient part can</w:t>
      </w:r>
      <w:r w:rsidR="00C125CE">
        <w:t xml:space="preserve"> be determined by </w:t>
      </w:r>
      <w:r w:rsidR="003E5F6A">
        <w:t>the “On” states</w:t>
      </w:r>
      <w:r w:rsidR="00C125CE">
        <w:t xml:space="preserve"> </w:t>
      </w:r>
      <w:r w:rsidR="003E5F6A">
        <w:t>of TV and living light</w:t>
      </w:r>
      <w:r w:rsidR="00C125CE">
        <w:t>.</w:t>
      </w:r>
      <w:r w:rsidR="003E5F6A">
        <w:t xml:space="preserve"> Says, the activity is observed by the characteristic of event-trigger. </w:t>
      </w:r>
      <w:r w:rsidR="00266BCB">
        <w:t xml:space="preserve">For the part of vital sign model, when user watches TV and </w:t>
      </w:r>
      <w:r w:rsidR="003E5F6A">
        <w:t>the AR model of vital sign part</w:t>
      </w:r>
      <w:r w:rsidR="00266BCB">
        <w:t xml:space="preserve"> determines a cluster</w:t>
      </w:r>
      <w:r w:rsidR="003E5F6A">
        <w:t xml:space="preserve">, </w:t>
      </w:r>
      <w:r w:rsidR="00266BCB">
        <w:t xml:space="preserve">the </w:t>
      </w:r>
      <w:r w:rsidR="00342C1C">
        <w:t>cluster is</w:t>
      </w:r>
      <w:r w:rsidR="003E5F6A">
        <w:t xml:space="preserve"> consider</w:t>
      </w:r>
      <w:r w:rsidR="00342C1C">
        <w:t>ed as</w:t>
      </w:r>
      <w:r w:rsidR="003E5F6A">
        <w:t xml:space="preserve"> a sensor </w:t>
      </w:r>
      <w:r w:rsidR="00266BCB">
        <w:t xml:space="preserve">which </w:t>
      </w:r>
      <w:r w:rsidR="003E5F6A">
        <w:t xml:space="preserve">used to monitor user’s activity </w:t>
      </w:r>
      <w:r w:rsidR="003E5F6A">
        <w:rPr>
          <w:rFonts w:hint="eastAsia"/>
        </w:rPr>
        <w:t>o</w:t>
      </w:r>
      <w:r w:rsidR="003E5F6A">
        <w:t xml:space="preserve">f “watching TV”. When the system determines a result of this cluster, the system can infer an activity “watching TV” occurred. </w:t>
      </w:r>
      <w:r w:rsidR="00142E1F">
        <w:t xml:space="preserve">The characteristic of both ambient part and vital sign part are similar, </w:t>
      </w:r>
      <w:r w:rsidR="00A13F72">
        <w:t>so they can fuse in an easier way.</w:t>
      </w:r>
    </w:p>
    <w:p w14:paraId="03476661" w14:textId="6CEB1FE0" w:rsidR="00342C1C" w:rsidRDefault="00342C1C" w:rsidP="00342C1C">
      <w:pPr>
        <w:pStyle w:val="31"/>
      </w:pPr>
      <w:r>
        <w:t xml:space="preserve">Activity Recognition Model of </w:t>
      </w:r>
      <w:r>
        <w:rPr>
          <w:rFonts w:hint="eastAsia"/>
        </w:rPr>
        <w:t xml:space="preserve">Ambient Part </w:t>
      </w:r>
    </w:p>
    <w:p w14:paraId="6D5E38F8" w14:textId="2060B647" w:rsidR="008E0CB8" w:rsidRPr="003E3018" w:rsidRDefault="008E0CB8" w:rsidP="008E0CB8">
      <w:pPr>
        <w:pStyle w:val="afff5"/>
      </w:pPr>
      <w:r>
        <w:rPr>
          <w:rFonts w:hint="eastAsia"/>
        </w:rPr>
        <w:t xml:space="preserve">Before building </w:t>
      </w:r>
      <w:r>
        <w:t xml:space="preserve">the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w:t>
      </w:r>
      <w:r w:rsidR="00632B73">
        <w:t xml:space="preserve"> power when Television is open. The types of ambient sensor contain current sensor, lumen sensor and switch sensor. The state of each sensor is training in the development stage. </w:t>
      </w:r>
      <w:r w:rsidR="00A94308">
        <w:t xml:space="preserve">The feature </w:t>
      </w:r>
      <w:r w:rsidR="00A94308">
        <w:t xml:space="preserve">of </w:t>
      </w:r>
      <w:r w:rsidR="00A94308">
        <w:t>current sensor</w:t>
      </w:r>
      <w:r w:rsidR="00A94308">
        <w:t xml:space="preserve"> presents the </w:t>
      </w:r>
      <w:r w:rsidR="00A94308">
        <w:t>active status</w:t>
      </w:r>
      <w:r w:rsidR="00A94308">
        <w:t xml:space="preserve"> of its attaching</w:t>
      </w:r>
      <w:r w:rsidR="00A94308">
        <w:t xml:space="preserve"> electronic appliance</w:t>
      </w:r>
      <w:r w:rsidR="00A94308">
        <w:t xml:space="preserve"> </w:t>
      </w:r>
      <w:r w:rsidR="00A94308">
        <w:t>is “On” or “Off”.</w:t>
      </w:r>
      <w:r w:rsidR="00A94308">
        <w:t xml:space="preserve"> </w:t>
      </w:r>
      <w:r w:rsidR="00632B73">
        <w:t>When a current sensor attaches on one electronic appliance, we will record its current data in close status. A</w:t>
      </w:r>
      <w:r w:rsidR="003E3018">
        <w:t>nd computing</w:t>
      </w:r>
      <w:r w:rsidR="00632B73">
        <w:t xml:space="preserve"> mean </w:t>
      </w:r>
      <m:oMath>
        <m:r>
          <w:rPr>
            <w:rFonts w:ascii="Cambria Math" w:hAnsi="Cambria Math"/>
          </w:rPr>
          <m:t>m</m:t>
        </m:r>
        <m:r>
          <m:rPr>
            <m:sty m:val="p"/>
          </m:rPr>
          <w:rPr>
            <w:rFonts w:ascii="Cambria Math" w:hAnsi="Cambria Math"/>
          </w:rPr>
          <m:t xml:space="preserve"> </m:t>
        </m:r>
      </m:oMath>
      <w:r w:rsidR="00632B73">
        <w:t xml:space="preserve">and standard deviation </w:t>
      </w:r>
      <m:oMath>
        <m:r>
          <m:rPr>
            <m:sty m:val="p"/>
          </m:rPr>
          <w:rPr>
            <w:rFonts w:ascii="Cambria Math" w:hAnsi="Cambria Math"/>
          </w:rPr>
          <m:t>σ</m:t>
        </m:r>
      </m:oMath>
      <w:r w:rsidR="003E3018">
        <w:rPr>
          <w:rFonts w:hint="eastAsia"/>
        </w:rPr>
        <w:t xml:space="preserve"> of </w:t>
      </w:r>
      <w:r w:rsidR="003E3018">
        <w:t>the</w:t>
      </w:r>
      <w:r w:rsidR="003E3018">
        <w:rPr>
          <w:rFonts w:hint="eastAsia"/>
        </w:rPr>
        <w:t xml:space="preserve"> recording data</w:t>
      </w:r>
      <w:r w:rsidR="00632B73">
        <w:t xml:space="preserve">. </w:t>
      </w:r>
      <w:r w:rsidR="003E3018">
        <w:t>A threshold</w:t>
      </w:r>
      <w:r w:rsidR="003E3018">
        <w:rPr>
          <w:rFonts w:hint="eastAsia"/>
        </w:rPr>
        <w:t xml:space="preserve"> </w:t>
      </w:r>
      <m:oMath>
        <m:r>
          <w:rPr>
            <w:rFonts w:ascii="Cambria Math" w:hAnsi="Cambria Math"/>
          </w:rPr>
          <m:t>T</m:t>
        </m:r>
      </m:oMath>
      <w:r w:rsidR="003E3018">
        <w:rPr>
          <w:rFonts w:hint="eastAsia"/>
        </w:rPr>
        <w:t xml:space="preserve"> is used to determine</w:t>
      </w:r>
      <w:r w:rsidR="003E3018">
        <w:t xml:space="preserve"> the active status of the electronic appliance is “On” or “Off” by its</w:t>
      </w:r>
      <w:r w:rsidR="003E3018">
        <w:rPr>
          <w:rFonts w:hint="eastAsia"/>
        </w:rPr>
        <w:t xml:space="preserve"> </w:t>
      </w:r>
      <w:r w:rsidR="003E3018">
        <w:t>current</w:t>
      </w:r>
      <w:r w:rsidR="003E3018">
        <w:rPr>
          <w:rFonts w:hint="eastAsia"/>
        </w:rPr>
        <w:t xml:space="preserve"> sensor data.</w:t>
      </w:r>
      <w:r w:rsidR="003E3018">
        <w:t xml:space="preserve"> </w:t>
      </w:r>
      <w:r w:rsidR="003E3018">
        <w:rPr>
          <w:rFonts w:hint="eastAsia"/>
        </w:rPr>
        <w:t xml:space="preserve">The Threshold is </w:t>
      </w:r>
      <m:oMath>
        <m:r>
          <w:rPr>
            <w:rFonts w:ascii="Cambria Math" w:hAnsi="Cambria Math"/>
          </w:rPr>
          <m:t>T</m:t>
        </m:r>
        <m:r>
          <w:rPr>
            <w:rFonts w:ascii="Cambria Math" w:hAnsi="Cambria Math"/>
          </w:rPr>
          <m:t>=m+σ</m:t>
        </m:r>
      </m:oMath>
      <w:r w:rsidR="003E3018">
        <w:rPr>
          <w:rFonts w:hint="eastAsia"/>
        </w:rPr>
        <w:t xml:space="preserve">. </w:t>
      </w:r>
      <w:r w:rsidR="003E3018">
        <w:t xml:space="preserve">If a value of input sensor data is higher than </w:t>
      </w:r>
      <m:oMath>
        <m:r>
          <w:rPr>
            <w:rFonts w:ascii="Cambria Math" w:hAnsi="Cambria Math"/>
          </w:rPr>
          <m:t>T</m:t>
        </m:r>
      </m:oMath>
      <w:r w:rsidR="003E3018">
        <w:rPr>
          <w:rFonts w:hint="eastAsia"/>
        </w:rPr>
        <w:t xml:space="preserve">, </w:t>
      </w:r>
      <w:r w:rsidR="003E3018">
        <w:t xml:space="preserve">the activity status of </w:t>
      </w:r>
      <w:r w:rsidR="003E3018">
        <w:rPr>
          <w:rFonts w:hint="eastAsia"/>
        </w:rPr>
        <w:t xml:space="preserve">its appliance is </w:t>
      </w:r>
      <w:r w:rsidR="003E3018">
        <w:t xml:space="preserve">“On”; otherwise it is “Off”. </w:t>
      </w:r>
      <w:r w:rsidR="00B47059">
        <w:t xml:space="preserve">The feature extracts </w:t>
      </w:r>
      <w:r w:rsidR="00B47059">
        <w:lastRenderedPageBreak/>
        <w:t>from lumen sensor is likely to current sensor. And the switch sensor will response on and off, so we do not need to preproc</w:t>
      </w:r>
      <w:r w:rsidR="007155D1">
        <w:t>ess the data of switch sensors.</w:t>
      </w:r>
    </w:p>
    <w:p w14:paraId="7DF974C4" w14:textId="1348A94F" w:rsidR="008719AC" w:rsidRDefault="00D2267A" w:rsidP="00746FA0">
      <w:pPr>
        <w:pStyle w:val="afff5"/>
      </w:pPr>
      <w:r>
        <w:t>The system collect</w:t>
      </w:r>
      <w:r>
        <w:t>s</w:t>
      </w:r>
      <w:r>
        <w:t xml:space="preserve"> ambient sensor data every 5 seconds as training data for a numbers of day. </w:t>
      </w:r>
      <w:r>
        <w:t>And</w:t>
      </w:r>
      <w:r w:rsidR="00CC1A04">
        <w:t xml:space="preserve"> </w:t>
      </w:r>
      <w:r>
        <w:t>using</w:t>
      </w:r>
      <w:r w:rsidR="00CC1A04">
        <w:t xml:space="preserve"> k-nearest neighbor</w:t>
      </w:r>
      <w:r>
        <w:t xml:space="preserve"> (KNN) algorithm</w:t>
      </w:r>
      <w:r w:rsidR="00CC1A04">
        <w:t xml:space="preserve"> build</w:t>
      </w:r>
      <w:r>
        <w:t>s</w:t>
      </w:r>
      <w:r w:rsidR="00CC1A04">
        <w:t xml:space="preserve"> t</w:t>
      </w:r>
      <w:r w:rsidR="00CC1A04">
        <w:rPr>
          <w:rFonts w:hint="eastAsia"/>
        </w:rPr>
        <w:t>he</w:t>
      </w:r>
      <w:r w:rsidR="00CC1A04">
        <w:t xml:space="preserve"> activity recognition model of</w:t>
      </w:r>
      <w:r w:rsidR="00CC1A04">
        <w:rPr>
          <w:rFonts w:hint="eastAsia"/>
        </w:rPr>
        <w:t xml:space="preserve"> ambient part</w:t>
      </w:r>
      <w:r w:rsidR="00CC1A04">
        <w:t xml:space="preserve">. </w:t>
      </w:r>
      <w:r>
        <w:t xml:space="preserve">We </w:t>
      </w:r>
      <w:r w:rsidR="00F82A84">
        <w:t>need to</w:t>
      </w:r>
      <w:r>
        <w:t xml:space="preserve"> </w:t>
      </w:r>
      <w:r w:rsidR="00F82A84">
        <w:t xml:space="preserve">decide cluster heads of the activity recognition model. Because </w:t>
      </w:r>
      <w:bookmarkStart w:id="105" w:name="_GoBack"/>
      <w:bookmarkEnd w:id="105"/>
    </w:p>
    <w:p w14:paraId="436F1F5C" w14:textId="77777777" w:rsidR="00CC1A04" w:rsidRPr="00A94308" w:rsidRDefault="00CC1A04" w:rsidP="00746FA0">
      <w:pPr>
        <w:pStyle w:val="afff5"/>
        <w:rPr>
          <w:rFonts w:hint="eastAsia"/>
        </w:rPr>
      </w:pPr>
    </w:p>
    <w:p w14:paraId="3952C144" w14:textId="77777777" w:rsidR="00D0272B" w:rsidRDefault="00906C85" w:rsidP="005E7906">
      <w:pPr>
        <w:pStyle w:val="1"/>
        <w:numPr>
          <w:ilvl w:val="0"/>
          <w:numId w:val="0"/>
        </w:numPr>
        <w:spacing w:before="1920" w:after="720"/>
      </w:pPr>
      <w:bookmarkStart w:id="106" w:name="_Toc206744065"/>
      <w:bookmarkStart w:id="107" w:name="_Toc235582463"/>
      <w:bookmarkStart w:id="108" w:name="_Toc302255603"/>
      <w:bookmarkStart w:id="109" w:name="_Toc423211161"/>
      <w:bookmarkEnd w:id="72"/>
      <w:bookmarkEnd w:id="73"/>
      <w:bookmarkEnd w:id="74"/>
      <w:bookmarkEnd w:id="75"/>
      <w:bookmarkEnd w:id="76"/>
      <w:r>
        <w:rPr>
          <w:rFonts w:hint="eastAsia"/>
        </w:rPr>
        <w:lastRenderedPageBreak/>
        <w:t>REFERENCE</w:t>
      </w:r>
      <w:bookmarkEnd w:id="106"/>
      <w:bookmarkEnd w:id="107"/>
      <w:bookmarkEnd w:id="108"/>
      <w:bookmarkEnd w:id="109"/>
    </w:p>
    <w:p w14:paraId="0221240A" w14:textId="77777777" w:rsidR="0096742D" w:rsidRPr="0096742D" w:rsidRDefault="002C4B44" w:rsidP="0096742D">
      <w:pPr>
        <w:pStyle w:val="EndNoteBibliography"/>
        <w:ind w:left="560" w:hanging="560"/>
      </w:pPr>
      <w:r>
        <w:fldChar w:fldCharType="begin"/>
      </w:r>
      <w:r>
        <w:instrText xml:space="preserve"> ADDIN EN.REFLIST </w:instrText>
      </w:r>
      <w:r>
        <w:fldChar w:fldCharType="separate"/>
      </w:r>
      <w:bookmarkStart w:id="110" w:name="_ENREF_1"/>
      <w:r w:rsidR="0096742D" w:rsidRPr="0096742D">
        <w:t>[1]</w:t>
      </w:r>
      <w:r w:rsidR="0096742D" w:rsidRPr="0096742D">
        <w:tab/>
        <w:t xml:space="preserve">H. Banaee, M. U. Ahmed, and A. Loutfi, "Data mining for wearable sensors in health monitoring systems: a review of recent trends and challenges," </w:t>
      </w:r>
      <w:r w:rsidR="0096742D" w:rsidRPr="0096742D">
        <w:rPr>
          <w:i/>
        </w:rPr>
        <w:t xml:space="preserve">Sensors, </w:t>
      </w:r>
      <w:r w:rsidR="0096742D" w:rsidRPr="0096742D">
        <w:t>vol. 13, pp. 17472-17500, 2013.</w:t>
      </w:r>
      <w:bookmarkEnd w:id="110"/>
    </w:p>
    <w:p w14:paraId="44817079" w14:textId="77777777" w:rsidR="0096742D" w:rsidRPr="0096742D" w:rsidRDefault="0096742D" w:rsidP="0096742D">
      <w:pPr>
        <w:pStyle w:val="EndNoteBibliography"/>
        <w:ind w:left="560" w:hanging="560"/>
      </w:pPr>
      <w:bookmarkStart w:id="111" w:name="_ENREF_2"/>
      <w:r w:rsidRPr="0096742D">
        <w:t>[2]</w:t>
      </w:r>
      <w:r w:rsidRPr="0096742D">
        <w:tab/>
        <w:t xml:space="preserve">A. Pantelopoulos and N. G. Bourbakis, "A survey on wearable sensor-based systems for health monitoring and prognosis," </w:t>
      </w:r>
      <w:r w:rsidRPr="0096742D">
        <w:rPr>
          <w:i/>
        </w:rPr>
        <w:t xml:space="preserve">Systems, Man, and Cybernetics, Part C: Applications and Reviews, IEEE Transactions on, </w:t>
      </w:r>
      <w:r w:rsidRPr="0096742D">
        <w:t>vol. 40, pp. 1-12, 2010.</w:t>
      </w:r>
      <w:bookmarkEnd w:id="111"/>
    </w:p>
    <w:p w14:paraId="59055C49" w14:textId="77777777" w:rsidR="0096742D" w:rsidRPr="0096742D" w:rsidRDefault="0096742D" w:rsidP="0096742D">
      <w:pPr>
        <w:pStyle w:val="EndNoteBibliography"/>
        <w:ind w:left="560" w:hanging="560"/>
      </w:pPr>
      <w:bookmarkStart w:id="112" w:name="_ENREF_3"/>
      <w:r w:rsidRPr="0096742D">
        <w:t>[3]</w:t>
      </w:r>
      <w:r w:rsidRPr="0096742D">
        <w:tab/>
        <w:t xml:space="preserve">C. Collin, D. Wade, S. Davies, and V. Horne, "The Barthel ADL Index: a reliability study," </w:t>
      </w:r>
      <w:r w:rsidRPr="0096742D">
        <w:rPr>
          <w:i/>
        </w:rPr>
        <w:t xml:space="preserve">Disability &amp; Rehabilitation, </w:t>
      </w:r>
      <w:r w:rsidRPr="0096742D">
        <w:t>vol. 10, pp. 61-63, 1988.</w:t>
      </w:r>
      <w:bookmarkEnd w:id="112"/>
    </w:p>
    <w:p w14:paraId="7C8B0EAC" w14:textId="77777777" w:rsidR="0096742D" w:rsidRPr="0096742D" w:rsidRDefault="0096742D" w:rsidP="0096742D">
      <w:pPr>
        <w:pStyle w:val="EndNoteBibliography"/>
        <w:ind w:left="560" w:hanging="560"/>
      </w:pPr>
      <w:bookmarkStart w:id="113" w:name="_ENREF_4"/>
      <w:r w:rsidRPr="0096742D">
        <w:t>[4]</w:t>
      </w:r>
      <w:r w:rsidRPr="0096742D">
        <w:tab/>
        <w:t xml:space="preserve">G. D. Abowd and E. D. Mynatt, "Charting past, present, and future research in ubiquitous computing," </w:t>
      </w:r>
      <w:r w:rsidRPr="0096742D">
        <w:rPr>
          <w:i/>
        </w:rPr>
        <w:t xml:space="preserve">ACM Transactions on Computer-Human Interaction (TOCHI), </w:t>
      </w:r>
      <w:r w:rsidRPr="0096742D">
        <w:t>vol. 7, pp. 29-58, 2000.</w:t>
      </w:r>
      <w:bookmarkEnd w:id="113"/>
    </w:p>
    <w:p w14:paraId="4A4884C8" w14:textId="77777777" w:rsidR="0096742D" w:rsidRPr="0096742D" w:rsidRDefault="0096742D" w:rsidP="0096742D">
      <w:pPr>
        <w:pStyle w:val="EndNoteBibliography"/>
        <w:ind w:left="560" w:hanging="560"/>
      </w:pPr>
      <w:bookmarkStart w:id="114" w:name="_ENREF_5"/>
      <w:r w:rsidRPr="0096742D">
        <w:t>[5]</w:t>
      </w:r>
      <w:r w:rsidRPr="0096742D">
        <w:tab/>
        <w:t xml:space="preserve">O. D. Lara and M. A. Labrador, "A survey on human activity recognition using wearable sensors," </w:t>
      </w:r>
      <w:r w:rsidRPr="0096742D">
        <w:rPr>
          <w:i/>
        </w:rPr>
        <w:t xml:space="preserve">Communications Surveys &amp; Tutorials, IEEE, </w:t>
      </w:r>
      <w:r w:rsidRPr="0096742D">
        <w:t>vol. 15, pp. 1192-1209, 2013.</w:t>
      </w:r>
      <w:bookmarkEnd w:id="114"/>
    </w:p>
    <w:p w14:paraId="0857BD4E" w14:textId="77777777" w:rsidR="0096742D" w:rsidRPr="0096742D" w:rsidRDefault="0096742D" w:rsidP="0096742D">
      <w:pPr>
        <w:pStyle w:val="EndNoteBibliography"/>
        <w:ind w:left="560" w:hanging="560"/>
      </w:pPr>
      <w:bookmarkStart w:id="115" w:name="_ENREF_6"/>
      <w:r w:rsidRPr="0096742D">
        <w:t>[6]</w:t>
      </w:r>
      <w:r w:rsidRPr="0096742D">
        <w:tab/>
        <w:t xml:space="preserve">J. D. McAuliffe, D. M. Blei, and M. I. Jordan, "Nonparametric empirical Bayes for the Dirichlet process mixture model," </w:t>
      </w:r>
      <w:r w:rsidRPr="0096742D">
        <w:rPr>
          <w:i/>
        </w:rPr>
        <w:t xml:space="preserve">Statistics and Computing, </w:t>
      </w:r>
      <w:r w:rsidRPr="0096742D">
        <w:t>vol. 16, pp. 5-14, 2006.</w:t>
      </w:r>
      <w:bookmarkEnd w:id="115"/>
    </w:p>
    <w:p w14:paraId="6A767E97" w14:textId="77777777" w:rsidR="0096742D" w:rsidRPr="0096742D" w:rsidRDefault="0096742D" w:rsidP="0096742D">
      <w:pPr>
        <w:pStyle w:val="EndNoteBibliography"/>
        <w:ind w:left="560" w:hanging="560"/>
      </w:pPr>
      <w:bookmarkStart w:id="116" w:name="_ENREF_7"/>
      <w:r w:rsidRPr="0096742D">
        <w:t>[7]</w:t>
      </w:r>
      <w:r w:rsidRPr="0096742D">
        <w:tab/>
        <w:t xml:space="preserve">U. Hansmann, </w:t>
      </w:r>
      <w:r w:rsidRPr="0096742D">
        <w:rPr>
          <w:i/>
        </w:rPr>
        <w:t>Pervasive computing: The mobile world</w:t>
      </w:r>
      <w:r w:rsidRPr="0096742D">
        <w:t xml:space="preserve">: Springer Science &amp; </w:t>
      </w:r>
      <w:r w:rsidRPr="0096742D">
        <w:lastRenderedPageBreak/>
        <w:t>Business Media, 2003.</w:t>
      </w:r>
      <w:bookmarkEnd w:id="116"/>
    </w:p>
    <w:p w14:paraId="64D9C286" w14:textId="77777777" w:rsidR="0096742D" w:rsidRPr="0096742D" w:rsidRDefault="0096742D" w:rsidP="0096742D">
      <w:pPr>
        <w:pStyle w:val="EndNoteBibliography"/>
        <w:ind w:left="560" w:hanging="560"/>
      </w:pPr>
      <w:bookmarkStart w:id="117" w:name="_ENREF_8"/>
      <w:r w:rsidRPr="0096742D">
        <w:t>[8]</w:t>
      </w:r>
      <w:r w:rsidRPr="0096742D">
        <w:tab/>
        <w:t xml:space="preserve">M. Weiser, R. Gold, and J. S. Brown, "The origins of ubiquitous computing research at PARC in the late 1980s," </w:t>
      </w:r>
      <w:r w:rsidRPr="0096742D">
        <w:rPr>
          <w:i/>
        </w:rPr>
        <w:t xml:space="preserve">IBM systems journal, </w:t>
      </w:r>
      <w:r w:rsidRPr="0096742D">
        <w:t>vol. 38, pp. 693-696, 1999.</w:t>
      </w:r>
      <w:bookmarkEnd w:id="117"/>
    </w:p>
    <w:p w14:paraId="340090A1" w14:textId="77777777" w:rsidR="0096742D" w:rsidRPr="0096742D" w:rsidRDefault="0096742D" w:rsidP="0096742D">
      <w:pPr>
        <w:pStyle w:val="EndNoteBibliography"/>
        <w:ind w:left="560" w:hanging="560"/>
      </w:pPr>
      <w:bookmarkStart w:id="118" w:name="_ENREF_9"/>
      <w:r w:rsidRPr="0096742D">
        <w:t>[9]</w:t>
      </w:r>
      <w:r w:rsidRPr="0096742D">
        <w:tab/>
        <w:t>C.-H. Lu, C.-L. Wu, T.-H. Yang, H.-W. Yeh, M.-Y. Weng, L.-C. Fu</w:t>
      </w:r>
      <w:r w:rsidRPr="0096742D">
        <w:rPr>
          <w:i/>
        </w:rPr>
        <w:t>, et al.</w:t>
      </w:r>
      <w:r w:rsidRPr="0096742D">
        <w:t xml:space="preserve">, "Energy-Responsive Aggregate Context for Energy Saving in a Multi-Resident Environment," </w:t>
      </w:r>
      <w:r w:rsidRPr="0096742D">
        <w:rPr>
          <w:i/>
        </w:rPr>
        <w:t xml:space="preserve">Automation Science and Engineering, IEEE Transactions on, </w:t>
      </w:r>
      <w:r w:rsidRPr="0096742D">
        <w:t>vol. 11, pp. 715-729, 2014.</w:t>
      </w:r>
      <w:bookmarkEnd w:id="118"/>
    </w:p>
    <w:p w14:paraId="217CA02D" w14:textId="77777777" w:rsidR="0096742D" w:rsidRPr="0096742D" w:rsidRDefault="0096742D" w:rsidP="0096742D">
      <w:pPr>
        <w:pStyle w:val="EndNoteBibliography"/>
        <w:ind w:left="560" w:hanging="560"/>
      </w:pPr>
      <w:bookmarkStart w:id="119" w:name="_ENREF_10"/>
      <w:r w:rsidRPr="0096742D">
        <w:t>[10]</w:t>
      </w:r>
      <w:r w:rsidRPr="0096742D">
        <w:tab/>
        <w:t xml:space="preserve">A. P. Pentland, </w:t>
      </w:r>
      <w:r w:rsidRPr="0096742D">
        <w:rPr>
          <w:i/>
        </w:rPr>
        <w:t>Wearable intelligence</w:t>
      </w:r>
      <w:r w:rsidRPr="0096742D">
        <w:t>: Scientific American, Incorporated, 1998.</w:t>
      </w:r>
      <w:bookmarkEnd w:id="119"/>
    </w:p>
    <w:p w14:paraId="0632C48D" w14:textId="77777777" w:rsidR="0096742D" w:rsidRPr="0096742D" w:rsidRDefault="0096742D" w:rsidP="0096742D">
      <w:pPr>
        <w:pStyle w:val="EndNoteBibliography"/>
        <w:ind w:left="560" w:hanging="560"/>
      </w:pPr>
      <w:bookmarkStart w:id="120" w:name="_ENREF_11"/>
      <w:r w:rsidRPr="0096742D">
        <w:t>[11]</w:t>
      </w:r>
      <w:r w:rsidRPr="0096742D">
        <w:tab/>
        <w:t xml:space="preserve">L. Liao, D. Fox, and H. Kautz, "Hierarchical conditional random fields for GPS-based activity recognition," in </w:t>
      </w:r>
      <w:r w:rsidRPr="0096742D">
        <w:rPr>
          <w:i/>
        </w:rPr>
        <w:t>Robotics Research</w:t>
      </w:r>
      <w:r w:rsidRPr="0096742D">
        <w:t>, ed: Springer, 2007, pp. 487-506.</w:t>
      </w:r>
      <w:bookmarkEnd w:id="120"/>
    </w:p>
    <w:p w14:paraId="041C79A8" w14:textId="77777777" w:rsidR="0096742D" w:rsidRPr="0096742D" w:rsidRDefault="0096742D" w:rsidP="0096742D">
      <w:pPr>
        <w:pStyle w:val="EndNoteBibliography"/>
        <w:ind w:left="560" w:hanging="560"/>
      </w:pPr>
      <w:bookmarkStart w:id="121" w:name="_ENREF_12"/>
      <w:r w:rsidRPr="0096742D">
        <w:t>[12]</w:t>
      </w:r>
      <w:r w:rsidRPr="0096742D">
        <w:tab/>
        <w:t xml:space="preserve">D. L. Vail, M. M. Veloso, and J. D. Lafferty, "Conditional random fields for activity recognition," in </w:t>
      </w:r>
      <w:r w:rsidRPr="0096742D">
        <w:rPr>
          <w:i/>
        </w:rPr>
        <w:t>Proceedings of the 6th international joint conference on Autonomous agents and multiagent systems</w:t>
      </w:r>
      <w:r w:rsidRPr="0096742D">
        <w:t>, 2007, p. 235.</w:t>
      </w:r>
      <w:bookmarkEnd w:id="121"/>
    </w:p>
    <w:p w14:paraId="201FF364" w14:textId="77777777" w:rsidR="0096742D" w:rsidRPr="0096742D" w:rsidRDefault="0096742D" w:rsidP="0096742D">
      <w:pPr>
        <w:pStyle w:val="EndNoteBibliography"/>
        <w:ind w:left="560" w:hanging="560"/>
      </w:pPr>
      <w:bookmarkStart w:id="122" w:name="_ENREF_13"/>
      <w:r w:rsidRPr="0096742D">
        <w:t>[13]</w:t>
      </w:r>
      <w:r w:rsidRPr="0096742D">
        <w:tab/>
        <w:t xml:space="preserve">C. Sutton and A. McCallum, "An introduction to conditional random fields," </w:t>
      </w:r>
      <w:r w:rsidRPr="0096742D">
        <w:rPr>
          <w:i/>
        </w:rPr>
        <w:t xml:space="preserve">Machine Learning, </w:t>
      </w:r>
      <w:r w:rsidRPr="0096742D">
        <w:t>vol. 4, pp. 267-373, 2011.</w:t>
      </w:r>
      <w:bookmarkEnd w:id="122"/>
    </w:p>
    <w:p w14:paraId="1C746C48" w14:textId="5373E4DE" w:rsidR="00D0272B" w:rsidRPr="00D0272B" w:rsidRDefault="002C4B44" w:rsidP="00D0272B">
      <w:r>
        <w:fldChar w:fldCharType="end"/>
      </w:r>
    </w:p>
    <w:sectPr w:rsidR="00D0272B" w:rsidRPr="00D0272B"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67FF42" w14:textId="77777777" w:rsidR="009148B2" w:rsidRDefault="009148B2">
      <w:r>
        <w:separator/>
      </w:r>
    </w:p>
  </w:endnote>
  <w:endnote w:type="continuationSeparator" w:id="0">
    <w:p w14:paraId="34E962D7" w14:textId="77777777" w:rsidR="009148B2" w:rsidRDefault="009148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標楷體">
    <w:altName w:val="宋体"/>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E2D9" w14:textId="77777777" w:rsidR="00995983" w:rsidRDefault="0099598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Pr>
        <w:rStyle w:val="aa"/>
        <w:noProof/>
      </w:rPr>
      <w:t>47</w:t>
    </w:r>
    <w:r>
      <w:rPr>
        <w:rStyle w:val="aa"/>
      </w:rPr>
      <w:fldChar w:fldCharType="end"/>
    </w:r>
  </w:p>
  <w:p w14:paraId="73C58A0D" w14:textId="77777777" w:rsidR="00995983" w:rsidRDefault="00995983">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E1E80" w14:textId="77777777" w:rsidR="00995983" w:rsidRDefault="0099598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F82A84">
      <w:rPr>
        <w:rStyle w:val="aa"/>
        <w:noProof/>
      </w:rPr>
      <w:t>32</w:t>
    </w:r>
    <w:r>
      <w:rPr>
        <w:rStyle w:val="aa"/>
      </w:rPr>
      <w:fldChar w:fldCharType="end"/>
    </w:r>
  </w:p>
  <w:p w14:paraId="5084EFD6" w14:textId="77777777" w:rsidR="00995983" w:rsidRDefault="00995983">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B5122A" w14:textId="77777777" w:rsidR="009148B2" w:rsidRDefault="009148B2">
      <w:r>
        <w:separator/>
      </w:r>
    </w:p>
  </w:footnote>
  <w:footnote w:type="continuationSeparator" w:id="0">
    <w:p w14:paraId="3534D80F" w14:textId="77777777" w:rsidR="009148B2" w:rsidRDefault="009148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076F" w14:textId="77777777" w:rsidR="00995983" w:rsidRDefault="00995983">
    <w:pPr>
      <w:pStyle w:val="afb"/>
    </w:pPr>
    <w:r>
      <w:rPr>
        <w:noProof/>
      </w:rPr>
      <w:pict w14:anchorId="4593B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1596524" o:spid="_x0000_s2050" type="#_x0000_t75" style="position:absolute;left:0;text-align:left;margin-left:0;margin-top:0;width:150pt;height:150pt;z-index:-251658752;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AE441FB"/>
    <w:multiLevelType w:val="multilevel"/>
    <w:tmpl w:val="922E769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52"/>
        <w:szCs w:val="52"/>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2" w15:restartNumberingAfterBreak="0">
    <w:nsid w:val="647F2A89"/>
    <w:multiLevelType w:val="hybridMultilevel"/>
    <w:tmpl w:val="20583C12"/>
    <w:lvl w:ilvl="0" w:tplc="9490EEC0">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3" w15:restartNumberingAfterBreak="0">
    <w:nsid w:val="7BD73522"/>
    <w:multiLevelType w:val="hybridMultilevel"/>
    <w:tmpl w:val="1F044A0A"/>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0"/>
  </w:num>
  <w:num w:numId="15">
    <w:abstractNumId w:val="14"/>
  </w:num>
  <w:num w:numId="16">
    <w:abstractNumId w:val="11"/>
  </w:num>
  <w:num w:numId="17">
    <w:abstractNumId w:val="11"/>
  </w:num>
  <w:num w:numId="18">
    <w:abstractNumId w:val="13"/>
  </w:num>
  <w:num w:numId="19">
    <w:abstractNumId w:val="11"/>
  </w:num>
  <w:num w:numId="20">
    <w:abstractNumId w:val="11"/>
  </w:num>
  <w:num w:numId="21">
    <w:abstractNumId w:val="11"/>
  </w:num>
  <w:num w:numId="22">
    <w:abstractNumId w:val="11"/>
  </w:num>
  <w:num w:numId="23">
    <w:abstractNumId w:val="11"/>
  </w:num>
  <w:num w:numId="24">
    <w:abstractNumId w:val="11"/>
  </w:num>
  <w:num w:numId="2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autoHyphenation/>
  <w:drawingGridHorizontalSpacing w:val="243"/>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sz22x0ppvatzs7ettfhxv2rxtpdfvwx2wzss&quot;&gt;Thesis&lt;record-ids&gt;&lt;item&gt;1&lt;/item&gt;&lt;item&gt;2&lt;/item&gt;&lt;item&gt;4&lt;/item&gt;&lt;item&gt;5&lt;/item&gt;&lt;item&gt;7&lt;/item&gt;&lt;item&gt;8&lt;/item&gt;&lt;item&gt;9&lt;/item&gt;&lt;/record-ids&gt;&lt;/item&gt;&lt;/Libraries&gt;"/>
  </w:docVars>
  <w:rsids>
    <w:rsidRoot w:val="0080058D"/>
    <w:rsid w:val="00000038"/>
    <w:rsid w:val="000006C1"/>
    <w:rsid w:val="00002BF5"/>
    <w:rsid w:val="000038B4"/>
    <w:rsid w:val="00004012"/>
    <w:rsid w:val="0000420B"/>
    <w:rsid w:val="0000436F"/>
    <w:rsid w:val="0000469D"/>
    <w:rsid w:val="00005002"/>
    <w:rsid w:val="00006028"/>
    <w:rsid w:val="000073E0"/>
    <w:rsid w:val="000110CB"/>
    <w:rsid w:val="0001139A"/>
    <w:rsid w:val="00011E50"/>
    <w:rsid w:val="0001563B"/>
    <w:rsid w:val="00016778"/>
    <w:rsid w:val="00017254"/>
    <w:rsid w:val="00020116"/>
    <w:rsid w:val="000204A1"/>
    <w:rsid w:val="00020E32"/>
    <w:rsid w:val="000210DA"/>
    <w:rsid w:val="0002280C"/>
    <w:rsid w:val="00023980"/>
    <w:rsid w:val="00024556"/>
    <w:rsid w:val="000245D1"/>
    <w:rsid w:val="0002462A"/>
    <w:rsid w:val="00024AAF"/>
    <w:rsid w:val="00024DAD"/>
    <w:rsid w:val="0002508C"/>
    <w:rsid w:val="000253F4"/>
    <w:rsid w:val="00025F26"/>
    <w:rsid w:val="000261B8"/>
    <w:rsid w:val="000270C3"/>
    <w:rsid w:val="00027F1A"/>
    <w:rsid w:val="000346D7"/>
    <w:rsid w:val="00034856"/>
    <w:rsid w:val="00035109"/>
    <w:rsid w:val="00035FA6"/>
    <w:rsid w:val="00036701"/>
    <w:rsid w:val="00036AA1"/>
    <w:rsid w:val="0003793E"/>
    <w:rsid w:val="00040525"/>
    <w:rsid w:val="0004090D"/>
    <w:rsid w:val="00041133"/>
    <w:rsid w:val="00041AE3"/>
    <w:rsid w:val="00043924"/>
    <w:rsid w:val="000442D5"/>
    <w:rsid w:val="00045A59"/>
    <w:rsid w:val="00046605"/>
    <w:rsid w:val="00046ECE"/>
    <w:rsid w:val="00047E86"/>
    <w:rsid w:val="0005166F"/>
    <w:rsid w:val="00051ACA"/>
    <w:rsid w:val="000525D1"/>
    <w:rsid w:val="000526BB"/>
    <w:rsid w:val="00053F05"/>
    <w:rsid w:val="00054292"/>
    <w:rsid w:val="00055191"/>
    <w:rsid w:val="00055255"/>
    <w:rsid w:val="000560C4"/>
    <w:rsid w:val="00057B4A"/>
    <w:rsid w:val="00060065"/>
    <w:rsid w:val="00060194"/>
    <w:rsid w:val="000602AC"/>
    <w:rsid w:val="000612E3"/>
    <w:rsid w:val="00062FC2"/>
    <w:rsid w:val="000630A5"/>
    <w:rsid w:val="00063A81"/>
    <w:rsid w:val="00063FC4"/>
    <w:rsid w:val="000643A3"/>
    <w:rsid w:val="0006464C"/>
    <w:rsid w:val="000647C5"/>
    <w:rsid w:val="00064A45"/>
    <w:rsid w:val="00065F6F"/>
    <w:rsid w:val="00066182"/>
    <w:rsid w:val="00067B4F"/>
    <w:rsid w:val="00067C6F"/>
    <w:rsid w:val="000714A6"/>
    <w:rsid w:val="00072002"/>
    <w:rsid w:val="0007221E"/>
    <w:rsid w:val="0007247B"/>
    <w:rsid w:val="00073395"/>
    <w:rsid w:val="00073B57"/>
    <w:rsid w:val="000753C1"/>
    <w:rsid w:val="000755BD"/>
    <w:rsid w:val="00075EAB"/>
    <w:rsid w:val="000760EB"/>
    <w:rsid w:val="000767C2"/>
    <w:rsid w:val="0007703C"/>
    <w:rsid w:val="00080BE2"/>
    <w:rsid w:val="00080DF8"/>
    <w:rsid w:val="00081607"/>
    <w:rsid w:val="00081C51"/>
    <w:rsid w:val="00083737"/>
    <w:rsid w:val="000845BF"/>
    <w:rsid w:val="00084CDC"/>
    <w:rsid w:val="000850D1"/>
    <w:rsid w:val="00085F67"/>
    <w:rsid w:val="00086673"/>
    <w:rsid w:val="0009004C"/>
    <w:rsid w:val="00090814"/>
    <w:rsid w:val="00090A46"/>
    <w:rsid w:val="00090C46"/>
    <w:rsid w:val="00093142"/>
    <w:rsid w:val="00093F45"/>
    <w:rsid w:val="00094137"/>
    <w:rsid w:val="0009570F"/>
    <w:rsid w:val="0009627A"/>
    <w:rsid w:val="00096FC0"/>
    <w:rsid w:val="00097254"/>
    <w:rsid w:val="00097711"/>
    <w:rsid w:val="00097745"/>
    <w:rsid w:val="000A0A06"/>
    <w:rsid w:val="000A0B3D"/>
    <w:rsid w:val="000A1362"/>
    <w:rsid w:val="000A1F18"/>
    <w:rsid w:val="000A20D3"/>
    <w:rsid w:val="000A2C08"/>
    <w:rsid w:val="000A36FF"/>
    <w:rsid w:val="000A4097"/>
    <w:rsid w:val="000A421B"/>
    <w:rsid w:val="000A50A4"/>
    <w:rsid w:val="000A50F2"/>
    <w:rsid w:val="000A55DF"/>
    <w:rsid w:val="000A69F6"/>
    <w:rsid w:val="000A6FFE"/>
    <w:rsid w:val="000A7694"/>
    <w:rsid w:val="000A7C00"/>
    <w:rsid w:val="000B05D2"/>
    <w:rsid w:val="000B0947"/>
    <w:rsid w:val="000B149F"/>
    <w:rsid w:val="000B15CC"/>
    <w:rsid w:val="000B21C8"/>
    <w:rsid w:val="000B293E"/>
    <w:rsid w:val="000B2DEB"/>
    <w:rsid w:val="000B353A"/>
    <w:rsid w:val="000B401E"/>
    <w:rsid w:val="000B409D"/>
    <w:rsid w:val="000B487B"/>
    <w:rsid w:val="000B4CB5"/>
    <w:rsid w:val="000B5A51"/>
    <w:rsid w:val="000B5C00"/>
    <w:rsid w:val="000B61B7"/>
    <w:rsid w:val="000B66A2"/>
    <w:rsid w:val="000B7B75"/>
    <w:rsid w:val="000C1442"/>
    <w:rsid w:val="000C1AA6"/>
    <w:rsid w:val="000C1EB2"/>
    <w:rsid w:val="000C23D5"/>
    <w:rsid w:val="000C24B0"/>
    <w:rsid w:val="000C4935"/>
    <w:rsid w:val="000C4E2F"/>
    <w:rsid w:val="000C50FE"/>
    <w:rsid w:val="000C550A"/>
    <w:rsid w:val="000C5B27"/>
    <w:rsid w:val="000C5E09"/>
    <w:rsid w:val="000C6203"/>
    <w:rsid w:val="000C62E0"/>
    <w:rsid w:val="000C661C"/>
    <w:rsid w:val="000C6717"/>
    <w:rsid w:val="000C685E"/>
    <w:rsid w:val="000C7AFC"/>
    <w:rsid w:val="000C7BD1"/>
    <w:rsid w:val="000C7CC8"/>
    <w:rsid w:val="000D0850"/>
    <w:rsid w:val="000D0B4B"/>
    <w:rsid w:val="000D1A8A"/>
    <w:rsid w:val="000D1CE8"/>
    <w:rsid w:val="000D2840"/>
    <w:rsid w:val="000D2904"/>
    <w:rsid w:val="000D3022"/>
    <w:rsid w:val="000D32B2"/>
    <w:rsid w:val="000D3372"/>
    <w:rsid w:val="000D3FA3"/>
    <w:rsid w:val="000D48A1"/>
    <w:rsid w:val="000D48E8"/>
    <w:rsid w:val="000D4E00"/>
    <w:rsid w:val="000D5566"/>
    <w:rsid w:val="000D6034"/>
    <w:rsid w:val="000D6399"/>
    <w:rsid w:val="000D7D77"/>
    <w:rsid w:val="000E0C63"/>
    <w:rsid w:val="000E1A1A"/>
    <w:rsid w:val="000E3E4E"/>
    <w:rsid w:val="000E5203"/>
    <w:rsid w:val="000E546C"/>
    <w:rsid w:val="000E5C12"/>
    <w:rsid w:val="000E6310"/>
    <w:rsid w:val="000E645A"/>
    <w:rsid w:val="000E6486"/>
    <w:rsid w:val="000E6E27"/>
    <w:rsid w:val="000E7B51"/>
    <w:rsid w:val="000F089D"/>
    <w:rsid w:val="000F1B10"/>
    <w:rsid w:val="000F248B"/>
    <w:rsid w:val="000F3156"/>
    <w:rsid w:val="000F3655"/>
    <w:rsid w:val="000F3D28"/>
    <w:rsid w:val="000F47B1"/>
    <w:rsid w:val="000F4E33"/>
    <w:rsid w:val="000F58D3"/>
    <w:rsid w:val="000F5972"/>
    <w:rsid w:val="000F5C49"/>
    <w:rsid w:val="000F6CCC"/>
    <w:rsid w:val="000F78EA"/>
    <w:rsid w:val="001015A0"/>
    <w:rsid w:val="00101665"/>
    <w:rsid w:val="00101A74"/>
    <w:rsid w:val="00103168"/>
    <w:rsid w:val="00103247"/>
    <w:rsid w:val="00103562"/>
    <w:rsid w:val="00103960"/>
    <w:rsid w:val="00105668"/>
    <w:rsid w:val="00105D0B"/>
    <w:rsid w:val="00106D59"/>
    <w:rsid w:val="00107090"/>
    <w:rsid w:val="0010795C"/>
    <w:rsid w:val="00107C00"/>
    <w:rsid w:val="0011051B"/>
    <w:rsid w:val="00110FC9"/>
    <w:rsid w:val="001115A3"/>
    <w:rsid w:val="00111828"/>
    <w:rsid w:val="0011227C"/>
    <w:rsid w:val="00112463"/>
    <w:rsid w:val="00112947"/>
    <w:rsid w:val="00112DEC"/>
    <w:rsid w:val="001131E5"/>
    <w:rsid w:val="001136BE"/>
    <w:rsid w:val="00113F7B"/>
    <w:rsid w:val="001143BD"/>
    <w:rsid w:val="001145E9"/>
    <w:rsid w:val="00114CD1"/>
    <w:rsid w:val="00115F0F"/>
    <w:rsid w:val="00117B25"/>
    <w:rsid w:val="0012078A"/>
    <w:rsid w:val="00120D65"/>
    <w:rsid w:val="00120E70"/>
    <w:rsid w:val="00122A74"/>
    <w:rsid w:val="00123289"/>
    <w:rsid w:val="001232E7"/>
    <w:rsid w:val="001251C8"/>
    <w:rsid w:val="00125BB0"/>
    <w:rsid w:val="00126157"/>
    <w:rsid w:val="0012687B"/>
    <w:rsid w:val="001271C5"/>
    <w:rsid w:val="001276B3"/>
    <w:rsid w:val="001306F1"/>
    <w:rsid w:val="001313C3"/>
    <w:rsid w:val="00131518"/>
    <w:rsid w:val="001317CF"/>
    <w:rsid w:val="00131BF8"/>
    <w:rsid w:val="0013282D"/>
    <w:rsid w:val="001329DC"/>
    <w:rsid w:val="00132C02"/>
    <w:rsid w:val="00134068"/>
    <w:rsid w:val="00134FDD"/>
    <w:rsid w:val="001350D9"/>
    <w:rsid w:val="00135595"/>
    <w:rsid w:val="00135597"/>
    <w:rsid w:val="001371F6"/>
    <w:rsid w:val="001400AA"/>
    <w:rsid w:val="00141122"/>
    <w:rsid w:val="00141E7D"/>
    <w:rsid w:val="0014235E"/>
    <w:rsid w:val="00142E1F"/>
    <w:rsid w:val="001440CC"/>
    <w:rsid w:val="001441C8"/>
    <w:rsid w:val="00144279"/>
    <w:rsid w:val="00145461"/>
    <w:rsid w:val="001454F1"/>
    <w:rsid w:val="00150D5F"/>
    <w:rsid w:val="00151148"/>
    <w:rsid w:val="00151511"/>
    <w:rsid w:val="00152601"/>
    <w:rsid w:val="0015267A"/>
    <w:rsid w:val="00153820"/>
    <w:rsid w:val="0015482F"/>
    <w:rsid w:val="00154A34"/>
    <w:rsid w:val="00155541"/>
    <w:rsid w:val="00155E1A"/>
    <w:rsid w:val="001564E3"/>
    <w:rsid w:val="00156B24"/>
    <w:rsid w:val="00157341"/>
    <w:rsid w:val="001606D7"/>
    <w:rsid w:val="001613B9"/>
    <w:rsid w:val="00161B15"/>
    <w:rsid w:val="00162268"/>
    <w:rsid w:val="0016310C"/>
    <w:rsid w:val="001633B3"/>
    <w:rsid w:val="00164211"/>
    <w:rsid w:val="00164C77"/>
    <w:rsid w:val="001650C6"/>
    <w:rsid w:val="001651BB"/>
    <w:rsid w:val="00165A66"/>
    <w:rsid w:val="00165BBF"/>
    <w:rsid w:val="0016674B"/>
    <w:rsid w:val="00170949"/>
    <w:rsid w:val="00171015"/>
    <w:rsid w:val="00171837"/>
    <w:rsid w:val="001720BD"/>
    <w:rsid w:val="00172F7C"/>
    <w:rsid w:val="001739AF"/>
    <w:rsid w:val="00173BDD"/>
    <w:rsid w:val="00173CB0"/>
    <w:rsid w:val="00174111"/>
    <w:rsid w:val="0017419A"/>
    <w:rsid w:val="00175503"/>
    <w:rsid w:val="00175FCB"/>
    <w:rsid w:val="001762B9"/>
    <w:rsid w:val="0017646B"/>
    <w:rsid w:val="001769B7"/>
    <w:rsid w:val="0017718B"/>
    <w:rsid w:val="001775D2"/>
    <w:rsid w:val="0017776C"/>
    <w:rsid w:val="00177FC9"/>
    <w:rsid w:val="00180CE7"/>
    <w:rsid w:val="00181147"/>
    <w:rsid w:val="0018225A"/>
    <w:rsid w:val="00182760"/>
    <w:rsid w:val="001828BC"/>
    <w:rsid w:val="001829E1"/>
    <w:rsid w:val="00182B52"/>
    <w:rsid w:val="00183820"/>
    <w:rsid w:val="00183BB5"/>
    <w:rsid w:val="00183F86"/>
    <w:rsid w:val="0018413A"/>
    <w:rsid w:val="0018492F"/>
    <w:rsid w:val="00185663"/>
    <w:rsid w:val="00186106"/>
    <w:rsid w:val="0018660E"/>
    <w:rsid w:val="00186DFE"/>
    <w:rsid w:val="0018747C"/>
    <w:rsid w:val="001879F6"/>
    <w:rsid w:val="0019031F"/>
    <w:rsid w:val="00191126"/>
    <w:rsid w:val="00191C29"/>
    <w:rsid w:val="00191D70"/>
    <w:rsid w:val="00193B36"/>
    <w:rsid w:val="00194924"/>
    <w:rsid w:val="001956E8"/>
    <w:rsid w:val="00195729"/>
    <w:rsid w:val="00195DB0"/>
    <w:rsid w:val="00196AB9"/>
    <w:rsid w:val="00196E3E"/>
    <w:rsid w:val="00197494"/>
    <w:rsid w:val="001975B5"/>
    <w:rsid w:val="001978C2"/>
    <w:rsid w:val="00197D92"/>
    <w:rsid w:val="001A0352"/>
    <w:rsid w:val="001A064C"/>
    <w:rsid w:val="001A0656"/>
    <w:rsid w:val="001A0858"/>
    <w:rsid w:val="001A08C6"/>
    <w:rsid w:val="001A27D3"/>
    <w:rsid w:val="001A338E"/>
    <w:rsid w:val="001A3885"/>
    <w:rsid w:val="001A3D3B"/>
    <w:rsid w:val="001A43D9"/>
    <w:rsid w:val="001A4E4B"/>
    <w:rsid w:val="001A6214"/>
    <w:rsid w:val="001A7CD1"/>
    <w:rsid w:val="001B02FF"/>
    <w:rsid w:val="001B19C5"/>
    <w:rsid w:val="001B227E"/>
    <w:rsid w:val="001B24CB"/>
    <w:rsid w:val="001B2985"/>
    <w:rsid w:val="001B4455"/>
    <w:rsid w:val="001B5C31"/>
    <w:rsid w:val="001C149B"/>
    <w:rsid w:val="001C1517"/>
    <w:rsid w:val="001C1FEA"/>
    <w:rsid w:val="001C21B8"/>
    <w:rsid w:val="001C242B"/>
    <w:rsid w:val="001C400E"/>
    <w:rsid w:val="001C4346"/>
    <w:rsid w:val="001C4788"/>
    <w:rsid w:val="001C48CC"/>
    <w:rsid w:val="001C4B79"/>
    <w:rsid w:val="001C4E6B"/>
    <w:rsid w:val="001C57D2"/>
    <w:rsid w:val="001C57F8"/>
    <w:rsid w:val="001C5AEB"/>
    <w:rsid w:val="001C6144"/>
    <w:rsid w:val="001C6D86"/>
    <w:rsid w:val="001C6FF7"/>
    <w:rsid w:val="001C79A9"/>
    <w:rsid w:val="001D083B"/>
    <w:rsid w:val="001D0FFF"/>
    <w:rsid w:val="001D11CB"/>
    <w:rsid w:val="001D1DAF"/>
    <w:rsid w:val="001D211E"/>
    <w:rsid w:val="001D3847"/>
    <w:rsid w:val="001D41C3"/>
    <w:rsid w:val="001D4C83"/>
    <w:rsid w:val="001D5A7E"/>
    <w:rsid w:val="001D5DFA"/>
    <w:rsid w:val="001D6D3D"/>
    <w:rsid w:val="001D74CD"/>
    <w:rsid w:val="001D7BB6"/>
    <w:rsid w:val="001E0D6A"/>
    <w:rsid w:val="001E1243"/>
    <w:rsid w:val="001E1821"/>
    <w:rsid w:val="001E2447"/>
    <w:rsid w:val="001E25C5"/>
    <w:rsid w:val="001E2775"/>
    <w:rsid w:val="001E27F5"/>
    <w:rsid w:val="001E2BE0"/>
    <w:rsid w:val="001E365C"/>
    <w:rsid w:val="001E3A4F"/>
    <w:rsid w:val="001E4DC3"/>
    <w:rsid w:val="001E4E62"/>
    <w:rsid w:val="001E5FA7"/>
    <w:rsid w:val="001E5FBB"/>
    <w:rsid w:val="001E6588"/>
    <w:rsid w:val="001E663A"/>
    <w:rsid w:val="001E68AE"/>
    <w:rsid w:val="001E68F5"/>
    <w:rsid w:val="001E6978"/>
    <w:rsid w:val="001E6E27"/>
    <w:rsid w:val="001E72FB"/>
    <w:rsid w:val="001E739A"/>
    <w:rsid w:val="001E7E9D"/>
    <w:rsid w:val="001F073A"/>
    <w:rsid w:val="001F14EE"/>
    <w:rsid w:val="001F1677"/>
    <w:rsid w:val="001F17DD"/>
    <w:rsid w:val="001F1B67"/>
    <w:rsid w:val="001F3EB0"/>
    <w:rsid w:val="001F58A2"/>
    <w:rsid w:val="001F6CBE"/>
    <w:rsid w:val="001F6D84"/>
    <w:rsid w:val="001F71BD"/>
    <w:rsid w:val="00200406"/>
    <w:rsid w:val="00202306"/>
    <w:rsid w:val="002025AD"/>
    <w:rsid w:val="00202ABA"/>
    <w:rsid w:val="00202AF7"/>
    <w:rsid w:val="00203894"/>
    <w:rsid w:val="0020506B"/>
    <w:rsid w:val="0020507E"/>
    <w:rsid w:val="0020529A"/>
    <w:rsid w:val="00205C46"/>
    <w:rsid w:val="0020778F"/>
    <w:rsid w:val="00207AB4"/>
    <w:rsid w:val="00207C7C"/>
    <w:rsid w:val="00207E5A"/>
    <w:rsid w:val="002115B9"/>
    <w:rsid w:val="002133E0"/>
    <w:rsid w:val="002159F7"/>
    <w:rsid w:val="0021600B"/>
    <w:rsid w:val="002161E5"/>
    <w:rsid w:val="0021681F"/>
    <w:rsid w:val="00216C25"/>
    <w:rsid w:val="00216CAC"/>
    <w:rsid w:val="002174D6"/>
    <w:rsid w:val="00217D2D"/>
    <w:rsid w:val="00220BAC"/>
    <w:rsid w:val="00221931"/>
    <w:rsid w:val="00223296"/>
    <w:rsid w:val="00223982"/>
    <w:rsid w:val="00223ABD"/>
    <w:rsid w:val="0022535F"/>
    <w:rsid w:val="002257DB"/>
    <w:rsid w:val="0022632D"/>
    <w:rsid w:val="00226BDF"/>
    <w:rsid w:val="002270C6"/>
    <w:rsid w:val="002278D3"/>
    <w:rsid w:val="002300E7"/>
    <w:rsid w:val="00230438"/>
    <w:rsid w:val="00230CD7"/>
    <w:rsid w:val="00230D8F"/>
    <w:rsid w:val="002310B3"/>
    <w:rsid w:val="00231CA6"/>
    <w:rsid w:val="00232069"/>
    <w:rsid w:val="002328EA"/>
    <w:rsid w:val="00233866"/>
    <w:rsid w:val="00233AD2"/>
    <w:rsid w:val="00233E9A"/>
    <w:rsid w:val="00233EDD"/>
    <w:rsid w:val="002348CB"/>
    <w:rsid w:val="00234A44"/>
    <w:rsid w:val="0023528F"/>
    <w:rsid w:val="00235360"/>
    <w:rsid w:val="00235799"/>
    <w:rsid w:val="0023597C"/>
    <w:rsid w:val="00236050"/>
    <w:rsid w:val="00236BA9"/>
    <w:rsid w:val="00237C5F"/>
    <w:rsid w:val="00237CF0"/>
    <w:rsid w:val="00243551"/>
    <w:rsid w:val="00243CCA"/>
    <w:rsid w:val="00243CE1"/>
    <w:rsid w:val="002443D1"/>
    <w:rsid w:val="00244571"/>
    <w:rsid w:val="00244B05"/>
    <w:rsid w:val="00244C01"/>
    <w:rsid w:val="0024676B"/>
    <w:rsid w:val="00247125"/>
    <w:rsid w:val="00247734"/>
    <w:rsid w:val="0024795C"/>
    <w:rsid w:val="00250B31"/>
    <w:rsid w:val="00250BF2"/>
    <w:rsid w:val="00252512"/>
    <w:rsid w:val="002534C7"/>
    <w:rsid w:val="0025358A"/>
    <w:rsid w:val="00253F13"/>
    <w:rsid w:val="002563BE"/>
    <w:rsid w:val="00256CCC"/>
    <w:rsid w:val="0025701B"/>
    <w:rsid w:val="0026035B"/>
    <w:rsid w:val="0026068C"/>
    <w:rsid w:val="002608CD"/>
    <w:rsid w:val="00260E12"/>
    <w:rsid w:val="002615F0"/>
    <w:rsid w:val="002617D4"/>
    <w:rsid w:val="00263222"/>
    <w:rsid w:val="00264008"/>
    <w:rsid w:val="0026415C"/>
    <w:rsid w:val="002650D3"/>
    <w:rsid w:val="002651B6"/>
    <w:rsid w:val="00265BDB"/>
    <w:rsid w:val="00266287"/>
    <w:rsid w:val="0026631D"/>
    <w:rsid w:val="00266BCB"/>
    <w:rsid w:val="00266CF9"/>
    <w:rsid w:val="00267700"/>
    <w:rsid w:val="002702D7"/>
    <w:rsid w:val="00271D50"/>
    <w:rsid w:val="00271E6C"/>
    <w:rsid w:val="00272854"/>
    <w:rsid w:val="00272DE8"/>
    <w:rsid w:val="0027335A"/>
    <w:rsid w:val="00273F94"/>
    <w:rsid w:val="00274595"/>
    <w:rsid w:val="002745DE"/>
    <w:rsid w:val="00274758"/>
    <w:rsid w:val="0027549F"/>
    <w:rsid w:val="002754B4"/>
    <w:rsid w:val="00275A1D"/>
    <w:rsid w:val="00275AE1"/>
    <w:rsid w:val="00276F85"/>
    <w:rsid w:val="00276FE3"/>
    <w:rsid w:val="00277507"/>
    <w:rsid w:val="002803B3"/>
    <w:rsid w:val="00280668"/>
    <w:rsid w:val="00281460"/>
    <w:rsid w:val="002814F0"/>
    <w:rsid w:val="00281711"/>
    <w:rsid w:val="00281930"/>
    <w:rsid w:val="00282612"/>
    <w:rsid w:val="0028325C"/>
    <w:rsid w:val="00283282"/>
    <w:rsid w:val="00283482"/>
    <w:rsid w:val="002848D3"/>
    <w:rsid w:val="00284C1D"/>
    <w:rsid w:val="00285338"/>
    <w:rsid w:val="002854EA"/>
    <w:rsid w:val="00285B3E"/>
    <w:rsid w:val="002861C0"/>
    <w:rsid w:val="002904E8"/>
    <w:rsid w:val="00291040"/>
    <w:rsid w:val="0029107C"/>
    <w:rsid w:val="00291356"/>
    <w:rsid w:val="00292048"/>
    <w:rsid w:val="00292A24"/>
    <w:rsid w:val="00292BAD"/>
    <w:rsid w:val="002937E9"/>
    <w:rsid w:val="002945EF"/>
    <w:rsid w:val="0029482D"/>
    <w:rsid w:val="002950DF"/>
    <w:rsid w:val="00295926"/>
    <w:rsid w:val="00295A2C"/>
    <w:rsid w:val="00295FBD"/>
    <w:rsid w:val="00297747"/>
    <w:rsid w:val="002A00FE"/>
    <w:rsid w:val="002A033E"/>
    <w:rsid w:val="002A0CC4"/>
    <w:rsid w:val="002A2294"/>
    <w:rsid w:val="002A31FA"/>
    <w:rsid w:val="002A396C"/>
    <w:rsid w:val="002A4694"/>
    <w:rsid w:val="002A4E6E"/>
    <w:rsid w:val="002A5558"/>
    <w:rsid w:val="002A604D"/>
    <w:rsid w:val="002A7756"/>
    <w:rsid w:val="002A7EC4"/>
    <w:rsid w:val="002B0D22"/>
    <w:rsid w:val="002B0E98"/>
    <w:rsid w:val="002B19FE"/>
    <w:rsid w:val="002B234D"/>
    <w:rsid w:val="002B32D7"/>
    <w:rsid w:val="002B38EA"/>
    <w:rsid w:val="002B4470"/>
    <w:rsid w:val="002B6F42"/>
    <w:rsid w:val="002C0028"/>
    <w:rsid w:val="002C0094"/>
    <w:rsid w:val="002C026E"/>
    <w:rsid w:val="002C1D9B"/>
    <w:rsid w:val="002C20BA"/>
    <w:rsid w:val="002C3588"/>
    <w:rsid w:val="002C41D1"/>
    <w:rsid w:val="002C4B44"/>
    <w:rsid w:val="002C6018"/>
    <w:rsid w:val="002C65D5"/>
    <w:rsid w:val="002C749E"/>
    <w:rsid w:val="002C7579"/>
    <w:rsid w:val="002D0EF0"/>
    <w:rsid w:val="002D2248"/>
    <w:rsid w:val="002D59F6"/>
    <w:rsid w:val="002D5FF2"/>
    <w:rsid w:val="002E024F"/>
    <w:rsid w:val="002E03BB"/>
    <w:rsid w:val="002E339F"/>
    <w:rsid w:val="002E3401"/>
    <w:rsid w:val="002E35F8"/>
    <w:rsid w:val="002E383C"/>
    <w:rsid w:val="002E3A18"/>
    <w:rsid w:val="002E3B9D"/>
    <w:rsid w:val="002E4C82"/>
    <w:rsid w:val="002E4CC8"/>
    <w:rsid w:val="002E4E09"/>
    <w:rsid w:val="002E556B"/>
    <w:rsid w:val="002E589F"/>
    <w:rsid w:val="002E6A3F"/>
    <w:rsid w:val="002E6FC1"/>
    <w:rsid w:val="002E7BBD"/>
    <w:rsid w:val="002F089C"/>
    <w:rsid w:val="002F0CAD"/>
    <w:rsid w:val="002F0CD9"/>
    <w:rsid w:val="002F15BA"/>
    <w:rsid w:val="002F178D"/>
    <w:rsid w:val="002F1AA8"/>
    <w:rsid w:val="002F1EC1"/>
    <w:rsid w:val="002F687F"/>
    <w:rsid w:val="002F7FC5"/>
    <w:rsid w:val="00300522"/>
    <w:rsid w:val="00300695"/>
    <w:rsid w:val="0030100B"/>
    <w:rsid w:val="00301ACB"/>
    <w:rsid w:val="0030321C"/>
    <w:rsid w:val="00303446"/>
    <w:rsid w:val="0030396D"/>
    <w:rsid w:val="00304532"/>
    <w:rsid w:val="00305A96"/>
    <w:rsid w:val="00305DE9"/>
    <w:rsid w:val="00306299"/>
    <w:rsid w:val="00307079"/>
    <w:rsid w:val="00307171"/>
    <w:rsid w:val="00310665"/>
    <w:rsid w:val="00310C08"/>
    <w:rsid w:val="0031284D"/>
    <w:rsid w:val="0031378F"/>
    <w:rsid w:val="00313A21"/>
    <w:rsid w:val="00313B83"/>
    <w:rsid w:val="00314392"/>
    <w:rsid w:val="0031456A"/>
    <w:rsid w:val="00314EFA"/>
    <w:rsid w:val="0031514F"/>
    <w:rsid w:val="003154E0"/>
    <w:rsid w:val="00315AC9"/>
    <w:rsid w:val="00316296"/>
    <w:rsid w:val="00316702"/>
    <w:rsid w:val="0031772C"/>
    <w:rsid w:val="003177F1"/>
    <w:rsid w:val="0031795E"/>
    <w:rsid w:val="00321E61"/>
    <w:rsid w:val="00321EAA"/>
    <w:rsid w:val="003221DE"/>
    <w:rsid w:val="00322900"/>
    <w:rsid w:val="00323852"/>
    <w:rsid w:val="00324038"/>
    <w:rsid w:val="00324F5A"/>
    <w:rsid w:val="00325FD5"/>
    <w:rsid w:val="003272DC"/>
    <w:rsid w:val="0032748F"/>
    <w:rsid w:val="00327666"/>
    <w:rsid w:val="0032767F"/>
    <w:rsid w:val="00327ED3"/>
    <w:rsid w:val="00331B94"/>
    <w:rsid w:val="003330A4"/>
    <w:rsid w:val="00333C46"/>
    <w:rsid w:val="00334102"/>
    <w:rsid w:val="003358A1"/>
    <w:rsid w:val="00335B70"/>
    <w:rsid w:val="00335DC2"/>
    <w:rsid w:val="00336C4C"/>
    <w:rsid w:val="00340FD4"/>
    <w:rsid w:val="003412E4"/>
    <w:rsid w:val="00341E6C"/>
    <w:rsid w:val="00342C1C"/>
    <w:rsid w:val="003439AA"/>
    <w:rsid w:val="003442BF"/>
    <w:rsid w:val="0034632B"/>
    <w:rsid w:val="00346430"/>
    <w:rsid w:val="00346501"/>
    <w:rsid w:val="003467B5"/>
    <w:rsid w:val="00346BA7"/>
    <w:rsid w:val="00346E91"/>
    <w:rsid w:val="00347539"/>
    <w:rsid w:val="0034758B"/>
    <w:rsid w:val="0035087B"/>
    <w:rsid w:val="00352B3E"/>
    <w:rsid w:val="00352B8C"/>
    <w:rsid w:val="0035384F"/>
    <w:rsid w:val="003542E9"/>
    <w:rsid w:val="0035475F"/>
    <w:rsid w:val="00354F2C"/>
    <w:rsid w:val="00354F3A"/>
    <w:rsid w:val="00355705"/>
    <w:rsid w:val="00355B11"/>
    <w:rsid w:val="0036049C"/>
    <w:rsid w:val="00360672"/>
    <w:rsid w:val="00360BBC"/>
    <w:rsid w:val="00361471"/>
    <w:rsid w:val="003624CB"/>
    <w:rsid w:val="003639BA"/>
    <w:rsid w:val="0036439A"/>
    <w:rsid w:val="00364D03"/>
    <w:rsid w:val="00365D78"/>
    <w:rsid w:val="00366285"/>
    <w:rsid w:val="00367161"/>
    <w:rsid w:val="0036792D"/>
    <w:rsid w:val="0036795C"/>
    <w:rsid w:val="00367E5C"/>
    <w:rsid w:val="003701C8"/>
    <w:rsid w:val="0037055E"/>
    <w:rsid w:val="00370DFF"/>
    <w:rsid w:val="00372227"/>
    <w:rsid w:val="00372DB7"/>
    <w:rsid w:val="00374278"/>
    <w:rsid w:val="00374593"/>
    <w:rsid w:val="00374A65"/>
    <w:rsid w:val="00374F6A"/>
    <w:rsid w:val="0037540D"/>
    <w:rsid w:val="00375E35"/>
    <w:rsid w:val="0037651F"/>
    <w:rsid w:val="003766A9"/>
    <w:rsid w:val="00376B40"/>
    <w:rsid w:val="00377B60"/>
    <w:rsid w:val="00381145"/>
    <w:rsid w:val="003815F5"/>
    <w:rsid w:val="00382AAB"/>
    <w:rsid w:val="00382D81"/>
    <w:rsid w:val="00383775"/>
    <w:rsid w:val="003842EC"/>
    <w:rsid w:val="003845C3"/>
    <w:rsid w:val="00384D3E"/>
    <w:rsid w:val="00384E38"/>
    <w:rsid w:val="003856C9"/>
    <w:rsid w:val="0038570D"/>
    <w:rsid w:val="00385916"/>
    <w:rsid w:val="003867F0"/>
    <w:rsid w:val="003869A1"/>
    <w:rsid w:val="00386F9C"/>
    <w:rsid w:val="003871A8"/>
    <w:rsid w:val="00387D78"/>
    <w:rsid w:val="00387DD2"/>
    <w:rsid w:val="0039123B"/>
    <w:rsid w:val="00391F34"/>
    <w:rsid w:val="00392530"/>
    <w:rsid w:val="003927BD"/>
    <w:rsid w:val="003928DC"/>
    <w:rsid w:val="00392D18"/>
    <w:rsid w:val="003936BD"/>
    <w:rsid w:val="00393A33"/>
    <w:rsid w:val="00395237"/>
    <w:rsid w:val="00395790"/>
    <w:rsid w:val="00395F30"/>
    <w:rsid w:val="00397C9D"/>
    <w:rsid w:val="003A015D"/>
    <w:rsid w:val="003A1A17"/>
    <w:rsid w:val="003A1A92"/>
    <w:rsid w:val="003A1AC8"/>
    <w:rsid w:val="003A1B71"/>
    <w:rsid w:val="003A1BE5"/>
    <w:rsid w:val="003A1E36"/>
    <w:rsid w:val="003A21AE"/>
    <w:rsid w:val="003A34A9"/>
    <w:rsid w:val="003A3FCC"/>
    <w:rsid w:val="003A4502"/>
    <w:rsid w:val="003A494C"/>
    <w:rsid w:val="003A5396"/>
    <w:rsid w:val="003A5E14"/>
    <w:rsid w:val="003A6CED"/>
    <w:rsid w:val="003A7180"/>
    <w:rsid w:val="003A730C"/>
    <w:rsid w:val="003A77CA"/>
    <w:rsid w:val="003B0CFD"/>
    <w:rsid w:val="003B1D2F"/>
    <w:rsid w:val="003B414C"/>
    <w:rsid w:val="003B4350"/>
    <w:rsid w:val="003B48E1"/>
    <w:rsid w:val="003B4CA3"/>
    <w:rsid w:val="003B5245"/>
    <w:rsid w:val="003B624C"/>
    <w:rsid w:val="003B67BE"/>
    <w:rsid w:val="003B742C"/>
    <w:rsid w:val="003C000A"/>
    <w:rsid w:val="003C17FE"/>
    <w:rsid w:val="003C18BD"/>
    <w:rsid w:val="003C1B5E"/>
    <w:rsid w:val="003C2AB0"/>
    <w:rsid w:val="003C3C8A"/>
    <w:rsid w:val="003C6039"/>
    <w:rsid w:val="003C67A2"/>
    <w:rsid w:val="003C719C"/>
    <w:rsid w:val="003D0965"/>
    <w:rsid w:val="003D1354"/>
    <w:rsid w:val="003D1959"/>
    <w:rsid w:val="003D2070"/>
    <w:rsid w:val="003D212D"/>
    <w:rsid w:val="003D3397"/>
    <w:rsid w:val="003D46C3"/>
    <w:rsid w:val="003D4B8F"/>
    <w:rsid w:val="003D50D4"/>
    <w:rsid w:val="003D7072"/>
    <w:rsid w:val="003E0842"/>
    <w:rsid w:val="003E12B8"/>
    <w:rsid w:val="003E20A8"/>
    <w:rsid w:val="003E2A03"/>
    <w:rsid w:val="003E3018"/>
    <w:rsid w:val="003E40D1"/>
    <w:rsid w:val="003E4377"/>
    <w:rsid w:val="003E4667"/>
    <w:rsid w:val="003E5F6A"/>
    <w:rsid w:val="003E6288"/>
    <w:rsid w:val="003E6493"/>
    <w:rsid w:val="003E69C4"/>
    <w:rsid w:val="003E6A55"/>
    <w:rsid w:val="003E6C4F"/>
    <w:rsid w:val="003E721E"/>
    <w:rsid w:val="003F033D"/>
    <w:rsid w:val="003F0A94"/>
    <w:rsid w:val="003F2071"/>
    <w:rsid w:val="003F2D70"/>
    <w:rsid w:val="003F362E"/>
    <w:rsid w:val="003F4049"/>
    <w:rsid w:val="003F520D"/>
    <w:rsid w:val="003F5DA0"/>
    <w:rsid w:val="003F5F2F"/>
    <w:rsid w:val="003F7928"/>
    <w:rsid w:val="003F7D90"/>
    <w:rsid w:val="00402561"/>
    <w:rsid w:val="004026E6"/>
    <w:rsid w:val="00402ABC"/>
    <w:rsid w:val="00402E4A"/>
    <w:rsid w:val="004031D4"/>
    <w:rsid w:val="0040332E"/>
    <w:rsid w:val="00403639"/>
    <w:rsid w:val="00404139"/>
    <w:rsid w:val="004041B6"/>
    <w:rsid w:val="00404431"/>
    <w:rsid w:val="004055C6"/>
    <w:rsid w:val="00405CD7"/>
    <w:rsid w:val="00405D1D"/>
    <w:rsid w:val="00406243"/>
    <w:rsid w:val="00406CF7"/>
    <w:rsid w:val="00407644"/>
    <w:rsid w:val="0040764B"/>
    <w:rsid w:val="00407A22"/>
    <w:rsid w:val="00411102"/>
    <w:rsid w:val="0041250E"/>
    <w:rsid w:val="00412823"/>
    <w:rsid w:val="00412E86"/>
    <w:rsid w:val="004136B5"/>
    <w:rsid w:val="00414212"/>
    <w:rsid w:val="00415E0A"/>
    <w:rsid w:val="00416D25"/>
    <w:rsid w:val="00416EFA"/>
    <w:rsid w:val="00417387"/>
    <w:rsid w:val="0042004F"/>
    <w:rsid w:val="00421729"/>
    <w:rsid w:val="0042291B"/>
    <w:rsid w:val="00423A2B"/>
    <w:rsid w:val="0042415C"/>
    <w:rsid w:val="0042432A"/>
    <w:rsid w:val="0042574C"/>
    <w:rsid w:val="00425826"/>
    <w:rsid w:val="00426A78"/>
    <w:rsid w:val="00426E14"/>
    <w:rsid w:val="0042757C"/>
    <w:rsid w:val="00427C81"/>
    <w:rsid w:val="004316D5"/>
    <w:rsid w:val="004320AE"/>
    <w:rsid w:val="00432451"/>
    <w:rsid w:val="0043372B"/>
    <w:rsid w:val="00434FDE"/>
    <w:rsid w:val="004353BC"/>
    <w:rsid w:val="00440385"/>
    <w:rsid w:val="0044084D"/>
    <w:rsid w:val="00440CDD"/>
    <w:rsid w:val="00441007"/>
    <w:rsid w:val="00441470"/>
    <w:rsid w:val="00441D2E"/>
    <w:rsid w:val="004427E2"/>
    <w:rsid w:val="00442CCE"/>
    <w:rsid w:val="00442EBD"/>
    <w:rsid w:val="00443186"/>
    <w:rsid w:val="00443E4B"/>
    <w:rsid w:val="004451CD"/>
    <w:rsid w:val="00446FD9"/>
    <w:rsid w:val="0045005B"/>
    <w:rsid w:val="00450072"/>
    <w:rsid w:val="00451C96"/>
    <w:rsid w:val="0045311B"/>
    <w:rsid w:val="00453E7D"/>
    <w:rsid w:val="004545FB"/>
    <w:rsid w:val="00454610"/>
    <w:rsid w:val="00454C2C"/>
    <w:rsid w:val="004565E0"/>
    <w:rsid w:val="00456D33"/>
    <w:rsid w:val="00460326"/>
    <w:rsid w:val="00461527"/>
    <w:rsid w:val="00461902"/>
    <w:rsid w:val="00461E53"/>
    <w:rsid w:val="004622B4"/>
    <w:rsid w:val="004626DA"/>
    <w:rsid w:val="00462D70"/>
    <w:rsid w:val="00463461"/>
    <w:rsid w:val="00463C4D"/>
    <w:rsid w:val="00463F9B"/>
    <w:rsid w:val="00464CA6"/>
    <w:rsid w:val="00465F11"/>
    <w:rsid w:val="00470578"/>
    <w:rsid w:val="004724F5"/>
    <w:rsid w:val="00472CC0"/>
    <w:rsid w:val="00472D2D"/>
    <w:rsid w:val="00472FA4"/>
    <w:rsid w:val="00473E1B"/>
    <w:rsid w:val="00474023"/>
    <w:rsid w:val="004744D1"/>
    <w:rsid w:val="00474B8B"/>
    <w:rsid w:val="00475D17"/>
    <w:rsid w:val="004767BF"/>
    <w:rsid w:val="00480997"/>
    <w:rsid w:val="0048119E"/>
    <w:rsid w:val="004815F4"/>
    <w:rsid w:val="00481695"/>
    <w:rsid w:val="00481995"/>
    <w:rsid w:val="00481B30"/>
    <w:rsid w:val="00482E40"/>
    <w:rsid w:val="00483987"/>
    <w:rsid w:val="00483B91"/>
    <w:rsid w:val="00483DE5"/>
    <w:rsid w:val="00484703"/>
    <w:rsid w:val="0048501F"/>
    <w:rsid w:val="004859A3"/>
    <w:rsid w:val="00487672"/>
    <w:rsid w:val="0048772A"/>
    <w:rsid w:val="00487F43"/>
    <w:rsid w:val="00490CD6"/>
    <w:rsid w:val="00491015"/>
    <w:rsid w:val="004912F7"/>
    <w:rsid w:val="00491D34"/>
    <w:rsid w:val="00492616"/>
    <w:rsid w:val="004927E6"/>
    <w:rsid w:val="00492968"/>
    <w:rsid w:val="004929A0"/>
    <w:rsid w:val="00492A11"/>
    <w:rsid w:val="00492B60"/>
    <w:rsid w:val="0049330A"/>
    <w:rsid w:val="00494076"/>
    <w:rsid w:val="0049548D"/>
    <w:rsid w:val="00495796"/>
    <w:rsid w:val="00496837"/>
    <w:rsid w:val="004969F5"/>
    <w:rsid w:val="00496B8D"/>
    <w:rsid w:val="00497309"/>
    <w:rsid w:val="00497968"/>
    <w:rsid w:val="00497DF5"/>
    <w:rsid w:val="004A031A"/>
    <w:rsid w:val="004A0411"/>
    <w:rsid w:val="004A05AE"/>
    <w:rsid w:val="004A0D9E"/>
    <w:rsid w:val="004A18AB"/>
    <w:rsid w:val="004A1E91"/>
    <w:rsid w:val="004A2ADA"/>
    <w:rsid w:val="004A3406"/>
    <w:rsid w:val="004A3EC8"/>
    <w:rsid w:val="004A48A0"/>
    <w:rsid w:val="004A55AE"/>
    <w:rsid w:val="004A60A5"/>
    <w:rsid w:val="004A63BB"/>
    <w:rsid w:val="004A663B"/>
    <w:rsid w:val="004A6D55"/>
    <w:rsid w:val="004A7486"/>
    <w:rsid w:val="004B235D"/>
    <w:rsid w:val="004B42E2"/>
    <w:rsid w:val="004B4997"/>
    <w:rsid w:val="004B53DD"/>
    <w:rsid w:val="004B5648"/>
    <w:rsid w:val="004B5BDD"/>
    <w:rsid w:val="004B5E19"/>
    <w:rsid w:val="004B6AAC"/>
    <w:rsid w:val="004B6AF2"/>
    <w:rsid w:val="004B6E11"/>
    <w:rsid w:val="004B74C4"/>
    <w:rsid w:val="004B7788"/>
    <w:rsid w:val="004B7E33"/>
    <w:rsid w:val="004C07E8"/>
    <w:rsid w:val="004C08A3"/>
    <w:rsid w:val="004C0B82"/>
    <w:rsid w:val="004C12E2"/>
    <w:rsid w:val="004C23E4"/>
    <w:rsid w:val="004C2550"/>
    <w:rsid w:val="004C34A4"/>
    <w:rsid w:val="004C35F2"/>
    <w:rsid w:val="004C372F"/>
    <w:rsid w:val="004C3E9B"/>
    <w:rsid w:val="004C40A5"/>
    <w:rsid w:val="004C469D"/>
    <w:rsid w:val="004C4992"/>
    <w:rsid w:val="004C640C"/>
    <w:rsid w:val="004C6888"/>
    <w:rsid w:val="004C7BF4"/>
    <w:rsid w:val="004D0523"/>
    <w:rsid w:val="004D0C01"/>
    <w:rsid w:val="004D1E22"/>
    <w:rsid w:val="004D22B1"/>
    <w:rsid w:val="004D2E39"/>
    <w:rsid w:val="004D31ED"/>
    <w:rsid w:val="004D376A"/>
    <w:rsid w:val="004D3BFF"/>
    <w:rsid w:val="004D3CD3"/>
    <w:rsid w:val="004D45F3"/>
    <w:rsid w:val="004D464D"/>
    <w:rsid w:val="004D543A"/>
    <w:rsid w:val="004D55C4"/>
    <w:rsid w:val="004D6C46"/>
    <w:rsid w:val="004D6CC0"/>
    <w:rsid w:val="004D7190"/>
    <w:rsid w:val="004D7265"/>
    <w:rsid w:val="004D740A"/>
    <w:rsid w:val="004D7413"/>
    <w:rsid w:val="004D747D"/>
    <w:rsid w:val="004D79DB"/>
    <w:rsid w:val="004E0ACD"/>
    <w:rsid w:val="004E0E69"/>
    <w:rsid w:val="004E111C"/>
    <w:rsid w:val="004E1C0F"/>
    <w:rsid w:val="004E54BD"/>
    <w:rsid w:val="004E5AFA"/>
    <w:rsid w:val="004E66C0"/>
    <w:rsid w:val="004E73D0"/>
    <w:rsid w:val="004E73FB"/>
    <w:rsid w:val="004F3E24"/>
    <w:rsid w:val="004F3E92"/>
    <w:rsid w:val="004F5B3B"/>
    <w:rsid w:val="004F6A46"/>
    <w:rsid w:val="00501518"/>
    <w:rsid w:val="00503425"/>
    <w:rsid w:val="005034E8"/>
    <w:rsid w:val="0050425B"/>
    <w:rsid w:val="00504799"/>
    <w:rsid w:val="00504D7D"/>
    <w:rsid w:val="00504FDE"/>
    <w:rsid w:val="00505690"/>
    <w:rsid w:val="00505D10"/>
    <w:rsid w:val="005062BD"/>
    <w:rsid w:val="005063BF"/>
    <w:rsid w:val="00506787"/>
    <w:rsid w:val="00507087"/>
    <w:rsid w:val="00507D8B"/>
    <w:rsid w:val="00511171"/>
    <w:rsid w:val="00511698"/>
    <w:rsid w:val="005119DC"/>
    <w:rsid w:val="00513CCC"/>
    <w:rsid w:val="005144CA"/>
    <w:rsid w:val="00515B6A"/>
    <w:rsid w:val="00517000"/>
    <w:rsid w:val="0051713D"/>
    <w:rsid w:val="00517709"/>
    <w:rsid w:val="00517C03"/>
    <w:rsid w:val="005216E3"/>
    <w:rsid w:val="005217C4"/>
    <w:rsid w:val="00522377"/>
    <w:rsid w:val="00522786"/>
    <w:rsid w:val="00523472"/>
    <w:rsid w:val="00524A18"/>
    <w:rsid w:val="00524CDA"/>
    <w:rsid w:val="00525571"/>
    <w:rsid w:val="00525EF2"/>
    <w:rsid w:val="00527C19"/>
    <w:rsid w:val="00530E67"/>
    <w:rsid w:val="005314C4"/>
    <w:rsid w:val="00532965"/>
    <w:rsid w:val="00533266"/>
    <w:rsid w:val="00533A13"/>
    <w:rsid w:val="0053461C"/>
    <w:rsid w:val="00534680"/>
    <w:rsid w:val="005346F6"/>
    <w:rsid w:val="00534CBA"/>
    <w:rsid w:val="00536117"/>
    <w:rsid w:val="005367CC"/>
    <w:rsid w:val="0053684E"/>
    <w:rsid w:val="00537570"/>
    <w:rsid w:val="00540EFE"/>
    <w:rsid w:val="005419E8"/>
    <w:rsid w:val="005422FC"/>
    <w:rsid w:val="005433C5"/>
    <w:rsid w:val="00544907"/>
    <w:rsid w:val="00544B60"/>
    <w:rsid w:val="00544E53"/>
    <w:rsid w:val="00545133"/>
    <w:rsid w:val="00545941"/>
    <w:rsid w:val="005463F1"/>
    <w:rsid w:val="0054689C"/>
    <w:rsid w:val="00547273"/>
    <w:rsid w:val="00547E34"/>
    <w:rsid w:val="0055004F"/>
    <w:rsid w:val="005509BD"/>
    <w:rsid w:val="00551D40"/>
    <w:rsid w:val="00552551"/>
    <w:rsid w:val="00552FD3"/>
    <w:rsid w:val="0055302A"/>
    <w:rsid w:val="00553342"/>
    <w:rsid w:val="005533D4"/>
    <w:rsid w:val="005538B8"/>
    <w:rsid w:val="00554714"/>
    <w:rsid w:val="00554A14"/>
    <w:rsid w:val="0055511B"/>
    <w:rsid w:val="0055604E"/>
    <w:rsid w:val="00556056"/>
    <w:rsid w:val="0055689F"/>
    <w:rsid w:val="005571E6"/>
    <w:rsid w:val="00562144"/>
    <w:rsid w:val="005639EF"/>
    <w:rsid w:val="00563B94"/>
    <w:rsid w:val="00563CBC"/>
    <w:rsid w:val="005642C5"/>
    <w:rsid w:val="00564612"/>
    <w:rsid w:val="00565B84"/>
    <w:rsid w:val="005661D0"/>
    <w:rsid w:val="005673C3"/>
    <w:rsid w:val="005702FA"/>
    <w:rsid w:val="00570C92"/>
    <w:rsid w:val="00572861"/>
    <w:rsid w:val="00573A82"/>
    <w:rsid w:val="0057488E"/>
    <w:rsid w:val="00574C43"/>
    <w:rsid w:val="0057683F"/>
    <w:rsid w:val="00576FCA"/>
    <w:rsid w:val="00577321"/>
    <w:rsid w:val="00577486"/>
    <w:rsid w:val="005816BB"/>
    <w:rsid w:val="00582F2C"/>
    <w:rsid w:val="00582F70"/>
    <w:rsid w:val="00583013"/>
    <w:rsid w:val="00583704"/>
    <w:rsid w:val="00584959"/>
    <w:rsid w:val="00584A87"/>
    <w:rsid w:val="00584CC0"/>
    <w:rsid w:val="0058538D"/>
    <w:rsid w:val="005853D0"/>
    <w:rsid w:val="0058645F"/>
    <w:rsid w:val="0059025E"/>
    <w:rsid w:val="005946CE"/>
    <w:rsid w:val="00594700"/>
    <w:rsid w:val="00594C26"/>
    <w:rsid w:val="0059553E"/>
    <w:rsid w:val="00596CF7"/>
    <w:rsid w:val="0059723B"/>
    <w:rsid w:val="005A1689"/>
    <w:rsid w:val="005A1D17"/>
    <w:rsid w:val="005A239D"/>
    <w:rsid w:val="005A28AF"/>
    <w:rsid w:val="005A2AEF"/>
    <w:rsid w:val="005A3A73"/>
    <w:rsid w:val="005A406B"/>
    <w:rsid w:val="005A47E7"/>
    <w:rsid w:val="005A51DF"/>
    <w:rsid w:val="005A59C3"/>
    <w:rsid w:val="005A5B9B"/>
    <w:rsid w:val="005A78BF"/>
    <w:rsid w:val="005A7A8E"/>
    <w:rsid w:val="005B0333"/>
    <w:rsid w:val="005B14F5"/>
    <w:rsid w:val="005B1C84"/>
    <w:rsid w:val="005B1FAB"/>
    <w:rsid w:val="005B2595"/>
    <w:rsid w:val="005B2960"/>
    <w:rsid w:val="005B29F9"/>
    <w:rsid w:val="005B427C"/>
    <w:rsid w:val="005B44D0"/>
    <w:rsid w:val="005B669A"/>
    <w:rsid w:val="005B6A94"/>
    <w:rsid w:val="005B732B"/>
    <w:rsid w:val="005B76D4"/>
    <w:rsid w:val="005C059E"/>
    <w:rsid w:val="005C095A"/>
    <w:rsid w:val="005C0EF9"/>
    <w:rsid w:val="005C190B"/>
    <w:rsid w:val="005C3A7B"/>
    <w:rsid w:val="005C3C27"/>
    <w:rsid w:val="005C3CDD"/>
    <w:rsid w:val="005C4A74"/>
    <w:rsid w:val="005C4AAB"/>
    <w:rsid w:val="005C606D"/>
    <w:rsid w:val="005D580C"/>
    <w:rsid w:val="005D5A80"/>
    <w:rsid w:val="005D60B9"/>
    <w:rsid w:val="005D6A8A"/>
    <w:rsid w:val="005D6E2B"/>
    <w:rsid w:val="005D7FF4"/>
    <w:rsid w:val="005E05D5"/>
    <w:rsid w:val="005E0F68"/>
    <w:rsid w:val="005E10EA"/>
    <w:rsid w:val="005E2187"/>
    <w:rsid w:val="005E28BB"/>
    <w:rsid w:val="005E2B8F"/>
    <w:rsid w:val="005E2BDA"/>
    <w:rsid w:val="005E32FC"/>
    <w:rsid w:val="005E4B10"/>
    <w:rsid w:val="005E4B83"/>
    <w:rsid w:val="005E4D46"/>
    <w:rsid w:val="005E4DC0"/>
    <w:rsid w:val="005E58AF"/>
    <w:rsid w:val="005E5BD8"/>
    <w:rsid w:val="005E6018"/>
    <w:rsid w:val="005E6700"/>
    <w:rsid w:val="005E770B"/>
    <w:rsid w:val="005E7906"/>
    <w:rsid w:val="005F0134"/>
    <w:rsid w:val="005F0940"/>
    <w:rsid w:val="005F1EA3"/>
    <w:rsid w:val="005F2584"/>
    <w:rsid w:val="005F28A1"/>
    <w:rsid w:val="005F36AA"/>
    <w:rsid w:val="005F476C"/>
    <w:rsid w:val="005F654C"/>
    <w:rsid w:val="005F72C2"/>
    <w:rsid w:val="005F734F"/>
    <w:rsid w:val="005F760C"/>
    <w:rsid w:val="00600772"/>
    <w:rsid w:val="00600BD6"/>
    <w:rsid w:val="0060163C"/>
    <w:rsid w:val="00601812"/>
    <w:rsid w:val="006024AF"/>
    <w:rsid w:val="0060594C"/>
    <w:rsid w:val="00606284"/>
    <w:rsid w:val="006067F2"/>
    <w:rsid w:val="0060707E"/>
    <w:rsid w:val="00607141"/>
    <w:rsid w:val="00607BE2"/>
    <w:rsid w:val="00607DA4"/>
    <w:rsid w:val="006102CC"/>
    <w:rsid w:val="00610626"/>
    <w:rsid w:val="00611399"/>
    <w:rsid w:val="00611460"/>
    <w:rsid w:val="0061197F"/>
    <w:rsid w:val="00611AAD"/>
    <w:rsid w:val="006125BE"/>
    <w:rsid w:val="00612DD6"/>
    <w:rsid w:val="00612F25"/>
    <w:rsid w:val="0061324F"/>
    <w:rsid w:val="006134C4"/>
    <w:rsid w:val="00613603"/>
    <w:rsid w:val="00613A2C"/>
    <w:rsid w:val="006148FB"/>
    <w:rsid w:val="00615464"/>
    <w:rsid w:val="00615F6F"/>
    <w:rsid w:val="00616226"/>
    <w:rsid w:val="00616E31"/>
    <w:rsid w:val="006172C7"/>
    <w:rsid w:val="00621087"/>
    <w:rsid w:val="00621903"/>
    <w:rsid w:val="0062190B"/>
    <w:rsid w:val="00623440"/>
    <w:rsid w:val="00623F70"/>
    <w:rsid w:val="00625543"/>
    <w:rsid w:val="006264B5"/>
    <w:rsid w:val="00627987"/>
    <w:rsid w:val="00630868"/>
    <w:rsid w:val="006322DE"/>
    <w:rsid w:val="00632B73"/>
    <w:rsid w:val="0063361D"/>
    <w:rsid w:val="0063365D"/>
    <w:rsid w:val="006339BB"/>
    <w:rsid w:val="00634228"/>
    <w:rsid w:val="00634D54"/>
    <w:rsid w:val="0063511A"/>
    <w:rsid w:val="006354D1"/>
    <w:rsid w:val="006354DF"/>
    <w:rsid w:val="006358DF"/>
    <w:rsid w:val="00635A0B"/>
    <w:rsid w:val="00635A3F"/>
    <w:rsid w:val="006363D2"/>
    <w:rsid w:val="00636751"/>
    <w:rsid w:val="00636FF3"/>
    <w:rsid w:val="006371ED"/>
    <w:rsid w:val="00637229"/>
    <w:rsid w:val="00640095"/>
    <w:rsid w:val="006400F2"/>
    <w:rsid w:val="00641003"/>
    <w:rsid w:val="00641073"/>
    <w:rsid w:val="006424E4"/>
    <w:rsid w:val="0064259C"/>
    <w:rsid w:val="00642660"/>
    <w:rsid w:val="00642C59"/>
    <w:rsid w:val="00644787"/>
    <w:rsid w:val="00644988"/>
    <w:rsid w:val="00646056"/>
    <w:rsid w:val="00647C07"/>
    <w:rsid w:val="00650C09"/>
    <w:rsid w:val="00650F30"/>
    <w:rsid w:val="00650F83"/>
    <w:rsid w:val="006510F4"/>
    <w:rsid w:val="00651F60"/>
    <w:rsid w:val="0065283B"/>
    <w:rsid w:val="00653FE3"/>
    <w:rsid w:val="006549E7"/>
    <w:rsid w:val="00655CCB"/>
    <w:rsid w:val="00656AFF"/>
    <w:rsid w:val="006604E9"/>
    <w:rsid w:val="00661697"/>
    <w:rsid w:val="0066467C"/>
    <w:rsid w:val="00664CFE"/>
    <w:rsid w:val="0066514C"/>
    <w:rsid w:val="00667C11"/>
    <w:rsid w:val="00667F15"/>
    <w:rsid w:val="006700FD"/>
    <w:rsid w:val="00670176"/>
    <w:rsid w:val="00671E42"/>
    <w:rsid w:val="006724C5"/>
    <w:rsid w:val="00672D94"/>
    <w:rsid w:val="0067346B"/>
    <w:rsid w:val="00673B48"/>
    <w:rsid w:val="00673E29"/>
    <w:rsid w:val="0067454C"/>
    <w:rsid w:val="00676737"/>
    <w:rsid w:val="00676FE8"/>
    <w:rsid w:val="00677D9B"/>
    <w:rsid w:val="00680DD2"/>
    <w:rsid w:val="00681548"/>
    <w:rsid w:val="00681C96"/>
    <w:rsid w:val="00681CBA"/>
    <w:rsid w:val="00681EA5"/>
    <w:rsid w:val="006823DE"/>
    <w:rsid w:val="00683BAA"/>
    <w:rsid w:val="006847B1"/>
    <w:rsid w:val="00685626"/>
    <w:rsid w:val="00686F21"/>
    <w:rsid w:val="00686F8E"/>
    <w:rsid w:val="006873F8"/>
    <w:rsid w:val="00687BFE"/>
    <w:rsid w:val="006903E4"/>
    <w:rsid w:val="0069158C"/>
    <w:rsid w:val="006917CA"/>
    <w:rsid w:val="00692644"/>
    <w:rsid w:val="00692B6E"/>
    <w:rsid w:val="00693BD3"/>
    <w:rsid w:val="0069531D"/>
    <w:rsid w:val="00695DDA"/>
    <w:rsid w:val="00697320"/>
    <w:rsid w:val="0069739B"/>
    <w:rsid w:val="00697659"/>
    <w:rsid w:val="006977CA"/>
    <w:rsid w:val="006A03FF"/>
    <w:rsid w:val="006A2598"/>
    <w:rsid w:val="006A2A54"/>
    <w:rsid w:val="006A3439"/>
    <w:rsid w:val="006A4D88"/>
    <w:rsid w:val="006A4E5C"/>
    <w:rsid w:val="006A5257"/>
    <w:rsid w:val="006A5522"/>
    <w:rsid w:val="006A5F60"/>
    <w:rsid w:val="006A70F3"/>
    <w:rsid w:val="006A7559"/>
    <w:rsid w:val="006A7642"/>
    <w:rsid w:val="006B0265"/>
    <w:rsid w:val="006B0814"/>
    <w:rsid w:val="006B0CF9"/>
    <w:rsid w:val="006B0EC3"/>
    <w:rsid w:val="006B1065"/>
    <w:rsid w:val="006B17AF"/>
    <w:rsid w:val="006B2153"/>
    <w:rsid w:val="006B239E"/>
    <w:rsid w:val="006B2D69"/>
    <w:rsid w:val="006B37DC"/>
    <w:rsid w:val="006B540B"/>
    <w:rsid w:val="006B5805"/>
    <w:rsid w:val="006B59B6"/>
    <w:rsid w:val="006B646B"/>
    <w:rsid w:val="006B648A"/>
    <w:rsid w:val="006B77C2"/>
    <w:rsid w:val="006B7BB2"/>
    <w:rsid w:val="006C0923"/>
    <w:rsid w:val="006C1333"/>
    <w:rsid w:val="006C15A4"/>
    <w:rsid w:val="006C276B"/>
    <w:rsid w:val="006C2C8A"/>
    <w:rsid w:val="006C5AE9"/>
    <w:rsid w:val="006C6577"/>
    <w:rsid w:val="006C6D24"/>
    <w:rsid w:val="006C70F7"/>
    <w:rsid w:val="006D0060"/>
    <w:rsid w:val="006D10E6"/>
    <w:rsid w:val="006D17B0"/>
    <w:rsid w:val="006D2650"/>
    <w:rsid w:val="006D3201"/>
    <w:rsid w:val="006D3CA1"/>
    <w:rsid w:val="006D3FEE"/>
    <w:rsid w:val="006D4259"/>
    <w:rsid w:val="006D44B8"/>
    <w:rsid w:val="006D57F2"/>
    <w:rsid w:val="006D59E2"/>
    <w:rsid w:val="006D5B26"/>
    <w:rsid w:val="006D67B5"/>
    <w:rsid w:val="006D6E83"/>
    <w:rsid w:val="006D77DB"/>
    <w:rsid w:val="006D7818"/>
    <w:rsid w:val="006E1BB0"/>
    <w:rsid w:val="006E23FC"/>
    <w:rsid w:val="006E3073"/>
    <w:rsid w:val="006E36EA"/>
    <w:rsid w:val="006E380E"/>
    <w:rsid w:val="006E39BE"/>
    <w:rsid w:val="006E41CA"/>
    <w:rsid w:val="006E47BF"/>
    <w:rsid w:val="006E56A0"/>
    <w:rsid w:val="006E59F7"/>
    <w:rsid w:val="006E6293"/>
    <w:rsid w:val="006E645B"/>
    <w:rsid w:val="006E6A37"/>
    <w:rsid w:val="006E7B6F"/>
    <w:rsid w:val="006E7CA6"/>
    <w:rsid w:val="006E7F2B"/>
    <w:rsid w:val="006F1BCD"/>
    <w:rsid w:val="006F22B6"/>
    <w:rsid w:val="006F2B4F"/>
    <w:rsid w:val="006F368E"/>
    <w:rsid w:val="006F3F82"/>
    <w:rsid w:val="006F46C8"/>
    <w:rsid w:val="006F5A45"/>
    <w:rsid w:val="006F67D9"/>
    <w:rsid w:val="006F7F04"/>
    <w:rsid w:val="00701080"/>
    <w:rsid w:val="007015B1"/>
    <w:rsid w:val="00703375"/>
    <w:rsid w:val="00704348"/>
    <w:rsid w:val="00705C76"/>
    <w:rsid w:val="0070623A"/>
    <w:rsid w:val="00706606"/>
    <w:rsid w:val="00706657"/>
    <w:rsid w:val="007068F1"/>
    <w:rsid w:val="0070707E"/>
    <w:rsid w:val="00707781"/>
    <w:rsid w:val="00710AE3"/>
    <w:rsid w:val="00710CF5"/>
    <w:rsid w:val="00710E49"/>
    <w:rsid w:val="00711233"/>
    <w:rsid w:val="007119B8"/>
    <w:rsid w:val="00711E22"/>
    <w:rsid w:val="00711EB4"/>
    <w:rsid w:val="00712DB4"/>
    <w:rsid w:val="00713995"/>
    <w:rsid w:val="00713C65"/>
    <w:rsid w:val="00714226"/>
    <w:rsid w:val="00714271"/>
    <w:rsid w:val="007142DD"/>
    <w:rsid w:val="00714AF9"/>
    <w:rsid w:val="00714D4D"/>
    <w:rsid w:val="00715230"/>
    <w:rsid w:val="007155D1"/>
    <w:rsid w:val="00715687"/>
    <w:rsid w:val="00715C99"/>
    <w:rsid w:val="00715FF8"/>
    <w:rsid w:val="00716D39"/>
    <w:rsid w:val="00717762"/>
    <w:rsid w:val="0071786A"/>
    <w:rsid w:val="00717906"/>
    <w:rsid w:val="00721AC6"/>
    <w:rsid w:val="007226F3"/>
    <w:rsid w:val="00724134"/>
    <w:rsid w:val="00724226"/>
    <w:rsid w:val="00724A14"/>
    <w:rsid w:val="00725B83"/>
    <w:rsid w:val="0072668B"/>
    <w:rsid w:val="00726969"/>
    <w:rsid w:val="00730A24"/>
    <w:rsid w:val="00730E0D"/>
    <w:rsid w:val="007322AC"/>
    <w:rsid w:val="00732718"/>
    <w:rsid w:val="00732BDA"/>
    <w:rsid w:val="00732D63"/>
    <w:rsid w:val="00733417"/>
    <w:rsid w:val="00733472"/>
    <w:rsid w:val="0073380F"/>
    <w:rsid w:val="007342A0"/>
    <w:rsid w:val="00734E0A"/>
    <w:rsid w:val="007351B9"/>
    <w:rsid w:val="007356C8"/>
    <w:rsid w:val="007362FC"/>
    <w:rsid w:val="007363D9"/>
    <w:rsid w:val="007375B1"/>
    <w:rsid w:val="007403B8"/>
    <w:rsid w:val="007407C3"/>
    <w:rsid w:val="007407F0"/>
    <w:rsid w:val="00741A8C"/>
    <w:rsid w:val="00741F0C"/>
    <w:rsid w:val="00741F53"/>
    <w:rsid w:val="0074302F"/>
    <w:rsid w:val="007431DC"/>
    <w:rsid w:val="00743AD6"/>
    <w:rsid w:val="00743E9E"/>
    <w:rsid w:val="00745646"/>
    <w:rsid w:val="0074578C"/>
    <w:rsid w:val="007459F4"/>
    <w:rsid w:val="00745AB1"/>
    <w:rsid w:val="00746101"/>
    <w:rsid w:val="00746FA0"/>
    <w:rsid w:val="0074703F"/>
    <w:rsid w:val="007471DC"/>
    <w:rsid w:val="00747DE5"/>
    <w:rsid w:val="007502FE"/>
    <w:rsid w:val="00751CD8"/>
    <w:rsid w:val="00751EC5"/>
    <w:rsid w:val="00752DAF"/>
    <w:rsid w:val="00753043"/>
    <w:rsid w:val="0075494E"/>
    <w:rsid w:val="00755690"/>
    <w:rsid w:val="0075591B"/>
    <w:rsid w:val="00755AAD"/>
    <w:rsid w:val="00756387"/>
    <w:rsid w:val="0075666C"/>
    <w:rsid w:val="00757188"/>
    <w:rsid w:val="00757347"/>
    <w:rsid w:val="007574CC"/>
    <w:rsid w:val="00757687"/>
    <w:rsid w:val="00757E6C"/>
    <w:rsid w:val="007604CA"/>
    <w:rsid w:val="00760A00"/>
    <w:rsid w:val="00761315"/>
    <w:rsid w:val="00761CE9"/>
    <w:rsid w:val="007624DA"/>
    <w:rsid w:val="00763FFF"/>
    <w:rsid w:val="0076437C"/>
    <w:rsid w:val="00765248"/>
    <w:rsid w:val="0076534E"/>
    <w:rsid w:val="00765B51"/>
    <w:rsid w:val="00766B00"/>
    <w:rsid w:val="00766BBA"/>
    <w:rsid w:val="00766DDC"/>
    <w:rsid w:val="007704DB"/>
    <w:rsid w:val="007707CA"/>
    <w:rsid w:val="00770BC6"/>
    <w:rsid w:val="00770CEA"/>
    <w:rsid w:val="00772A75"/>
    <w:rsid w:val="007737B0"/>
    <w:rsid w:val="00773BC0"/>
    <w:rsid w:val="00774421"/>
    <w:rsid w:val="00774D84"/>
    <w:rsid w:val="00775D9C"/>
    <w:rsid w:val="00775E65"/>
    <w:rsid w:val="00776171"/>
    <w:rsid w:val="0077769E"/>
    <w:rsid w:val="00781101"/>
    <w:rsid w:val="00781156"/>
    <w:rsid w:val="007812B0"/>
    <w:rsid w:val="007814FE"/>
    <w:rsid w:val="00784ED5"/>
    <w:rsid w:val="00786E6A"/>
    <w:rsid w:val="00787F71"/>
    <w:rsid w:val="0079076C"/>
    <w:rsid w:val="00790803"/>
    <w:rsid w:val="00792913"/>
    <w:rsid w:val="00792A54"/>
    <w:rsid w:val="00792B15"/>
    <w:rsid w:val="00793113"/>
    <w:rsid w:val="007935EF"/>
    <w:rsid w:val="007938CE"/>
    <w:rsid w:val="00793B6A"/>
    <w:rsid w:val="0079527C"/>
    <w:rsid w:val="00795B11"/>
    <w:rsid w:val="00796D3D"/>
    <w:rsid w:val="00797822"/>
    <w:rsid w:val="00797A64"/>
    <w:rsid w:val="00797D24"/>
    <w:rsid w:val="007A09A8"/>
    <w:rsid w:val="007A0C41"/>
    <w:rsid w:val="007A0DAC"/>
    <w:rsid w:val="007A0E89"/>
    <w:rsid w:val="007A196D"/>
    <w:rsid w:val="007A1DB9"/>
    <w:rsid w:val="007A1EBB"/>
    <w:rsid w:val="007A31C0"/>
    <w:rsid w:val="007A3851"/>
    <w:rsid w:val="007A4B84"/>
    <w:rsid w:val="007A4E4C"/>
    <w:rsid w:val="007A50F3"/>
    <w:rsid w:val="007A558E"/>
    <w:rsid w:val="007A7460"/>
    <w:rsid w:val="007B00CD"/>
    <w:rsid w:val="007B1AFE"/>
    <w:rsid w:val="007B2D1E"/>
    <w:rsid w:val="007B3763"/>
    <w:rsid w:val="007B410C"/>
    <w:rsid w:val="007B495F"/>
    <w:rsid w:val="007B720A"/>
    <w:rsid w:val="007B7701"/>
    <w:rsid w:val="007B793C"/>
    <w:rsid w:val="007C01F1"/>
    <w:rsid w:val="007C1410"/>
    <w:rsid w:val="007C1E6C"/>
    <w:rsid w:val="007C217A"/>
    <w:rsid w:val="007C2880"/>
    <w:rsid w:val="007C2D6A"/>
    <w:rsid w:val="007C2EDC"/>
    <w:rsid w:val="007C3E1A"/>
    <w:rsid w:val="007C4493"/>
    <w:rsid w:val="007C559B"/>
    <w:rsid w:val="007C6024"/>
    <w:rsid w:val="007C6B04"/>
    <w:rsid w:val="007C71F8"/>
    <w:rsid w:val="007D0213"/>
    <w:rsid w:val="007D09E3"/>
    <w:rsid w:val="007D1368"/>
    <w:rsid w:val="007D1939"/>
    <w:rsid w:val="007D22B5"/>
    <w:rsid w:val="007D3391"/>
    <w:rsid w:val="007D3B33"/>
    <w:rsid w:val="007D5407"/>
    <w:rsid w:val="007D5DCB"/>
    <w:rsid w:val="007D716D"/>
    <w:rsid w:val="007D75CC"/>
    <w:rsid w:val="007E0789"/>
    <w:rsid w:val="007E1F92"/>
    <w:rsid w:val="007E228A"/>
    <w:rsid w:val="007E2C74"/>
    <w:rsid w:val="007E37E4"/>
    <w:rsid w:val="007E4010"/>
    <w:rsid w:val="007E4108"/>
    <w:rsid w:val="007E54AB"/>
    <w:rsid w:val="007E5C72"/>
    <w:rsid w:val="007E7656"/>
    <w:rsid w:val="007E79C2"/>
    <w:rsid w:val="007E7E3B"/>
    <w:rsid w:val="007F01AA"/>
    <w:rsid w:val="007F0F4A"/>
    <w:rsid w:val="007F404B"/>
    <w:rsid w:val="007F4C2F"/>
    <w:rsid w:val="007F737C"/>
    <w:rsid w:val="007F7408"/>
    <w:rsid w:val="007F7AD1"/>
    <w:rsid w:val="008003C9"/>
    <w:rsid w:val="0080058D"/>
    <w:rsid w:val="00800716"/>
    <w:rsid w:val="00802542"/>
    <w:rsid w:val="00802725"/>
    <w:rsid w:val="00802F8B"/>
    <w:rsid w:val="00803654"/>
    <w:rsid w:val="00803A62"/>
    <w:rsid w:val="00804234"/>
    <w:rsid w:val="008048AE"/>
    <w:rsid w:val="008055E7"/>
    <w:rsid w:val="00805D81"/>
    <w:rsid w:val="00806905"/>
    <w:rsid w:val="00806B0A"/>
    <w:rsid w:val="00806B10"/>
    <w:rsid w:val="00807162"/>
    <w:rsid w:val="00810815"/>
    <w:rsid w:val="008110F5"/>
    <w:rsid w:val="00811125"/>
    <w:rsid w:val="008119C7"/>
    <w:rsid w:val="00812213"/>
    <w:rsid w:val="00812A25"/>
    <w:rsid w:val="00812DA5"/>
    <w:rsid w:val="00812E62"/>
    <w:rsid w:val="00813918"/>
    <w:rsid w:val="00814060"/>
    <w:rsid w:val="00814AE8"/>
    <w:rsid w:val="00814B05"/>
    <w:rsid w:val="00815241"/>
    <w:rsid w:val="00815794"/>
    <w:rsid w:val="00815E56"/>
    <w:rsid w:val="0081648F"/>
    <w:rsid w:val="0081769F"/>
    <w:rsid w:val="0082127C"/>
    <w:rsid w:val="0082198B"/>
    <w:rsid w:val="00821ED9"/>
    <w:rsid w:val="008236D2"/>
    <w:rsid w:val="00823F03"/>
    <w:rsid w:val="0082767B"/>
    <w:rsid w:val="008304B2"/>
    <w:rsid w:val="008306E6"/>
    <w:rsid w:val="008306E9"/>
    <w:rsid w:val="00831519"/>
    <w:rsid w:val="0083187A"/>
    <w:rsid w:val="00831893"/>
    <w:rsid w:val="008328C3"/>
    <w:rsid w:val="0083323D"/>
    <w:rsid w:val="00834855"/>
    <w:rsid w:val="00834E34"/>
    <w:rsid w:val="008367D0"/>
    <w:rsid w:val="0083711F"/>
    <w:rsid w:val="00837A2E"/>
    <w:rsid w:val="00840965"/>
    <w:rsid w:val="00842921"/>
    <w:rsid w:val="00842DE4"/>
    <w:rsid w:val="00843C59"/>
    <w:rsid w:val="00843EBD"/>
    <w:rsid w:val="008449D9"/>
    <w:rsid w:val="00844EC6"/>
    <w:rsid w:val="00844F43"/>
    <w:rsid w:val="00845629"/>
    <w:rsid w:val="00845757"/>
    <w:rsid w:val="00845FF2"/>
    <w:rsid w:val="00846388"/>
    <w:rsid w:val="008463EA"/>
    <w:rsid w:val="008466D9"/>
    <w:rsid w:val="008470B1"/>
    <w:rsid w:val="008475F7"/>
    <w:rsid w:val="008477BD"/>
    <w:rsid w:val="00851DF9"/>
    <w:rsid w:val="00851FBE"/>
    <w:rsid w:val="00854507"/>
    <w:rsid w:val="00855994"/>
    <w:rsid w:val="00855F68"/>
    <w:rsid w:val="008577B0"/>
    <w:rsid w:val="00857917"/>
    <w:rsid w:val="00857DC0"/>
    <w:rsid w:val="00861878"/>
    <w:rsid w:val="008620BD"/>
    <w:rsid w:val="00864543"/>
    <w:rsid w:val="00865C42"/>
    <w:rsid w:val="008662E0"/>
    <w:rsid w:val="0086635C"/>
    <w:rsid w:val="008665BC"/>
    <w:rsid w:val="00866D9B"/>
    <w:rsid w:val="008708FF"/>
    <w:rsid w:val="00870B86"/>
    <w:rsid w:val="008719AC"/>
    <w:rsid w:val="0087294D"/>
    <w:rsid w:val="00872F71"/>
    <w:rsid w:val="00873ED0"/>
    <w:rsid w:val="008746F2"/>
    <w:rsid w:val="0087557D"/>
    <w:rsid w:val="00875602"/>
    <w:rsid w:val="0087586D"/>
    <w:rsid w:val="00875EF2"/>
    <w:rsid w:val="00876232"/>
    <w:rsid w:val="0087626A"/>
    <w:rsid w:val="00876384"/>
    <w:rsid w:val="00876B6B"/>
    <w:rsid w:val="00876C40"/>
    <w:rsid w:val="00876EBF"/>
    <w:rsid w:val="0087700E"/>
    <w:rsid w:val="00877924"/>
    <w:rsid w:val="00877E01"/>
    <w:rsid w:val="00880402"/>
    <w:rsid w:val="008806B7"/>
    <w:rsid w:val="00880F08"/>
    <w:rsid w:val="00881A66"/>
    <w:rsid w:val="00881D84"/>
    <w:rsid w:val="00883332"/>
    <w:rsid w:val="00883599"/>
    <w:rsid w:val="008838F5"/>
    <w:rsid w:val="00883D09"/>
    <w:rsid w:val="00883DEA"/>
    <w:rsid w:val="008848ED"/>
    <w:rsid w:val="00884997"/>
    <w:rsid w:val="008856AA"/>
    <w:rsid w:val="008877E0"/>
    <w:rsid w:val="008912EF"/>
    <w:rsid w:val="00891622"/>
    <w:rsid w:val="00891735"/>
    <w:rsid w:val="0089293F"/>
    <w:rsid w:val="00892AA4"/>
    <w:rsid w:val="00893399"/>
    <w:rsid w:val="00894678"/>
    <w:rsid w:val="00895139"/>
    <w:rsid w:val="008952FC"/>
    <w:rsid w:val="00895BAF"/>
    <w:rsid w:val="00895E58"/>
    <w:rsid w:val="008969A2"/>
    <w:rsid w:val="00896E2F"/>
    <w:rsid w:val="008972E8"/>
    <w:rsid w:val="0089798D"/>
    <w:rsid w:val="00897FDB"/>
    <w:rsid w:val="008A1430"/>
    <w:rsid w:val="008A1BC4"/>
    <w:rsid w:val="008A39AF"/>
    <w:rsid w:val="008A4117"/>
    <w:rsid w:val="008A4474"/>
    <w:rsid w:val="008A4F57"/>
    <w:rsid w:val="008A552A"/>
    <w:rsid w:val="008A55AB"/>
    <w:rsid w:val="008A622E"/>
    <w:rsid w:val="008A6A99"/>
    <w:rsid w:val="008A7AF0"/>
    <w:rsid w:val="008B0151"/>
    <w:rsid w:val="008B03FD"/>
    <w:rsid w:val="008B1077"/>
    <w:rsid w:val="008B19CE"/>
    <w:rsid w:val="008B2391"/>
    <w:rsid w:val="008B3126"/>
    <w:rsid w:val="008B380C"/>
    <w:rsid w:val="008B3F11"/>
    <w:rsid w:val="008B441B"/>
    <w:rsid w:val="008B5740"/>
    <w:rsid w:val="008B67EB"/>
    <w:rsid w:val="008B7336"/>
    <w:rsid w:val="008C02F3"/>
    <w:rsid w:val="008C0DD1"/>
    <w:rsid w:val="008C0FB6"/>
    <w:rsid w:val="008C14BE"/>
    <w:rsid w:val="008C4A85"/>
    <w:rsid w:val="008C5182"/>
    <w:rsid w:val="008C553B"/>
    <w:rsid w:val="008C5942"/>
    <w:rsid w:val="008C5E89"/>
    <w:rsid w:val="008C5F9E"/>
    <w:rsid w:val="008C68D9"/>
    <w:rsid w:val="008C7585"/>
    <w:rsid w:val="008D0094"/>
    <w:rsid w:val="008D0C7C"/>
    <w:rsid w:val="008D2626"/>
    <w:rsid w:val="008D2E71"/>
    <w:rsid w:val="008D2E84"/>
    <w:rsid w:val="008D3CD6"/>
    <w:rsid w:val="008D4D17"/>
    <w:rsid w:val="008D57FE"/>
    <w:rsid w:val="008D5B01"/>
    <w:rsid w:val="008D5C04"/>
    <w:rsid w:val="008D605A"/>
    <w:rsid w:val="008D6E85"/>
    <w:rsid w:val="008E0CB8"/>
    <w:rsid w:val="008E21DD"/>
    <w:rsid w:val="008E27F6"/>
    <w:rsid w:val="008E3198"/>
    <w:rsid w:val="008E376C"/>
    <w:rsid w:val="008E3A77"/>
    <w:rsid w:val="008E3F80"/>
    <w:rsid w:val="008E46D6"/>
    <w:rsid w:val="008E5F50"/>
    <w:rsid w:val="008E660F"/>
    <w:rsid w:val="008F047E"/>
    <w:rsid w:val="008F1912"/>
    <w:rsid w:val="008F240A"/>
    <w:rsid w:val="008F3262"/>
    <w:rsid w:val="008F4241"/>
    <w:rsid w:val="008F44D9"/>
    <w:rsid w:val="008F4EDF"/>
    <w:rsid w:val="008F4FC4"/>
    <w:rsid w:val="008F5552"/>
    <w:rsid w:val="008F630C"/>
    <w:rsid w:val="008F6711"/>
    <w:rsid w:val="008F69AF"/>
    <w:rsid w:val="008F6DBA"/>
    <w:rsid w:val="008F77DA"/>
    <w:rsid w:val="008F78DC"/>
    <w:rsid w:val="008F78EA"/>
    <w:rsid w:val="008F7929"/>
    <w:rsid w:val="00901776"/>
    <w:rsid w:val="00901981"/>
    <w:rsid w:val="00902114"/>
    <w:rsid w:val="009023AE"/>
    <w:rsid w:val="00902BDA"/>
    <w:rsid w:val="00902E04"/>
    <w:rsid w:val="00902EC1"/>
    <w:rsid w:val="00903470"/>
    <w:rsid w:val="0090374A"/>
    <w:rsid w:val="0090399A"/>
    <w:rsid w:val="00905CC5"/>
    <w:rsid w:val="00906C85"/>
    <w:rsid w:val="00906D94"/>
    <w:rsid w:val="0090720B"/>
    <w:rsid w:val="00907503"/>
    <w:rsid w:val="00907B37"/>
    <w:rsid w:val="00910550"/>
    <w:rsid w:val="00910B56"/>
    <w:rsid w:val="00911DAA"/>
    <w:rsid w:val="00911EB5"/>
    <w:rsid w:val="0091207A"/>
    <w:rsid w:val="00912377"/>
    <w:rsid w:val="00912D4D"/>
    <w:rsid w:val="00912F51"/>
    <w:rsid w:val="00913A00"/>
    <w:rsid w:val="00913AFB"/>
    <w:rsid w:val="0091475E"/>
    <w:rsid w:val="0091485C"/>
    <w:rsid w:val="009148B2"/>
    <w:rsid w:val="00914ADD"/>
    <w:rsid w:val="0092010D"/>
    <w:rsid w:val="00920C87"/>
    <w:rsid w:val="009210A7"/>
    <w:rsid w:val="0092115E"/>
    <w:rsid w:val="00921A75"/>
    <w:rsid w:val="00922B98"/>
    <w:rsid w:val="00923A70"/>
    <w:rsid w:val="00924A8F"/>
    <w:rsid w:val="009250C0"/>
    <w:rsid w:val="009261F5"/>
    <w:rsid w:val="00927687"/>
    <w:rsid w:val="009305D1"/>
    <w:rsid w:val="00930C13"/>
    <w:rsid w:val="00930FFF"/>
    <w:rsid w:val="00931567"/>
    <w:rsid w:val="009318C9"/>
    <w:rsid w:val="00932005"/>
    <w:rsid w:val="0093218F"/>
    <w:rsid w:val="00932237"/>
    <w:rsid w:val="00932591"/>
    <w:rsid w:val="009327F7"/>
    <w:rsid w:val="009329DF"/>
    <w:rsid w:val="00932EEE"/>
    <w:rsid w:val="00932FB6"/>
    <w:rsid w:val="00934EF3"/>
    <w:rsid w:val="00936666"/>
    <w:rsid w:val="009369EF"/>
    <w:rsid w:val="00937734"/>
    <w:rsid w:val="00937904"/>
    <w:rsid w:val="00940668"/>
    <w:rsid w:val="009420A0"/>
    <w:rsid w:val="00942194"/>
    <w:rsid w:val="00944094"/>
    <w:rsid w:val="00945101"/>
    <w:rsid w:val="009456BA"/>
    <w:rsid w:val="00946434"/>
    <w:rsid w:val="00946960"/>
    <w:rsid w:val="00946E6C"/>
    <w:rsid w:val="009504EC"/>
    <w:rsid w:val="0095179A"/>
    <w:rsid w:val="00952337"/>
    <w:rsid w:val="009529E9"/>
    <w:rsid w:val="00952DF2"/>
    <w:rsid w:val="00952F38"/>
    <w:rsid w:val="009532AC"/>
    <w:rsid w:val="00954461"/>
    <w:rsid w:val="00954726"/>
    <w:rsid w:val="0095597E"/>
    <w:rsid w:val="009559CC"/>
    <w:rsid w:val="0095602E"/>
    <w:rsid w:val="00957E71"/>
    <w:rsid w:val="009609DB"/>
    <w:rsid w:val="00960C7A"/>
    <w:rsid w:val="00960E3C"/>
    <w:rsid w:val="00960EC8"/>
    <w:rsid w:val="00961193"/>
    <w:rsid w:val="0096156C"/>
    <w:rsid w:val="00962917"/>
    <w:rsid w:val="009640DD"/>
    <w:rsid w:val="009641BC"/>
    <w:rsid w:val="00964E72"/>
    <w:rsid w:val="009659A6"/>
    <w:rsid w:val="00966AAD"/>
    <w:rsid w:val="00966C6C"/>
    <w:rsid w:val="00966EAE"/>
    <w:rsid w:val="00966FB4"/>
    <w:rsid w:val="0096742D"/>
    <w:rsid w:val="00971363"/>
    <w:rsid w:val="009717D5"/>
    <w:rsid w:val="00971B45"/>
    <w:rsid w:val="0097222B"/>
    <w:rsid w:val="00972469"/>
    <w:rsid w:val="0097302C"/>
    <w:rsid w:val="009734F0"/>
    <w:rsid w:val="00973C57"/>
    <w:rsid w:val="00974756"/>
    <w:rsid w:val="009749C3"/>
    <w:rsid w:val="009755A6"/>
    <w:rsid w:val="00975A15"/>
    <w:rsid w:val="00975D83"/>
    <w:rsid w:val="009776A6"/>
    <w:rsid w:val="00977DA0"/>
    <w:rsid w:val="00980484"/>
    <w:rsid w:val="00980B94"/>
    <w:rsid w:val="009826ED"/>
    <w:rsid w:val="009828C2"/>
    <w:rsid w:val="00983215"/>
    <w:rsid w:val="00983825"/>
    <w:rsid w:val="00983F73"/>
    <w:rsid w:val="009847DE"/>
    <w:rsid w:val="0098554F"/>
    <w:rsid w:val="00987224"/>
    <w:rsid w:val="00987CD4"/>
    <w:rsid w:val="0099041D"/>
    <w:rsid w:val="009922EE"/>
    <w:rsid w:val="0099464B"/>
    <w:rsid w:val="00995983"/>
    <w:rsid w:val="00997293"/>
    <w:rsid w:val="009A0070"/>
    <w:rsid w:val="009A0780"/>
    <w:rsid w:val="009A0A9F"/>
    <w:rsid w:val="009A0F75"/>
    <w:rsid w:val="009A19C9"/>
    <w:rsid w:val="009A2ECB"/>
    <w:rsid w:val="009A2F86"/>
    <w:rsid w:val="009A33C9"/>
    <w:rsid w:val="009A3E51"/>
    <w:rsid w:val="009A44D2"/>
    <w:rsid w:val="009A4B4E"/>
    <w:rsid w:val="009A5435"/>
    <w:rsid w:val="009A7605"/>
    <w:rsid w:val="009A7753"/>
    <w:rsid w:val="009B0B08"/>
    <w:rsid w:val="009B11B1"/>
    <w:rsid w:val="009B2308"/>
    <w:rsid w:val="009B28E5"/>
    <w:rsid w:val="009B353E"/>
    <w:rsid w:val="009B3BBA"/>
    <w:rsid w:val="009B3EB4"/>
    <w:rsid w:val="009B40AE"/>
    <w:rsid w:val="009B441D"/>
    <w:rsid w:val="009B466A"/>
    <w:rsid w:val="009B506D"/>
    <w:rsid w:val="009B5BA8"/>
    <w:rsid w:val="009B624D"/>
    <w:rsid w:val="009B6FCE"/>
    <w:rsid w:val="009B7295"/>
    <w:rsid w:val="009B7A55"/>
    <w:rsid w:val="009C00D7"/>
    <w:rsid w:val="009C14A7"/>
    <w:rsid w:val="009C2BE6"/>
    <w:rsid w:val="009C3223"/>
    <w:rsid w:val="009C3C5E"/>
    <w:rsid w:val="009C46BD"/>
    <w:rsid w:val="009C4A2E"/>
    <w:rsid w:val="009C4AE6"/>
    <w:rsid w:val="009C5D65"/>
    <w:rsid w:val="009C6357"/>
    <w:rsid w:val="009C6B27"/>
    <w:rsid w:val="009C6D87"/>
    <w:rsid w:val="009C706F"/>
    <w:rsid w:val="009D07DA"/>
    <w:rsid w:val="009D102C"/>
    <w:rsid w:val="009D172F"/>
    <w:rsid w:val="009D272B"/>
    <w:rsid w:val="009D349A"/>
    <w:rsid w:val="009D3B8A"/>
    <w:rsid w:val="009D4AD3"/>
    <w:rsid w:val="009D4BCB"/>
    <w:rsid w:val="009D5307"/>
    <w:rsid w:val="009E0B1E"/>
    <w:rsid w:val="009E0CDF"/>
    <w:rsid w:val="009E0E4F"/>
    <w:rsid w:val="009E0F70"/>
    <w:rsid w:val="009E1605"/>
    <w:rsid w:val="009E24C2"/>
    <w:rsid w:val="009E2C82"/>
    <w:rsid w:val="009E4063"/>
    <w:rsid w:val="009E44A3"/>
    <w:rsid w:val="009E6631"/>
    <w:rsid w:val="009E6DAB"/>
    <w:rsid w:val="009E7F82"/>
    <w:rsid w:val="009F062F"/>
    <w:rsid w:val="009F1133"/>
    <w:rsid w:val="009F18EC"/>
    <w:rsid w:val="009F2FA1"/>
    <w:rsid w:val="009F48AD"/>
    <w:rsid w:val="009F57BC"/>
    <w:rsid w:val="009F6758"/>
    <w:rsid w:val="009F7B65"/>
    <w:rsid w:val="009F7CD6"/>
    <w:rsid w:val="00A00B12"/>
    <w:rsid w:val="00A036FA"/>
    <w:rsid w:val="00A03D7D"/>
    <w:rsid w:val="00A04902"/>
    <w:rsid w:val="00A05A24"/>
    <w:rsid w:val="00A06368"/>
    <w:rsid w:val="00A07E48"/>
    <w:rsid w:val="00A100B6"/>
    <w:rsid w:val="00A10565"/>
    <w:rsid w:val="00A11466"/>
    <w:rsid w:val="00A117CA"/>
    <w:rsid w:val="00A125BD"/>
    <w:rsid w:val="00A13F72"/>
    <w:rsid w:val="00A13FDE"/>
    <w:rsid w:val="00A145D0"/>
    <w:rsid w:val="00A1578F"/>
    <w:rsid w:val="00A1600C"/>
    <w:rsid w:val="00A16331"/>
    <w:rsid w:val="00A164D9"/>
    <w:rsid w:val="00A16675"/>
    <w:rsid w:val="00A1691A"/>
    <w:rsid w:val="00A16BF9"/>
    <w:rsid w:val="00A21474"/>
    <w:rsid w:val="00A215DD"/>
    <w:rsid w:val="00A217DB"/>
    <w:rsid w:val="00A237EB"/>
    <w:rsid w:val="00A25F79"/>
    <w:rsid w:val="00A26153"/>
    <w:rsid w:val="00A265E8"/>
    <w:rsid w:val="00A26BFF"/>
    <w:rsid w:val="00A26E77"/>
    <w:rsid w:val="00A27528"/>
    <w:rsid w:val="00A27913"/>
    <w:rsid w:val="00A27969"/>
    <w:rsid w:val="00A27C78"/>
    <w:rsid w:val="00A310E6"/>
    <w:rsid w:val="00A31750"/>
    <w:rsid w:val="00A32459"/>
    <w:rsid w:val="00A32FC3"/>
    <w:rsid w:val="00A3399F"/>
    <w:rsid w:val="00A3487A"/>
    <w:rsid w:val="00A349D3"/>
    <w:rsid w:val="00A34D8E"/>
    <w:rsid w:val="00A35111"/>
    <w:rsid w:val="00A355AF"/>
    <w:rsid w:val="00A355FA"/>
    <w:rsid w:val="00A359A9"/>
    <w:rsid w:val="00A35DD9"/>
    <w:rsid w:val="00A37D86"/>
    <w:rsid w:val="00A40625"/>
    <w:rsid w:val="00A4172A"/>
    <w:rsid w:val="00A419E7"/>
    <w:rsid w:val="00A41D14"/>
    <w:rsid w:val="00A42B37"/>
    <w:rsid w:val="00A434D0"/>
    <w:rsid w:val="00A43B7F"/>
    <w:rsid w:val="00A442C7"/>
    <w:rsid w:val="00A44372"/>
    <w:rsid w:val="00A444C7"/>
    <w:rsid w:val="00A44A0C"/>
    <w:rsid w:val="00A452E2"/>
    <w:rsid w:val="00A452F1"/>
    <w:rsid w:val="00A453A1"/>
    <w:rsid w:val="00A45BEB"/>
    <w:rsid w:val="00A45DE1"/>
    <w:rsid w:val="00A464AF"/>
    <w:rsid w:val="00A46CA2"/>
    <w:rsid w:val="00A478C6"/>
    <w:rsid w:val="00A51E5C"/>
    <w:rsid w:val="00A525F9"/>
    <w:rsid w:val="00A52C6F"/>
    <w:rsid w:val="00A537AF"/>
    <w:rsid w:val="00A5499D"/>
    <w:rsid w:val="00A554D0"/>
    <w:rsid w:val="00A561CA"/>
    <w:rsid w:val="00A56796"/>
    <w:rsid w:val="00A56E74"/>
    <w:rsid w:val="00A57307"/>
    <w:rsid w:val="00A574DE"/>
    <w:rsid w:val="00A57554"/>
    <w:rsid w:val="00A6008F"/>
    <w:rsid w:val="00A60903"/>
    <w:rsid w:val="00A61406"/>
    <w:rsid w:val="00A615F2"/>
    <w:rsid w:val="00A61834"/>
    <w:rsid w:val="00A6282F"/>
    <w:rsid w:val="00A6328C"/>
    <w:rsid w:val="00A63531"/>
    <w:rsid w:val="00A63C4F"/>
    <w:rsid w:val="00A64245"/>
    <w:rsid w:val="00A657E8"/>
    <w:rsid w:val="00A66A14"/>
    <w:rsid w:val="00A66CFC"/>
    <w:rsid w:val="00A6754E"/>
    <w:rsid w:val="00A67CDE"/>
    <w:rsid w:val="00A70733"/>
    <w:rsid w:val="00A71D97"/>
    <w:rsid w:val="00A72AF9"/>
    <w:rsid w:val="00A7300B"/>
    <w:rsid w:val="00A735A5"/>
    <w:rsid w:val="00A74038"/>
    <w:rsid w:val="00A74227"/>
    <w:rsid w:val="00A74C84"/>
    <w:rsid w:val="00A75B75"/>
    <w:rsid w:val="00A76797"/>
    <w:rsid w:val="00A771DE"/>
    <w:rsid w:val="00A771F4"/>
    <w:rsid w:val="00A77205"/>
    <w:rsid w:val="00A800D4"/>
    <w:rsid w:val="00A80438"/>
    <w:rsid w:val="00A8115E"/>
    <w:rsid w:val="00A81A24"/>
    <w:rsid w:val="00A81D7E"/>
    <w:rsid w:val="00A828F9"/>
    <w:rsid w:val="00A82C18"/>
    <w:rsid w:val="00A83758"/>
    <w:rsid w:val="00A839CF"/>
    <w:rsid w:val="00A854FA"/>
    <w:rsid w:val="00A85578"/>
    <w:rsid w:val="00A86B08"/>
    <w:rsid w:val="00A8778D"/>
    <w:rsid w:val="00A87FB6"/>
    <w:rsid w:val="00A901B4"/>
    <w:rsid w:val="00A910AB"/>
    <w:rsid w:val="00A91CA1"/>
    <w:rsid w:val="00A91CE0"/>
    <w:rsid w:val="00A92014"/>
    <w:rsid w:val="00A92A3F"/>
    <w:rsid w:val="00A92D68"/>
    <w:rsid w:val="00A94308"/>
    <w:rsid w:val="00A947F4"/>
    <w:rsid w:val="00A94CAB"/>
    <w:rsid w:val="00A95A05"/>
    <w:rsid w:val="00A96D73"/>
    <w:rsid w:val="00A97A84"/>
    <w:rsid w:val="00A97DEA"/>
    <w:rsid w:val="00A97FFD"/>
    <w:rsid w:val="00AA0303"/>
    <w:rsid w:val="00AA0759"/>
    <w:rsid w:val="00AA19C9"/>
    <w:rsid w:val="00AA1DD0"/>
    <w:rsid w:val="00AA2804"/>
    <w:rsid w:val="00AA29CE"/>
    <w:rsid w:val="00AA2A16"/>
    <w:rsid w:val="00AA3558"/>
    <w:rsid w:val="00AA4607"/>
    <w:rsid w:val="00AA50B6"/>
    <w:rsid w:val="00AA5419"/>
    <w:rsid w:val="00AA57F3"/>
    <w:rsid w:val="00AA5DF9"/>
    <w:rsid w:val="00AA5E0E"/>
    <w:rsid w:val="00AA646E"/>
    <w:rsid w:val="00AA780B"/>
    <w:rsid w:val="00AA7CBF"/>
    <w:rsid w:val="00AB1656"/>
    <w:rsid w:val="00AB215C"/>
    <w:rsid w:val="00AB2596"/>
    <w:rsid w:val="00AB3227"/>
    <w:rsid w:val="00AB4875"/>
    <w:rsid w:val="00AB4CB5"/>
    <w:rsid w:val="00AB524C"/>
    <w:rsid w:val="00AB57EB"/>
    <w:rsid w:val="00AB5881"/>
    <w:rsid w:val="00AB588B"/>
    <w:rsid w:val="00AB6312"/>
    <w:rsid w:val="00AB7A79"/>
    <w:rsid w:val="00AC092E"/>
    <w:rsid w:val="00AC0A19"/>
    <w:rsid w:val="00AC0B38"/>
    <w:rsid w:val="00AC0BCF"/>
    <w:rsid w:val="00AC0C5D"/>
    <w:rsid w:val="00AC0CE3"/>
    <w:rsid w:val="00AC10D5"/>
    <w:rsid w:val="00AC2AB5"/>
    <w:rsid w:val="00AC2B01"/>
    <w:rsid w:val="00AC313D"/>
    <w:rsid w:val="00AC417E"/>
    <w:rsid w:val="00AC4E7C"/>
    <w:rsid w:val="00AC6F39"/>
    <w:rsid w:val="00AD05B4"/>
    <w:rsid w:val="00AD0A1C"/>
    <w:rsid w:val="00AD0AFC"/>
    <w:rsid w:val="00AD0D5B"/>
    <w:rsid w:val="00AD0DDF"/>
    <w:rsid w:val="00AD232F"/>
    <w:rsid w:val="00AD2406"/>
    <w:rsid w:val="00AD2622"/>
    <w:rsid w:val="00AD28AB"/>
    <w:rsid w:val="00AD3788"/>
    <w:rsid w:val="00AD3CBC"/>
    <w:rsid w:val="00AD5660"/>
    <w:rsid w:val="00AD6B1F"/>
    <w:rsid w:val="00AE0409"/>
    <w:rsid w:val="00AE0771"/>
    <w:rsid w:val="00AE2FB9"/>
    <w:rsid w:val="00AE362A"/>
    <w:rsid w:val="00AE3A03"/>
    <w:rsid w:val="00AE42F4"/>
    <w:rsid w:val="00AE4630"/>
    <w:rsid w:val="00AE4AD4"/>
    <w:rsid w:val="00AE50FA"/>
    <w:rsid w:val="00AE59B8"/>
    <w:rsid w:val="00AE5AF0"/>
    <w:rsid w:val="00AE61C7"/>
    <w:rsid w:val="00AE640E"/>
    <w:rsid w:val="00AE65F9"/>
    <w:rsid w:val="00AE743F"/>
    <w:rsid w:val="00AE7441"/>
    <w:rsid w:val="00AF0413"/>
    <w:rsid w:val="00AF07FB"/>
    <w:rsid w:val="00AF1845"/>
    <w:rsid w:val="00AF28D5"/>
    <w:rsid w:val="00AF30C3"/>
    <w:rsid w:val="00AF35DF"/>
    <w:rsid w:val="00AF4056"/>
    <w:rsid w:val="00AF46B2"/>
    <w:rsid w:val="00AF47AE"/>
    <w:rsid w:val="00AF4A23"/>
    <w:rsid w:val="00AF6243"/>
    <w:rsid w:val="00AF64DE"/>
    <w:rsid w:val="00AF662A"/>
    <w:rsid w:val="00AF6D62"/>
    <w:rsid w:val="00AF7F90"/>
    <w:rsid w:val="00B000F3"/>
    <w:rsid w:val="00B0011A"/>
    <w:rsid w:val="00B00F1B"/>
    <w:rsid w:val="00B014A8"/>
    <w:rsid w:val="00B015C9"/>
    <w:rsid w:val="00B01980"/>
    <w:rsid w:val="00B02C60"/>
    <w:rsid w:val="00B05324"/>
    <w:rsid w:val="00B062DF"/>
    <w:rsid w:val="00B06A3E"/>
    <w:rsid w:val="00B07F12"/>
    <w:rsid w:val="00B100E1"/>
    <w:rsid w:val="00B110E2"/>
    <w:rsid w:val="00B1160B"/>
    <w:rsid w:val="00B12341"/>
    <w:rsid w:val="00B1252B"/>
    <w:rsid w:val="00B12795"/>
    <w:rsid w:val="00B13A69"/>
    <w:rsid w:val="00B14E95"/>
    <w:rsid w:val="00B1628C"/>
    <w:rsid w:val="00B1632D"/>
    <w:rsid w:val="00B16BB8"/>
    <w:rsid w:val="00B17287"/>
    <w:rsid w:val="00B17C83"/>
    <w:rsid w:val="00B217C1"/>
    <w:rsid w:val="00B21ECF"/>
    <w:rsid w:val="00B2208A"/>
    <w:rsid w:val="00B231B4"/>
    <w:rsid w:val="00B241BC"/>
    <w:rsid w:val="00B24627"/>
    <w:rsid w:val="00B26048"/>
    <w:rsid w:val="00B26E7C"/>
    <w:rsid w:val="00B2729C"/>
    <w:rsid w:val="00B275F3"/>
    <w:rsid w:val="00B31311"/>
    <w:rsid w:val="00B3134E"/>
    <w:rsid w:val="00B3168F"/>
    <w:rsid w:val="00B32003"/>
    <w:rsid w:val="00B326BE"/>
    <w:rsid w:val="00B33497"/>
    <w:rsid w:val="00B346F3"/>
    <w:rsid w:val="00B34AD6"/>
    <w:rsid w:val="00B3634C"/>
    <w:rsid w:val="00B370D2"/>
    <w:rsid w:val="00B410EF"/>
    <w:rsid w:val="00B41135"/>
    <w:rsid w:val="00B420E4"/>
    <w:rsid w:val="00B42567"/>
    <w:rsid w:val="00B42F8C"/>
    <w:rsid w:val="00B431E2"/>
    <w:rsid w:val="00B4383F"/>
    <w:rsid w:val="00B43F62"/>
    <w:rsid w:val="00B44399"/>
    <w:rsid w:val="00B443B5"/>
    <w:rsid w:val="00B4595B"/>
    <w:rsid w:val="00B45EE9"/>
    <w:rsid w:val="00B460B7"/>
    <w:rsid w:val="00B465C2"/>
    <w:rsid w:val="00B47059"/>
    <w:rsid w:val="00B505C6"/>
    <w:rsid w:val="00B511CB"/>
    <w:rsid w:val="00B513C5"/>
    <w:rsid w:val="00B51883"/>
    <w:rsid w:val="00B51B11"/>
    <w:rsid w:val="00B53C1A"/>
    <w:rsid w:val="00B55335"/>
    <w:rsid w:val="00B55C3C"/>
    <w:rsid w:val="00B55E67"/>
    <w:rsid w:val="00B57B95"/>
    <w:rsid w:val="00B57DAA"/>
    <w:rsid w:val="00B57F1A"/>
    <w:rsid w:val="00B618D7"/>
    <w:rsid w:val="00B635E0"/>
    <w:rsid w:val="00B63CA6"/>
    <w:rsid w:val="00B640EF"/>
    <w:rsid w:val="00B64193"/>
    <w:rsid w:val="00B64251"/>
    <w:rsid w:val="00B64497"/>
    <w:rsid w:val="00B648EA"/>
    <w:rsid w:val="00B65BDB"/>
    <w:rsid w:val="00B66F7F"/>
    <w:rsid w:val="00B67272"/>
    <w:rsid w:val="00B706D9"/>
    <w:rsid w:val="00B70BD9"/>
    <w:rsid w:val="00B72199"/>
    <w:rsid w:val="00B725AC"/>
    <w:rsid w:val="00B72DDD"/>
    <w:rsid w:val="00B738E6"/>
    <w:rsid w:val="00B7394B"/>
    <w:rsid w:val="00B73B45"/>
    <w:rsid w:val="00B753ED"/>
    <w:rsid w:val="00B75746"/>
    <w:rsid w:val="00B75AFE"/>
    <w:rsid w:val="00B76183"/>
    <w:rsid w:val="00B76369"/>
    <w:rsid w:val="00B76679"/>
    <w:rsid w:val="00B76DAE"/>
    <w:rsid w:val="00B76FD8"/>
    <w:rsid w:val="00B77591"/>
    <w:rsid w:val="00B775F2"/>
    <w:rsid w:val="00B776FB"/>
    <w:rsid w:val="00B77E46"/>
    <w:rsid w:val="00B8005B"/>
    <w:rsid w:val="00B80B7E"/>
    <w:rsid w:val="00B80E8E"/>
    <w:rsid w:val="00B8127F"/>
    <w:rsid w:val="00B814E2"/>
    <w:rsid w:val="00B81514"/>
    <w:rsid w:val="00B818C8"/>
    <w:rsid w:val="00B81C4D"/>
    <w:rsid w:val="00B8208B"/>
    <w:rsid w:val="00B825CA"/>
    <w:rsid w:val="00B826A8"/>
    <w:rsid w:val="00B827FE"/>
    <w:rsid w:val="00B83359"/>
    <w:rsid w:val="00B836CD"/>
    <w:rsid w:val="00B84886"/>
    <w:rsid w:val="00B8489A"/>
    <w:rsid w:val="00B84C15"/>
    <w:rsid w:val="00B8543F"/>
    <w:rsid w:val="00B85695"/>
    <w:rsid w:val="00B85730"/>
    <w:rsid w:val="00B85BDB"/>
    <w:rsid w:val="00B85F0A"/>
    <w:rsid w:val="00B86757"/>
    <w:rsid w:val="00B86ABB"/>
    <w:rsid w:val="00B876EA"/>
    <w:rsid w:val="00B87A3F"/>
    <w:rsid w:val="00B90710"/>
    <w:rsid w:val="00B90824"/>
    <w:rsid w:val="00B90E0A"/>
    <w:rsid w:val="00B9127E"/>
    <w:rsid w:val="00B9129A"/>
    <w:rsid w:val="00B924C0"/>
    <w:rsid w:val="00B92DEE"/>
    <w:rsid w:val="00B939B6"/>
    <w:rsid w:val="00B9540A"/>
    <w:rsid w:val="00B977DF"/>
    <w:rsid w:val="00BA0075"/>
    <w:rsid w:val="00BA0084"/>
    <w:rsid w:val="00BA016A"/>
    <w:rsid w:val="00BA03C8"/>
    <w:rsid w:val="00BA07F9"/>
    <w:rsid w:val="00BA10B2"/>
    <w:rsid w:val="00BA1616"/>
    <w:rsid w:val="00BA1958"/>
    <w:rsid w:val="00BA1CAE"/>
    <w:rsid w:val="00BA1CF8"/>
    <w:rsid w:val="00BA29B4"/>
    <w:rsid w:val="00BA29FF"/>
    <w:rsid w:val="00BA3642"/>
    <w:rsid w:val="00BA4D49"/>
    <w:rsid w:val="00BA56F5"/>
    <w:rsid w:val="00BA7F8A"/>
    <w:rsid w:val="00BB2AF9"/>
    <w:rsid w:val="00BB4914"/>
    <w:rsid w:val="00BB4D29"/>
    <w:rsid w:val="00BB4F24"/>
    <w:rsid w:val="00BB56B1"/>
    <w:rsid w:val="00BB6E1F"/>
    <w:rsid w:val="00BB798F"/>
    <w:rsid w:val="00BC0215"/>
    <w:rsid w:val="00BC0A4D"/>
    <w:rsid w:val="00BC10E4"/>
    <w:rsid w:val="00BC1263"/>
    <w:rsid w:val="00BC2408"/>
    <w:rsid w:val="00BC323E"/>
    <w:rsid w:val="00BC3243"/>
    <w:rsid w:val="00BC3610"/>
    <w:rsid w:val="00BC3A25"/>
    <w:rsid w:val="00BC4806"/>
    <w:rsid w:val="00BC4F2B"/>
    <w:rsid w:val="00BC542F"/>
    <w:rsid w:val="00BC58A8"/>
    <w:rsid w:val="00BC5E4F"/>
    <w:rsid w:val="00BC66F1"/>
    <w:rsid w:val="00BC6AD0"/>
    <w:rsid w:val="00BC74BB"/>
    <w:rsid w:val="00BC757E"/>
    <w:rsid w:val="00BD0708"/>
    <w:rsid w:val="00BD13B9"/>
    <w:rsid w:val="00BD15C2"/>
    <w:rsid w:val="00BD2508"/>
    <w:rsid w:val="00BD2EFB"/>
    <w:rsid w:val="00BD4128"/>
    <w:rsid w:val="00BD4322"/>
    <w:rsid w:val="00BD5816"/>
    <w:rsid w:val="00BD6905"/>
    <w:rsid w:val="00BD6D33"/>
    <w:rsid w:val="00BD6D67"/>
    <w:rsid w:val="00BD7588"/>
    <w:rsid w:val="00BD7759"/>
    <w:rsid w:val="00BD7A37"/>
    <w:rsid w:val="00BE04FA"/>
    <w:rsid w:val="00BE136C"/>
    <w:rsid w:val="00BE1DBB"/>
    <w:rsid w:val="00BE2194"/>
    <w:rsid w:val="00BE274C"/>
    <w:rsid w:val="00BE2B4E"/>
    <w:rsid w:val="00BE2BA0"/>
    <w:rsid w:val="00BE3438"/>
    <w:rsid w:val="00BE3A72"/>
    <w:rsid w:val="00BE3CE9"/>
    <w:rsid w:val="00BE41EC"/>
    <w:rsid w:val="00BE4223"/>
    <w:rsid w:val="00BE4366"/>
    <w:rsid w:val="00BE4AFC"/>
    <w:rsid w:val="00BE4F17"/>
    <w:rsid w:val="00BF084D"/>
    <w:rsid w:val="00BF0D71"/>
    <w:rsid w:val="00BF206B"/>
    <w:rsid w:val="00BF33DF"/>
    <w:rsid w:val="00BF3E8D"/>
    <w:rsid w:val="00BF471C"/>
    <w:rsid w:val="00BF4851"/>
    <w:rsid w:val="00BF4EBE"/>
    <w:rsid w:val="00BF5E99"/>
    <w:rsid w:val="00BF6A24"/>
    <w:rsid w:val="00BF6C45"/>
    <w:rsid w:val="00BF7131"/>
    <w:rsid w:val="00BF71B5"/>
    <w:rsid w:val="00BF7C06"/>
    <w:rsid w:val="00BF7ED2"/>
    <w:rsid w:val="00BF7EDA"/>
    <w:rsid w:val="00C00650"/>
    <w:rsid w:val="00C01B2D"/>
    <w:rsid w:val="00C01C2B"/>
    <w:rsid w:val="00C0265E"/>
    <w:rsid w:val="00C032A7"/>
    <w:rsid w:val="00C04551"/>
    <w:rsid w:val="00C05480"/>
    <w:rsid w:val="00C05E4F"/>
    <w:rsid w:val="00C05F7E"/>
    <w:rsid w:val="00C0639A"/>
    <w:rsid w:val="00C06B11"/>
    <w:rsid w:val="00C071C6"/>
    <w:rsid w:val="00C079DD"/>
    <w:rsid w:val="00C079F1"/>
    <w:rsid w:val="00C07FD6"/>
    <w:rsid w:val="00C10123"/>
    <w:rsid w:val="00C1123A"/>
    <w:rsid w:val="00C11527"/>
    <w:rsid w:val="00C117D6"/>
    <w:rsid w:val="00C11D9C"/>
    <w:rsid w:val="00C11FE3"/>
    <w:rsid w:val="00C12215"/>
    <w:rsid w:val="00C125CE"/>
    <w:rsid w:val="00C12E7B"/>
    <w:rsid w:val="00C1374A"/>
    <w:rsid w:val="00C15538"/>
    <w:rsid w:val="00C15DCD"/>
    <w:rsid w:val="00C1741F"/>
    <w:rsid w:val="00C17CEE"/>
    <w:rsid w:val="00C2027A"/>
    <w:rsid w:val="00C203CC"/>
    <w:rsid w:val="00C20552"/>
    <w:rsid w:val="00C20574"/>
    <w:rsid w:val="00C20EB1"/>
    <w:rsid w:val="00C21291"/>
    <w:rsid w:val="00C21A5B"/>
    <w:rsid w:val="00C21F08"/>
    <w:rsid w:val="00C22BD0"/>
    <w:rsid w:val="00C23DCE"/>
    <w:rsid w:val="00C23EE2"/>
    <w:rsid w:val="00C240DC"/>
    <w:rsid w:val="00C24A51"/>
    <w:rsid w:val="00C254E0"/>
    <w:rsid w:val="00C262A4"/>
    <w:rsid w:val="00C267AF"/>
    <w:rsid w:val="00C268B5"/>
    <w:rsid w:val="00C268E8"/>
    <w:rsid w:val="00C26D96"/>
    <w:rsid w:val="00C27189"/>
    <w:rsid w:val="00C273EB"/>
    <w:rsid w:val="00C3047F"/>
    <w:rsid w:val="00C30647"/>
    <w:rsid w:val="00C30AD0"/>
    <w:rsid w:val="00C3181E"/>
    <w:rsid w:val="00C31A32"/>
    <w:rsid w:val="00C3202F"/>
    <w:rsid w:val="00C32119"/>
    <w:rsid w:val="00C32292"/>
    <w:rsid w:val="00C32972"/>
    <w:rsid w:val="00C32E46"/>
    <w:rsid w:val="00C3317B"/>
    <w:rsid w:val="00C3496B"/>
    <w:rsid w:val="00C34CD8"/>
    <w:rsid w:val="00C357F4"/>
    <w:rsid w:val="00C36369"/>
    <w:rsid w:val="00C366B6"/>
    <w:rsid w:val="00C369A3"/>
    <w:rsid w:val="00C402C1"/>
    <w:rsid w:val="00C409A2"/>
    <w:rsid w:val="00C40DAC"/>
    <w:rsid w:val="00C42EA4"/>
    <w:rsid w:val="00C437A4"/>
    <w:rsid w:val="00C4433B"/>
    <w:rsid w:val="00C443A0"/>
    <w:rsid w:val="00C44D88"/>
    <w:rsid w:val="00C44EF6"/>
    <w:rsid w:val="00C45307"/>
    <w:rsid w:val="00C45E11"/>
    <w:rsid w:val="00C46DCA"/>
    <w:rsid w:val="00C47296"/>
    <w:rsid w:val="00C47955"/>
    <w:rsid w:val="00C501F8"/>
    <w:rsid w:val="00C503A8"/>
    <w:rsid w:val="00C506A9"/>
    <w:rsid w:val="00C50A80"/>
    <w:rsid w:val="00C5160F"/>
    <w:rsid w:val="00C52741"/>
    <w:rsid w:val="00C534ED"/>
    <w:rsid w:val="00C53781"/>
    <w:rsid w:val="00C54DEE"/>
    <w:rsid w:val="00C55CB2"/>
    <w:rsid w:val="00C56916"/>
    <w:rsid w:val="00C5741E"/>
    <w:rsid w:val="00C603D3"/>
    <w:rsid w:val="00C60B53"/>
    <w:rsid w:val="00C6116C"/>
    <w:rsid w:val="00C612ED"/>
    <w:rsid w:val="00C61524"/>
    <w:rsid w:val="00C61E76"/>
    <w:rsid w:val="00C62ACA"/>
    <w:rsid w:val="00C6349E"/>
    <w:rsid w:val="00C63635"/>
    <w:rsid w:val="00C656D1"/>
    <w:rsid w:val="00C65C49"/>
    <w:rsid w:val="00C660C6"/>
    <w:rsid w:val="00C6696C"/>
    <w:rsid w:val="00C670DB"/>
    <w:rsid w:val="00C67783"/>
    <w:rsid w:val="00C72062"/>
    <w:rsid w:val="00C7317E"/>
    <w:rsid w:val="00C73B7D"/>
    <w:rsid w:val="00C7596A"/>
    <w:rsid w:val="00C7610B"/>
    <w:rsid w:val="00C7660A"/>
    <w:rsid w:val="00C76900"/>
    <w:rsid w:val="00C77138"/>
    <w:rsid w:val="00C814B2"/>
    <w:rsid w:val="00C81F23"/>
    <w:rsid w:val="00C82D23"/>
    <w:rsid w:val="00C839FA"/>
    <w:rsid w:val="00C8435E"/>
    <w:rsid w:val="00C84638"/>
    <w:rsid w:val="00C8663E"/>
    <w:rsid w:val="00C86F2E"/>
    <w:rsid w:val="00C8761E"/>
    <w:rsid w:val="00C87B5F"/>
    <w:rsid w:val="00C87D5C"/>
    <w:rsid w:val="00C87F76"/>
    <w:rsid w:val="00C902E7"/>
    <w:rsid w:val="00C91FB5"/>
    <w:rsid w:val="00C92FFE"/>
    <w:rsid w:val="00C93657"/>
    <w:rsid w:val="00C93FAB"/>
    <w:rsid w:val="00C94474"/>
    <w:rsid w:val="00C94618"/>
    <w:rsid w:val="00C953F7"/>
    <w:rsid w:val="00C9587F"/>
    <w:rsid w:val="00C96967"/>
    <w:rsid w:val="00C969E3"/>
    <w:rsid w:val="00C97158"/>
    <w:rsid w:val="00C97C2E"/>
    <w:rsid w:val="00CA0AEF"/>
    <w:rsid w:val="00CA14BC"/>
    <w:rsid w:val="00CA2555"/>
    <w:rsid w:val="00CA258E"/>
    <w:rsid w:val="00CA376F"/>
    <w:rsid w:val="00CA3FA9"/>
    <w:rsid w:val="00CA40D3"/>
    <w:rsid w:val="00CA4C8E"/>
    <w:rsid w:val="00CA50CF"/>
    <w:rsid w:val="00CA66FF"/>
    <w:rsid w:val="00CA68AF"/>
    <w:rsid w:val="00CA745F"/>
    <w:rsid w:val="00CA7560"/>
    <w:rsid w:val="00CA7C06"/>
    <w:rsid w:val="00CB0A85"/>
    <w:rsid w:val="00CB0E9E"/>
    <w:rsid w:val="00CB25C6"/>
    <w:rsid w:val="00CB26A5"/>
    <w:rsid w:val="00CB3184"/>
    <w:rsid w:val="00CB3971"/>
    <w:rsid w:val="00CB5452"/>
    <w:rsid w:val="00CB63F5"/>
    <w:rsid w:val="00CB6578"/>
    <w:rsid w:val="00CB7FCC"/>
    <w:rsid w:val="00CC0B05"/>
    <w:rsid w:val="00CC158F"/>
    <w:rsid w:val="00CC1A04"/>
    <w:rsid w:val="00CC3512"/>
    <w:rsid w:val="00CC3682"/>
    <w:rsid w:val="00CC3AC4"/>
    <w:rsid w:val="00CC45A0"/>
    <w:rsid w:val="00CC58AC"/>
    <w:rsid w:val="00CC5DAE"/>
    <w:rsid w:val="00CC5E0F"/>
    <w:rsid w:val="00CC74CF"/>
    <w:rsid w:val="00CC75E4"/>
    <w:rsid w:val="00CC760C"/>
    <w:rsid w:val="00CC7A9D"/>
    <w:rsid w:val="00CC7EFC"/>
    <w:rsid w:val="00CD0368"/>
    <w:rsid w:val="00CD070E"/>
    <w:rsid w:val="00CD0C83"/>
    <w:rsid w:val="00CD107E"/>
    <w:rsid w:val="00CD19DF"/>
    <w:rsid w:val="00CD1A64"/>
    <w:rsid w:val="00CD298E"/>
    <w:rsid w:val="00CD2DB4"/>
    <w:rsid w:val="00CD3A84"/>
    <w:rsid w:val="00CD3CBE"/>
    <w:rsid w:val="00CD3FC9"/>
    <w:rsid w:val="00CD4237"/>
    <w:rsid w:val="00CD4AD7"/>
    <w:rsid w:val="00CD4B9C"/>
    <w:rsid w:val="00CD4D38"/>
    <w:rsid w:val="00CD5672"/>
    <w:rsid w:val="00CD5903"/>
    <w:rsid w:val="00CD6095"/>
    <w:rsid w:val="00CD61CE"/>
    <w:rsid w:val="00CD6B60"/>
    <w:rsid w:val="00CD6E33"/>
    <w:rsid w:val="00CD7A76"/>
    <w:rsid w:val="00CD7DD7"/>
    <w:rsid w:val="00CE1157"/>
    <w:rsid w:val="00CE1217"/>
    <w:rsid w:val="00CE17DD"/>
    <w:rsid w:val="00CE2537"/>
    <w:rsid w:val="00CE2C2E"/>
    <w:rsid w:val="00CE339A"/>
    <w:rsid w:val="00CE3B1C"/>
    <w:rsid w:val="00CE4096"/>
    <w:rsid w:val="00CE57AB"/>
    <w:rsid w:val="00CE68C1"/>
    <w:rsid w:val="00CE6CB1"/>
    <w:rsid w:val="00CE7208"/>
    <w:rsid w:val="00CE7939"/>
    <w:rsid w:val="00CF1DBF"/>
    <w:rsid w:val="00CF2B59"/>
    <w:rsid w:val="00CF418B"/>
    <w:rsid w:val="00CF487E"/>
    <w:rsid w:val="00CF4B87"/>
    <w:rsid w:val="00CF51BD"/>
    <w:rsid w:val="00CF675B"/>
    <w:rsid w:val="00CF7DC3"/>
    <w:rsid w:val="00D0184B"/>
    <w:rsid w:val="00D02226"/>
    <w:rsid w:val="00D02481"/>
    <w:rsid w:val="00D0272B"/>
    <w:rsid w:val="00D03CE7"/>
    <w:rsid w:val="00D04D12"/>
    <w:rsid w:val="00D04F16"/>
    <w:rsid w:val="00D05272"/>
    <w:rsid w:val="00D0618C"/>
    <w:rsid w:val="00D063A1"/>
    <w:rsid w:val="00D06BBB"/>
    <w:rsid w:val="00D10159"/>
    <w:rsid w:val="00D10810"/>
    <w:rsid w:val="00D11659"/>
    <w:rsid w:val="00D13879"/>
    <w:rsid w:val="00D13FE2"/>
    <w:rsid w:val="00D1452C"/>
    <w:rsid w:val="00D14917"/>
    <w:rsid w:val="00D1695A"/>
    <w:rsid w:val="00D16C17"/>
    <w:rsid w:val="00D17489"/>
    <w:rsid w:val="00D17A97"/>
    <w:rsid w:val="00D17FA6"/>
    <w:rsid w:val="00D17FF6"/>
    <w:rsid w:val="00D201C1"/>
    <w:rsid w:val="00D20248"/>
    <w:rsid w:val="00D2024A"/>
    <w:rsid w:val="00D21267"/>
    <w:rsid w:val="00D21841"/>
    <w:rsid w:val="00D21852"/>
    <w:rsid w:val="00D21FD2"/>
    <w:rsid w:val="00D2267A"/>
    <w:rsid w:val="00D243E2"/>
    <w:rsid w:val="00D24461"/>
    <w:rsid w:val="00D25154"/>
    <w:rsid w:val="00D30AB3"/>
    <w:rsid w:val="00D30BB7"/>
    <w:rsid w:val="00D310A1"/>
    <w:rsid w:val="00D31544"/>
    <w:rsid w:val="00D316C3"/>
    <w:rsid w:val="00D31CAD"/>
    <w:rsid w:val="00D32166"/>
    <w:rsid w:val="00D33B25"/>
    <w:rsid w:val="00D33E32"/>
    <w:rsid w:val="00D33FF5"/>
    <w:rsid w:val="00D354B8"/>
    <w:rsid w:val="00D3634A"/>
    <w:rsid w:val="00D3755F"/>
    <w:rsid w:val="00D40D87"/>
    <w:rsid w:val="00D41FE4"/>
    <w:rsid w:val="00D4215F"/>
    <w:rsid w:val="00D424C0"/>
    <w:rsid w:val="00D42E40"/>
    <w:rsid w:val="00D44AAC"/>
    <w:rsid w:val="00D44FA3"/>
    <w:rsid w:val="00D4521A"/>
    <w:rsid w:val="00D45BD4"/>
    <w:rsid w:val="00D4680C"/>
    <w:rsid w:val="00D46B5B"/>
    <w:rsid w:val="00D470D9"/>
    <w:rsid w:val="00D50C13"/>
    <w:rsid w:val="00D51812"/>
    <w:rsid w:val="00D51D08"/>
    <w:rsid w:val="00D5243D"/>
    <w:rsid w:val="00D53AEB"/>
    <w:rsid w:val="00D54021"/>
    <w:rsid w:val="00D54574"/>
    <w:rsid w:val="00D54BA5"/>
    <w:rsid w:val="00D5570F"/>
    <w:rsid w:val="00D56AE9"/>
    <w:rsid w:val="00D56C13"/>
    <w:rsid w:val="00D56F58"/>
    <w:rsid w:val="00D609F1"/>
    <w:rsid w:val="00D63CD7"/>
    <w:rsid w:val="00D65844"/>
    <w:rsid w:val="00D65BDB"/>
    <w:rsid w:val="00D664F3"/>
    <w:rsid w:val="00D6745B"/>
    <w:rsid w:val="00D677DC"/>
    <w:rsid w:val="00D67E4E"/>
    <w:rsid w:val="00D70450"/>
    <w:rsid w:val="00D71656"/>
    <w:rsid w:val="00D72189"/>
    <w:rsid w:val="00D73A1A"/>
    <w:rsid w:val="00D753A9"/>
    <w:rsid w:val="00D75B7D"/>
    <w:rsid w:val="00D764E4"/>
    <w:rsid w:val="00D76F85"/>
    <w:rsid w:val="00D7700A"/>
    <w:rsid w:val="00D770BD"/>
    <w:rsid w:val="00D77F27"/>
    <w:rsid w:val="00D808EF"/>
    <w:rsid w:val="00D836BE"/>
    <w:rsid w:val="00D83AD1"/>
    <w:rsid w:val="00D84269"/>
    <w:rsid w:val="00D84321"/>
    <w:rsid w:val="00D846E1"/>
    <w:rsid w:val="00D847FF"/>
    <w:rsid w:val="00D85DE1"/>
    <w:rsid w:val="00D86A30"/>
    <w:rsid w:val="00D86C52"/>
    <w:rsid w:val="00D87500"/>
    <w:rsid w:val="00D87517"/>
    <w:rsid w:val="00D87B81"/>
    <w:rsid w:val="00D9052F"/>
    <w:rsid w:val="00D9099A"/>
    <w:rsid w:val="00D9148A"/>
    <w:rsid w:val="00D9156A"/>
    <w:rsid w:val="00D918DD"/>
    <w:rsid w:val="00D91CBF"/>
    <w:rsid w:val="00D92A8A"/>
    <w:rsid w:val="00D93BA6"/>
    <w:rsid w:val="00D9459C"/>
    <w:rsid w:val="00D95A3B"/>
    <w:rsid w:val="00D963AA"/>
    <w:rsid w:val="00D97D60"/>
    <w:rsid w:val="00DA1848"/>
    <w:rsid w:val="00DA249B"/>
    <w:rsid w:val="00DA2999"/>
    <w:rsid w:val="00DA2D75"/>
    <w:rsid w:val="00DA36C2"/>
    <w:rsid w:val="00DA3977"/>
    <w:rsid w:val="00DA3DF9"/>
    <w:rsid w:val="00DA4E88"/>
    <w:rsid w:val="00DA5BE6"/>
    <w:rsid w:val="00DA6C74"/>
    <w:rsid w:val="00DA6E15"/>
    <w:rsid w:val="00DA726C"/>
    <w:rsid w:val="00DA7726"/>
    <w:rsid w:val="00DA7821"/>
    <w:rsid w:val="00DA79C4"/>
    <w:rsid w:val="00DB001C"/>
    <w:rsid w:val="00DB11C2"/>
    <w:rsid w:val="00DB1491"/>
    <w:rsid w:val="00DB1AB7"/>
    <w:rsid w:val="00DB1EB6"/>
    <w:rsid w:val="00DB3B4B"/>
    <w:rsid w:val="00DB47DD"/>
    <w:rsid w:val="00DB4BEF"/>
    <w:rsid w:val="00DB4D23"/>
    <w:rsid w:val="00DB66BB"/>
    <w:rsid w:val="00DB6B9B"/>
    <w:rsid w:val="00DC06C9"/>
    <w:rsid w:val="00DC0F4F"/>
    <w:rsid w:val="00DC1132"/>
    <w:rsid w:val="00DC198A"/>
    <w:rsid w:val="00DC2F01"/>
    <w:rsid w:val="00DC3CDB"/>
    <w:rsid w:val="00DC3ED6"/>
    <w:rsid w:val="00DC4579"/>
    <w:rsid w:val="00DC5A0D"/>
    <w:rsid w:val="00DC5A36"/>
    <w:rsid w:val="00DC6253"/>
    <w:rsid w:val="00DC6A03"/>
    <w:rsid w:val="00DC747D"/>
    <w:rsid w:val="00DC7706"/>
    <w:rsid w:val="00DC7FA8"/>
    <w:rsid w:val="00DD070B"/>
    <w:rsid w:val="00DD0B3C"/>
    <w:rsid w:val="00DD13D7"/>
    <w:rsid w:val="00DD15C8"/>
    <w:rsid w:val="00DD17E5"/>
    <w:rsid w:val="00DD25B2"/>
    <w:rsid w:val="00DD26B2"/>
    <w:rsid w:val="00DD2856"/>
    <w:rsid w:val="00DD2DE1"/>
    <w:rsid w:val="00DD3604"/>
    <w:rsid w:val="00DD371C"/>
    <w:rsid w:val="00DD39FF"/>
    <w:rsid w:val="00DD4256"/>
    <w:rsid w:val="00DD43FC"/>
    <w:rsid w:val="00DD60A6"/>
    <w:rsid w:val="00DD652F"/>
    <w:rsid w:val="00DD66AA"/>
    <w:rsid w:val="00DD680B"/>
    <w:rsid w:val="00DD7A26"/>
    <w:rsid w:val="00DD7D8F"/>
    <w:rsid w:val="00DD7F2E"/>
    <w:rsid w:val="00DE0A1E"/>
    <w:rsid w:val="00DE1747"/>
    <w:rsid w:val="00DE1F6D"/>
    <w:rsid w:val="00DE2004"/>
    <w:rsid w:val="00DE20AB"/>
    <w:rsid w:val="00DE263C"/>
    <w:rsid w:val="00DE335E"/>
    <w:rsid w:val="00DE33BA"/>
    <w:rsid w:val="00DE351C"/>
    <w:rsid w:val="00DE3D21"/>
    <w:rsid w:val="00DE3EE3"/>
    <w:rsid w:val="00DE5CAF"/>
    <w:rsid w:val="00DE6B8C"/>
    <w:rsid w:val="00DE6D75"/>
    <w:rsid w:val="00DE6E42"/>
    <w:rsid w:val="00DE7193"/>
    <w:rsid w:val="00DF11D5"/>
    <w:rsid w:val="00DF16F9"/>
    <w:rsid w:val="00DF1949"/>
    <w:rsid w:val="00DF2AD8"/>
    <w:rsid w:val="00DF2F53"/>
    <w:rsid w:val="00DF3E48"/>
    <w:rsid w:val="00DF451A"/>
    <w:rsid w:val="00DF58A5"/>
    <w:rsid w:val="00DF6F87"/>
    <w:rsid w:val="00DF7F1B"/>
    <w:rsid w:val="00E01266"/>
    <w:rsid w:val="00E02946"/>
    <w:rsid w:val="00E031A7"/>
    <w:rsid w:val="00E03BBF"/>
    <w:rsid w:val="00E04A48"/>
    <w:rsid w:val="00E06406"/>
    <w:rsid w:val="00E065A1"/>
    <w:rsid w:val="00E07501"/>
    <w:rsid w:val="00E075BC"/>
    <w:rsid w:val="00E07B81"/>
    <w:rsid w:val="00E07D97"/>
    <w:rsid w:val="00E103DC"/>
    <w:rsid w:val="00E11A12"/>
    <w:rsid w:val="00E12BCA"/>
    <w:rsid w:val="00E12F59"/>
    <w:rsid w:val="00E13AD4"/>
    <w:rsid w:val="00E13DD1"/>
    <w:rsid w:val="00E14459"/>
    <w:rsid w:val="00E14565"/>
    <w:rsid w:val="00E145A1"/>
    <w:rsid w:val="00E158C6"/>
    <w:rsid w:val="00E15ECD"/>
    <w:rsid w:val="00E17B23"/>
    <w:rsid w:val="00E17C31"/>
    <w:rsid w:val="00E200B7"/>
    <w:rsid w:val="00E208C8"/>
    <w:rsid w:val="00E210B9"/>
    <w:rsid w:val="00E212E3"/>
    <w:rsid w:val="00E21555"/>
    <w:rsid w:val="00E216EE"/>
    <w:rsid w:val="00E21A3D"/>
    <w:rsid w:val="00E21A51"/>
    <w:rsid w:val="00E2202D"/>
    <w:rsid w:val="00E220E9"/>
    <w:rsid w:val="00E22135"/>
    <w:rsid w:val="00E22803"/>
    <w:rsid w:val="00E2408E"/>
    <w:rsid w:val="00E24B1C"/>
    <w:rsid w:val="00E251EF"/>
    <w:rsid w:val="00E25501"/>
    <w:rsid w:val="00E2591E"/>
    <w:rsid w:val="00E260DA"/>
    <w:rsid w:val="00E260F2"/>
    <w:rsid w:val="00E26A7E"/>
    <w:rsid w:val="00E26F2C"/>
    <w:rsid w:val="00E2713E"/>
    <w:rsid w:val="00E3038E"/>
    <w:rsid w:val="00E30E65"/>
    <w:rsid w:val="00E31557"/>
    <w:rsid w:val="00E31EE1"/>
    <w:rsid w:val="00E31F58"/>
    <w:rsid w:val="00E3230C"/>
    <w:rsid w:val="00E32392"/>
    <w:rsid w:val="00E32AF7"/>
    <w:rsid w:val="00E3359D"/>
    <w:rsid w:val="00E336A9"/>
    <w:rsid w:val="00E34A0B"/>
    <w:rsid w:val="00E34FBB"/>
    <w:rsid w:val="00E3575B"/>
    <w:rsid w:val="00E364A0"/>
    <w:rsid w:val="00E36DF0"/>
    <w:rsid w:val="00E371D2"/>
    <w:rsid w:val="00E404C8"/>
    <w:rsid w:val="00E40D05"/>
    <w:rsid w:val="00E41720"/>
    <w:rsid w:val="00E4332F"/>
    <w:rsid w:val="00E4357E"/>
    <w:rsid w:val="00E43AB6"/>
    <w:rsid w:val="00E44148"/>
    <w:rsid w:val="00E44A54"/>
    <w:rsid w:val="00E44DFE"/>
    <w:rsid w:val="00E44EE6"/>
    <w:rsid w:val="00E45304"/>
    <w:rsid w:val="00E45D63"/>
    <w:rsid w:val="00E46BF0"/>
    <w:rsid w:val="00E47408"/>
    <w:rsid w:val="00E50A60"/>
    <w:rsid w:val="00E50BD3"/>
    <w:rsid w:val="00E51173"/>
    <w:rsid w:val="00E51AEC"/>
    <w:rsid w:val="00E529A6"/>
    <w:rsid w:val="00E53143"/>
    <w:rsid w:val="00E53973"/>
    <w:rsid w:val="00E53AFC"/>
    <w:rsid w:val="00E53B41"/>
    <w:rsid w:val="00E5405C"/>
    <w:rsid w:val="00E546C6"/>
    <w:rsid w:val="00E55E15"/>
    <w:rsid w:val="00E5602E"/>
    <w:rsid w:val="00E56507"/>
    <w:rsid w:val="00E5683A"/>
    <w:rsid w:val="00E57687"/>
    <w:rsid w:val="00E602C5"/>
    <w:rsid w:val="00E6227E"/>
    <w:rsid w:val="00E625C3"/>
    <w:rsid w:val="00E62D76"/>
    <w:rsid w:val="00E63E96"/>
    <w:rsid w:val="00E6433A"/>
    <w:rsid w:val="00E64716"/>
    <w:rsid w:val="00E649A9"/>
    <w:rsid w:val="00E66561"/>
    <w:rsid w:val="00E6664A"/>
    <w:rsid w:val="00E66776"/>
    <w:rsid w:val="00E67C30"/>
    <w:rsid w:val="00E67CD8"/>
    <w:rsid w:val="00E709B0"/>
    <w:rsid w:val="00E70C00"/>
    <w:rsid w:val="00E71D75"/>
    <w:rsid w:val="00E72726"/>
    <w:rsid w:val="00E72E0A"/>
    <w:rsid w:val="00E73240"/>
    <w:rsid w:val="00E739C3"/>
    <w:rsid w:val="00E771F4"/>
    <w:rsid w:val="00E77EC9"/>
    <w:rsid w:val="00E80017"/>
    <w:rsid w:val="00E80CA0"/>
    <w:rsid w:val="00E81F27"/>
    <w:rsid w:val="00E827F0"/>
    <w:rsid w:val="00E83754"/>
    <w:rsid w:val="00E845CE"/>
    <w:rsid w:val="00E8486F"/>
    <w:rsid w:val="00E8511D"/>
    <w:rsid w:val="00E85535"/>
    <w:rsid w:val="00E86579"/>
    <w:rsid w:val="00E87247"/>
    <w:rsid w:val="00E87294"/>
    <w:rsid w:val="00E8748F"/>
    <w:rsid w:val="00E87EC9"/>
    <w:rsid w:val="00E916F9"/>
    <w:rsid w:val="00E91F70"/>
    <w:rsid w:val="00E92739"/>
    <w:rsid w:val="00E928D8"/>
    <w:rsid w:val="00E92B49"/>
    <w:rsid w:val="00E92D6D"/>
    <w:rsid w:val="00E93646"/>
    <w:rsid w:val="00E93D28"/>
    <w:rsid w:val="00E94A54"/>
    <w:rsid w:val="00E96364"/>
    <w:rsid w:val="00E964A2"/>
    <w:rsid w:val="00E96740"/>
    <w:rsid w:val="00E96C6C"/>
    <w:rsid w:val="00E97274"/>
    <w:rsid w:val="00EA0F44"/>
    <w:rsid w:val="00EA1352"/>
    <w:rsid w:val="00EA161F"/>
    <w:rsid w:val="00EA22F5"/>
    <w:rsid w:val="00EA301C"/>
    <w:rsid w:val="00EA3AFB"/>
    <w:rsid w:val="00EA4499"/>
    <w:rsid w:val="00EA5CF4"/>
    <w:rsid w:val="00EA5FE4"/>
    <w:rsid w:val="00EA6926"/>
    <w:rsid w:val="00EA6E7A"/>
    <w:rsid w:val="00EB02DB"/>
    <w:rsid w:val="00EB2367"/>
    <w:rsid w:val="00EB357B"/>
    <w:rsid w:val="00EB466A"/>
    <w:rsid w:val="00EB4839"/>
    <w:rsid w:val="00EB4D59"/>
    <w:rsid w:val="00EB5176"/>
    <w:rsid w:val="00EB520A"/>
    <w:rsid w:val="00EB5212"/>
    <w:rsid w:val="00EB555C"/>
    <w:rsid w:val="00EB6C70"/>
    <w:rsid w:val="00EB7323"/>
    <w:rsid w:val="00EB757B"/>
    <w:rsid w:val="00EB7764"/>
    <w:rsid w:val="00EB7C50"/>
    <w:rsid w:val="00EC020B"/>
    <w:rsid w:val="00EC0270"/>
    <w:rsid w:val="00EC0A0C"/>
    <w:rsid w:val="00EC0D00"/>
    <w:rsid w:val="00EC2B8E"/>
    <w:rsid w:val="00EC35C2"/>
    <w:rsid w:val="00EC3D1B"/>
    <w:rsid w:val="00EC4AA4"/>
    <w:rsid w:val="00EC4D05"/>
    <w:rsid w:val="00EC4E40"/>
    <w:rsid w:val="00EC6791"/>
    <w:rsid w:val="00ED1157"/>
    <w:rsid w:val="00ED1CC9"/>
    <w:rsid w:val="00ED207E"/>
    <w:rsid w:val="00ED2572"/>
    <w:rsid w:val="00ED263F"/>
    <w:rsid w:val="00ED2C8C"/>
    <w:rsid w:val="00ED2E0E"/>
    <w:rsid w:val="00ED3902"/>
    <w:rsid w:val="00ED40B6"/>
    <w:rsid w:val="00ED4697"/>
    <w:rsid w:val="00ED4BDC"/>
    <w:rsid w:val="00ED6810"/>
    <w:rsid w:val="00ED73F4"/>
    <w:rsid w:val="00ED79E0"/>
    <w:rsid w:val="00EE02D3"/>
    <w:rsid w:val="00EE0AFC"/>
    <w:rsid w:val="00EE1238"/>
    <w:rsid w:val="00EE190F"/>
    <w:rsid w:val="00EE36D5"/>
    <w:rsid w:val="00EE383F"/>
    <w:rsid w:val="00EE44F2"/>
    <w:rsid w:val="00EE46FE"/>
    <w:rsid w:val="00EE57FF"/>
    <w:rsid w:val="00EE5F1C"/>
    <w:rsid w:val="00EE63D3"/>
    <w:rsid w:val="00EE6D46"/>
    <w:rsid w:val="00EE6DDF"/>
    <w:rsid w:val="00EE70E9"/>
    <w:rsid w:val="00EF08A2"/>
    <w:rsid w:val="00EF0946"/>
    <w:rsid w:val="00EF142B"/>
    <w:rsid w:val="00EF2924"/>
    <w:rsid w:val="00EF35FF"/>
    <w:rsid w:val="00EF385F"/>
    <w:rsid w:val="00EF466C"/>
    <w:rsid w:val="00EF46B1"/>
    <w:rsid w:val="00EF4775"/>
    <w:rsid w:val="00EF5728"/>
    <w:rsid w:val="00EF6526"/>
    <w:rsid w:val="00EF6D45"/>
    <w:rsid w:val="00EF7833"/>
    <w:rsid w:val="00EF7A09"/>
    <w:rsid w:val="00EF7B41"/>
    <w:rsid w:val="00F002D1"/>
    <w:rsid w:val="00F008AB"/>
    <w:rsid w:val="00F01518"/>
    <w:rsid w:val="00F019C7"/>
    <w:rsid w:val="00F02734"/>
    <w:rsid w:val="00F06F8E"/>
    <w:rsid w:val="00F07087"/>
    <w:rsid w:val="00F075D9"/>
    <w:rsid w:val="00F10BAD"/>
    <w:rsid w:val="00F12080"/>
    <w:rsid w:val="00F12A66"/>
    <w:rsid w:val="00F130E0"/>
    <w:rsid w:val="00F13C54"/>
    <w:rsid w:val="00F14C31"/>
    <w:rsid w:val="00F14F33"/>
    <w:rsid w:val="00F15678"/>
    <w:rsid w:val="00F1569A"/>
    <w:rsid w:val="00F202BE"/>
    <w:rsid w:val="00F20350"/>
    <w:rsid w:val="00F209E7"/>
    <w:rsid w:val="00F21485"/>
    <w:rsid w:val="00F21BB3"/>
    <w:rsid w:val="00F22897"/>
    <w:rsid w:val="00F23825"/>
    <w:rsid w:val="00F2395C"/>
    <w:rsid w:val="00F247C6"/>
    <w:rsid w:val="00F2575A"/>
    <w:rsid w:val="00F2652C"/>
    <w:rsid w:val="00F272D9"/>
    <w:rsid w:val="00F272E1"/>
    <w:rsid w:val="00F27878"/>
    <w:rsid w:val="00F27C83"/>
    <w:rsid w:val="00F30085"/>
    <w:rsid w:val="00F326EF"/>
    <w:rsid w:val="00F339A5"/>
    <w:rsid w:val="00F33C03"/>
    <w:rsid w:val="00F34C17"/>
    <w:rsid w:val="00F35291"/>
    <w:rsid w:val="00F35DB4"/>
    <w:rsid w:val="00F36198"/>
    <w:rsid w:val="00F373A7"/>
    <w:rsid w:val="00F41628"/>
    <w:rsid w:val="00F41D77"/>
    <w:rsid w:val="00F41E4E"/>
    <w:rsid w:val="00F433BD"/>
    <w:rsid w:val="00F43513"/>
    <w:rsid w:val="00F43619"/>
    <w:rsid w:val="00F43864"/>
    <w:rsid w:val="00F43945"/>
    <w:rsid w:val="00F43954"/>
    <w:rsid w:val="00F43F11"/>
    <w:rsid w:val="00F44E86"/>
    <w:rsid w:val="00F4521E"/>
    <w:rsid w:val="00F45301"/>
    <w:rsid w:val="00F469CE"/>
    <w:rsid w:val="00F46D9E"/>
    <w:rsid w:val="00F46EF7"/>
    <w:rsid w:val="00F47123"/>
    <w:rsid w:val="00F47325"/>
    <w:rsid w:val="00F47CC4"/>
    <w:rsid w:val="00F50491"/>
    <w:rsid w:val="00F50F7B"/>
    <w:rsid w:val="00F52A96"/>
    <w:rsid w:val="00F536A0"/>
    <w:rsid w:val="00F543E4"/>
    <w:rsid w:val="00F55CBC"/>
    <w:rsid w:val="00F56928"/>
    <w:rsid w:val="00F57980"/>
    <w:rsid w:val="00F6045D"/>
    <w:rsid w:val="00F617A3"/>
    <w:rsid w:val="00F633F1"/>
    <w:rsid w:val="00F63613"/>
    <w:rsid w:val="00F63CDE"/>
    <w:rsid w:val="00F64717"/>
    <w:rsid w:val="00F658BE"/>
    <w:rsid w:val="00F659BC"/>
    <w:rsid w:val="00F67280"/>
    <w:rsid w:val="00F674FC"/>
    <w:rsid w:val="00F67953"/>
    <w:rsid w:val="00F70523"/>
    <w:rsid w:val="00F7310D"/>
    <w:rsid w:val="00F743FE"/>
    <w:rsid w:val="00F749A7"/>
    <w:rsid w:val="00F754FE"/>
    <w:rsid w:val="00F759A8"/>
    <w:rsid w:val="00F75B45"/>
    <w:rsid w:val="00F7720E"/>
    <w:rsid w:val="00F77581"/>
    <w:rsid w:val="00F7777E"/>
    <w:rsid w:val="00F77F56"/>
    <w:rsid w:val="00F802E1"/>
    <w:rsid w:val="00F8055C"/>
    <w:rsid w:val="00F80948"/>
    <w:rsid w:val="00F80D52"/>
    <w:rsid w:val="00F82A84"/>
    <w:rsid w:val="00F84E2E"/>
    <w:rsid w:val="00F8609E"/>
    <w:rsid w:val="00F86663"/>
    <w:rsid w:val="00F86B02"/>
    <w:rsid w:val="00F906FA"/>
    <w:rsid w:val="00F908EB"/>
    <w:rsid w:val="00F90CB1"/>
    <w:rsid w:val="00F91999"/>
    <w:rsid w:val="00F92941"/>
    <w:rsid w:val="00F94939"/>
    <w:rsid w:val="00F94B3F"/>
    <w:rsid w:val="00F94DEB"/>
    <w:rsid w:val="00F96053"/>
    <w:rsid w:val="00F96646"/>
    <w:rsid w:val="00F96ED5"/>
    <w:rsid w:val="00F97061"/>
    <w:rsid w:val="00F97D69"/>
    <w:rsid w:val="00FA0292"/>
    <w:rsid w:val="00FA2B7B"/>
    <w:rsid w:val="00FA2E9F"/>
    <w:rsid w:val="00FA48C1"/>
    <w:rsid w:val="00FA4F75"/>
    <w:rsid w:val="00FA57E0"/>
    <w:rsid w:val="00FA644D"/>
    <w:rsid w:val="00FB12AE"/>
    <w:rsid w:val="00FB17AE"/>
    <w:rsid w:val="00FB2180"/>
    <w:rsid w:val="00FB3D4F"/>
    <w:rsid w:val="00FB45AB"/>
    <w:rsid w:val="00FB51E4"/>
    <w:rsid w:val="00FB5BEE"/>
    <w:rsid w:val="00FB5EB5"/>
    <w:rsid w:val="00FB62B4"/>
    <w:rsid w:val="00FB6341"/>
    <w:rsid w:val="00FB6898"/>
    <w:rsid w:val="00FB6A77"/>
    <w:rsid w:val="00FB7351"/>
    <w:rsid w:val="00FB7528"/>
    <w:rsid w:val="00FC02BA"/>
    <w:rsid w:val="00FC0AC3"/>
    <w:rsid w:val="00FC1070"/>
    <w:rsid w:val="00FC126E"/>
    <w:rsid w:val="00FC1DD9"/>
    <w:rsid w:val="00FC222C"/>
    <w:rsid w:val="00FC3BC3"/>
    <w:rsid w:val="00FC3D19"/>
    <w:rsid w:val="00FC3F82"/>
    <w:rsid w:val="00FC463C"/>
    <w:rsid w:val="00FC472F"/>
    <w:rsid w:val="00FC5107"/>
    <w:rsid w:val="00FC5A82"/>
    <w:rsid w:val="00FC75C8"/>
    <w:rsid w:val="00FD028A"/>
    <w:rsid w:val="00FD0B70"/>
    <w:rsid w:val="00FD1FDA"/>
    <w:rsid w:val="00FD25B0"/>
    <w:rsid w:val="00FD2661"/>
    <w:rsid w:val="00FD2C66"/>
    <w:rsid w:val="00FD3243"/>
    <w:rsid w:val="00FD3589"/>
    <w:rsid w:val="00FD3999"/>
    <w:rsid w:val="00FD3CD4"/>
    <w:rsid w:val="00FD401F"/>
    <w:rsid w:val="00FD4B3D"/>
    <w:rsid w:val="00FD5925"/>
    <w:rsid w:val="00FD6E6E"/>
    <w:rsid w:val="00FE16E2"/>
    <w:rsid w:val="00FE16E7"/>
    <w:rsid w:val="00FE206C"/>
    <w:rsid w:val="00FE23FF"/>
    <w:rsid w:val="00FE34BE"/>
    <w:rsid w:val="00FE37FD"/>
    <w:rsid w:val="00FE475A"/>
    <w:rsid w:val="00FE4956"/>
    <w:rsid w:val="00FE5B4A"/>
    <w:rsid w:val="00FE6101"/>
    <w:rsid w:val="00FE642F"/>
    <w:rsid w:val="00FE6655"/>
    <w:rsid w:val="00FE7236"/>
    <w:rsid w:val="00FE7709"/>
    <w:rsid w:val="00FE7EAD"/>
    <w:rsid w:val="00FF0566"/>
    <w:rsid w:val="00FF06B5"/>
    <w:rsid w:val="00FF07FD"/>
    <w:rsid w:val="00FF219C"/>
    <w:rsid w:val="00FF2439"/>
    <w:rsid w:val="00FF298D"/>
    <w:rsid w:val="00FF3390"/>
    <w:rsid w:val="00FF3C2B"/>
    <w:rsid w:val="00FF4573"/>
    <w:rsid w:val="00FF4FED"/>
    <w:rsid w:val="00FF551A"/>
    <w:rsid w:val="00FF62D3"/>
    <w:rsid w:val="00FF6746"/>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63D4F919"/>
  <w15:docId w15:val="{3BF767B7-E6C5-4323-8BDB-A56EB33F9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link w:val="10"/>
    <w:qFormat/>
    <w:rsid w:val="008C0DD1"/>
    <w:pPr>
      <w:pageBreakBefore/>
      <w:numPr>
        <w:ilvl w:val="1"/>
        <w:numId w:val="1"/>
      </w:numPr>
      <w:spacing w:beforeLines="800" w:before="800" w:afterLines="300" w:after="300"/>
      <w:ind w:left="245" w:firstLine="0"/>
      <w:outlineLvl w:val="0"/>
    </w:pPr>
    <w:rPr>
      <w:b/>
      <w:bCs/>
      <w:kern w:val="0"/>
      <w:sz w:val="48"/>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link w:val="32"/>
    <w:qFormat/>
    <w:rsid w:val="0080058D"/>
    <w:pPr>
      <w:keepNext/>
      <w:numPr>
        <w:ilvl w:val="3"/>
        <w:numId w:val="1"/>
      </w:numPr>
      <w:outlineLvl w:val="2"/>
    </w:pPr>
    <w:rPr>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1">
    <w:name w:val="toc 1"/>
    <w:basedOn w:val="a2"/>
    <w:next w:val="a2"/>
    <w:autoRedefine/>
    <w:uiPriority w:val="39"/>
    <w:qFormat/>
    <w:rsid w:val="002443D1"/>
    <w:pPr>
      <w:tabs>
        <w:tab w:val="left" w:pos="1138"/>
        <w:tab w:val="right" w:leader="dot" w:pos="8494"/>
      </w:tabs>
      <w:ind w:left="1152" w:hanging="1152"/>
    </w:pPr>
    <w:rPr>
      <w:b/>
    </w:rPr>
  </w:style>
  <w:style w:type="paragraph" w:styleId="23">
    <w:name w:val="toc 2"/>
    <w:basedOn w:val="a2"/>
    <w:next w:val="a2"/>
    <w:autoRedefine/>
    <w:uiPriority w:val="39"/>
    <w:qFormat/>
    <w:rsid w:val="00C0639A"/>
    <w:pPr>
      <w:tabs>
        <w:tab w:val="left" w:pos="1138"/>
        <w:tab w:val="right" w:leader="dot" w:pos="8505"/>
      </w:tabs>
      <w:ind w:left="1138" w:hanging="677"/>
    </w:pPr>
  </w:style>
  <w:style w:type="paragraph" w:styleId="33">
    <w:name w:val="toc 3"/>
    <w:basedOn w:val="a2"/>
    <w:next w:val="a2"/>
    <w:autoRedefine/>
    <w:uiPriority w:val="39"/>
    <w:qFormat/>
    <w:rsid w:val="00D963AA"/>
    <w:pPr>
      <w:tabs>
        <w:tab w:val="right" w:leader="dot" w:pos="8505"/>
      </w:tabs>
      <w:ind w:left="1699" w:hanging="792"/>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link w:val="a9"/>
    <w:uiPriority w:val="99"/>
    <w:rsid w:val="0080058D"/>
    <w:pPr>
      <w:tabs>
        <w:tab w:val="center" w:pos="4153"/>
        <w:tab w:val="right" w:pos="8306"/>
      </w:tabs>
      <w:snapToGrid w:val="0"/>
    </w:pPr>
    <w:rPr>
      <w:sz w:val="20"/>
      <w:szCs w:val="20"/>
    </w:rPr>
  </w:style>
  <w:style w:type="character" w:styleId="aa">
    <w:name w:val="page number"/>
    <w:basedOn w:val="a3"/>
    <w:semiHidden/>
    <w:rsid w:val="0080058D"/>
  </w:style>
  <w:style w:type="paragraph" w:styleId="ab">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tabs>
        <w:tab w:val="right" w:leader="dot" w:pos="8505"/>
      </w:tabs>
      <w:ind w:left="1701" w:hanging="794"/>
    </w:pPr>
  </w:style>
  <w:style w:type="paragraph" w:styleId="a1">
    <w:name w:val="Title"/>
    <w:basedOn w:val="a2"/>
    <w:link w:val="ac"/>
    <w:qFormat/>
    <w:rsid w:val="00C0639A"/>
    <w:pPr>
      <w:pageBreakBefore/>
      <w:numPr>
        <w:numId w:val="1"/>
      </w:numPr>
      <w:jc w:val="center"/>
      <w:outlineLvl w:val="4"/>
    </w:pPr>
    <w:rPr>
      <w:rFonts w:cs="Arial"/>
      <w:b/>
      <w:bCs/>
      <w:sz w:val="36"/>
      <w:szCs w:val="32"/>
    </w:rPr>
  </w:style>
  <w:style w:type="character" w:customStyle="1" w:styleId="MTEquationSection">
    <w:name w:val="MTEquationSection"/>
    <w:rsid w:val="004C469D"/>
    <w:rPr>
      <w:vanish/>
      <w:color w:val="FF0000"/>
    </w:rPr>
  </w:style>
  <w:style w:type="paragraph" w:styleId="ad">
    <w:name w:val="caption"/>
    <w:basedOn w:val="a2"/>
    <w:next w:val="a2"/>
    <w:uiPriority w:val="35"/>
    <w:qFormat/>
    <w:rsid w:val="0080058D"/>
    <w:pPr>
      <w:jc w:val="center"/>
    </w:pPr>
    <w:rPr>
      <w:szCs w:val="20"/>
    </w:rPr>
  </w:style>
  <w:style w:type="table" w:styleId="ae">
    <w:name w:val="Table Grid"/>
    <w:basedOn w:val="a4"/>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link w:val="MTDisplayEquation0"/>
    <w:rsid w:val="0080058D"/>
    <w:pPr>
      <w:tabs>
        <w:tab w:val="center" w:pos="4240"/>
        <w:tab w:val="right" w:pos="8500"/>
      </w:tabs>
    </w:pPr>
  </w:style>
  <w:style w:type="paragraph" w:styleId="af">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rsid w:val="003439AA"/>
  </w:style>
  <w:style w:type="paragraph" w:styleId="af0">
    <w:name w:val="Normal Indent"/>
    <w:basedOn w:val="a2"/>
    <w:semiHidden/>
    <w:rsid w:val="003439AA"/>
    <w:pPr>
      <w:ind w:left="480"/>
    </w:pPr>
  </w:style>
  <w:style w:type="paragraph" w:styleId="af1">
    <w:name w:val="Date"/>
    <w:basedOn w:val="a2"/>
    <w:next w:val="a2"/>
    <w:link w:val="af2"/>
    <w:uiPriority w:val="99"/>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4">
    <w:name w:val="TOC Heading"/>
    <w:basedOn w:val="1"/>
    <w:next w:val="a2"/>
    <w:uiPriority w:val="39"/>
    <w:unhideWhenUsed/>
    <w:qFormat/>
    <w:rsid w:val="0090720B"/>
    <w:pPr>
      <w:keepNext/>
      <w:keepLines/>
      <w:pageBreakBefore w:val="0"/>
      <w:widowControl/>
      <w:numPr>
        <w:ilvl w:val="0"/>
        <w:numId w:val="0"/>
      </w:numPr>
      <w:spacing w:before="480" w:line="276" w:lineRule="auto"/>
      <w:jc w:val="left"/>
      <w:outlineLvl w:val="9"/>
    </w:pPr>
    <w:rPr>
      <w:rFonts w:ascii="Cambria" w:eastAsia="MS Gothic" w:hAnsi="Cambria"/>
      <w:color w:val="365F91"/>
      <w:sz w:val="28"/>
      <w:szCs w:val="28"/>
      <w:lang w:eastAsia="ja-JP"/>
    </w:rPr>
  </w:style>
  <w:style w:type="paragraph" w:styleId="af5">
    <w:name w:val="List Paragraph"/>
    <w:basedOn w:val="a2"/>
    <w:link w:val="af6"/>
    <w:uiPriority w:val="99"/>
    <w:qFormat/>
    <w:rsid w:val="00906C85"/>
    <w:pPr>
      <w:adjustRightInd w:val="0"/>
      <w:ind w:leftChars="200" w:left="480"/>
      <w:textAlignment w:val="baseline"/>
    </w:pPr>
  </w:style>
  <w:style w:type="character" w:customStyle="1" w:styleId="MTDisplayEquation0">
    <w:name w:val="MTDisplayEquation 字元"/>
    <w:link w:val="MTDisplayEquation"/>
    <w:locked/>
    <w:rsid w:val="00906C85"/>
    <w:rPr>
      <w:rFonts w:eastAsia="標楷體"/>
      <w:kern w:val="2"/>
      <w:sz w:val="24"/>
      <w:szCs w:val="24"/>
    </w:rPr>
  </w:style>
  <w:style w:type="character" w:customStyle="1" w:styleId="af6">
    <w:name w:val="清單段落 字元"/>
    <w:link w:val="af5"/>
    <w:uiPriority w:val="34"/>
    <w:rsid w:val="00906C85"/>
    <w:rPr>
      <w:rFonts w:eastAsia="標楷體"/>
      <w:kern w:val="2"/>
      <w:sz w:val="24"/>
      <w:szCs w:val="24"/>
    </w:rPr>
  </w:style>
  <w:style w:type="paragraph" w:styleId="af7">
    <w:name w:val="Body Text Indent"/>
    <w:basedOn w:val="a2"/>
    <w:semiHidden/>
    <w:rsid w:val="003439AA"/>
    <w:pPr>
      <w:spacing w:after="120"/>
      <w:ind w:left="480"/>
    </w:pPr>
  </w:style>
  <w:style w:type="paragraph" w:styleId="24">
    <w:name w:val="Body Text First Indent 2"/>
    <w:basedOn w:val="af7"/>
    <w:semiHidden/>
    <w:rsid w:val="003439AA"/>
    <w:pPr>
      <w:ind w:firstLine="210"/>
    </w:pPr>
  </w:style>
  <w:style w:type="paragraph" w:styleId="25">
    <w:name w:val="Body Text Indent 2"/>
    <w:basedOn w:val="a2"/>
    <w:semiHidden/>
    <w:rsid w:val="003439AA"/>
    <w:pPr>
      <w:spacing w:after="120"/>
      <w:ind w:left="480"/>
    </w:pPr>
  </w:style>
  <w:style w:type="paragraph" w:styleId="34">
    <w:name w:val="Body Text Indent 3"/>
    <w:basedOn w:val="a2"/>
    <w:semiHidden/>
    <w:rsid w:val="003439AA"/>
    <w:pPr>
      <w:spacing w:after="120"/>
      <w:ind w:left="480"/>
    </w:pPr>
    <w:rPr>
      <w:sz w:val="16"/>
      <w:szCs w:val="16"/>
    </w:rPr>
  </w:style>
  <w:style w:type="paragraph" w:styleId="52">
    <w:name w:val="toc 5"/>
    <w:basedOn w:val="a2"/>
    <w:next w:val="a2"/>
    <w:autoRedefine/>
    <w:uiPriority w:val="39"/>
    <w:rsid w:val="00063A81"/>
    <w:pPr>
      <w:tabs>
        <w:tab w:val="right" w:leader="dot" w:pos="8494"/>
      </w:tabs>
    </w:pPr>
    <w:rPr>
      <w:b/>
      <w:noProof/>
    </w:r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8">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9">
    <w:name w:val="table of authorities"/>
    <w:basedOn w:val="a2"/>
    <w:next w:val="a2"/>
    <w:semiHidden/>
    <w:rsid w:val="003439AA"/>
    <w:pPr>
      <w:ind w:left="480"/>
    </w:pPr>
  </w:style>
  <w:style w:type="paragraph" w:styleId="afa">
    <w:name w:val="toa heading"/>
    <w:basedOn w:val="a2"/>
    <w:next w:val="a2"/>
    <w:semiHidden/>
    <w:rsid w:val="003439AA"/>
    <w:pPr>
      <w:spacing w:before="120"/>
    </w:pPr>
    <w:rPr>
      <w:rFonts w:ascii="Arial" w:eastAsia="新細明體" w:hAnsi="Arial" w:cs="Arial"/>
    </w:rPr>
  </w:style>
  <w:style w:type="paragraph" w:styleId="afb">
    <w:name w:val="header"/>
    <w:basedOn w:val="a2"/>
    <w:link w:val="afc"/>
    <w:uiPriority w:val="99"/>
    <w:rsid w:val="003439AA"/>
    <w:pPr>
      <w:tabs>
        <w:tab w:val="center" w:pos="4153"/>
        <w:tab w:val="right" w:pos="8306"/>
      </w:tabs>
      <w:snapToGrid w:val="0"/>
    </w:pPr>
    <w:rPr>
      <w:sz w:val="20"/>
      <w:szCs w:val="20"/>
    </w:rPr>
  </w:style>
  <w:style w:type="paragraph" w:styleId="12">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5">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d">
    <w:name w:val="index heading"/>
    <w:basedOn w:val="a2"/>
    <w:next w:val="12"/>
    <w:semiHidden/>
    <w:rsid w:val="003439AA"/>
    <w:rPr>
      <w:rFonts w:ascii="Arial" w:hAnsi="Arial" w:cs="Arial"/>
      <w:b/>
      <w:bCs/>
    </w:rPr>
  </w:style>
  <w:style w:type="paragraph" w:styleId="afe">
    <w:name w:val="Plain Text"/>
    <w:basedOn w:val="a2"/>
    <w:semiHidden/>
    <w:rsid w:val="003439AA"/>
    <w:rPr>
      <w:rFonts w:ascii="細明體" w:eastAsia="細明體" w:hAnsi="Courier New" w:cs="Courier New"/>
    </w:rPr>
  </w:style>
  <w:style w:type="paragraph" w:styleId="aff">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f0">
    <w:name w:val="Subtitle"/>
    <w:basedOn w:val="a2"/>
    <w:qFormat/>
    <w:rsid w:val="003439AA"/>
    <w:pPr>
      <w:spacing w:after="60"/>
      <w:jc w:val="center"/>
      <w:outlineLvl w:val="1"/>
    </w:pPr>
    <w:rPr>
      <w:rFonts w:ascii="Arial" w:eastAsia="新細明體" w:hAnsi="Arial" w:cs="Arial"/>
      <w:i/>
      <w:iCs/>
    </w:rPr>
  </w:style>
  <w:style w:type="paragraph" w:styleId="aff1">
    <w:name w:val="Block Text"/>
    <w:basedOn w:val="a2"/>
    <w:semiHidden/>
    <w:rsid w:val="003439AA"/>
    <w:pPr>
      <w:spacing w:after="120"/>
      <w:ind w:left="1440" w:right="1440"/>
    </w:pPr>
  </w:style>
  <w:style w:type="paragraph" w:styleId="aff2">
    <w:name w:val="Salutation"/>
    <w:basedOn w:val="a2"/>
    <w:next w:val="a2"/>
    <w:semiHidden/>
    <w:rsid w:val="003439AA"/>
  </w:style>
  <w:style w:type="paragraph" w:styleId="aff3">
    <w:name w:val="envelope return"/>
    <w:basedOn w:val="a2"/>
    <w:semiHidden/>
    <w:rsid w:val="003439AA"/>
    <w:pPr>
      <w:snapToGrid w:val="0"/>
    </w:pPr>
    <w:rPr>
      <w:rFonts w:ascii="Arial" w:hAnsi="Arial" w:cs="Arial"/>
    </w:rPr>
  </w:style>
  <w:style w:type="paragraph" w:styleId="aff4">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6">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5">
    <w:name w:val="List"/>
    <w:basedOn w:val="a2"/>
    <w:semiHidden/>
    <w:rsid w:val="003439AA"/>
    <w:pPr>
      <w:ind w:left="480" w:hanging="480"/>
    </w:pPr>
  </w:style>
  <w:style w:type="paragraph" w:styleId="28">
    <w:name w:val="List 2"/>
    <w:basedOn w:val="a2"/>
    <w:semiHidden/>
    <w:rsid w:val="003439AA"/>
    <w:pPr>
      <w:ind w:left="960" w:hanging="480"/>
    </w:pPr>
  </w:style>
  <w:style w:type="paragraph" w:styleId="37">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2"/>
      </w:numPr>
    </w:pPr>
  </w:style>
  <w:style w:type="paragraph" w:styleId="2">
    <w:name w:val="List Number 2"/>
    <w:basedOn w:val="a2"/>
    <w:semiHidden/>
    <w:rsid w:val="003439AA"/>
    <w:pPr>
      <w:numPr>
        <w:numId w:val="3"/>
      </w:numPr>
    </w:pPr>
  </w:style>
  <w:style w:type="paragraph" w:styleId="3">
    <w:name w:val="List Number 3"/>
    <w:basedOn w:val="a2"/>
    <w:semiHidden/>
    <w:rsid w:val="003439AA"/>
    <w:pPr>
      <w:numPr>
        <w:numId w:val="4"/>
      </w:numPr>
    </w:pPr>
  </w:style>
  <w:style w:type="paragraph" w:styleId="4">
    <w:name w:val="List Number 4"/>
    <w:basedOn w:val="a2"/>
    <w:semiHidden/>
    <w:rsid w:val="003439AA"/>
    <w:pPr>
      <w:numPr>
        <w:numId w:val="5"/>
      </w:numPr>
    </w:pPr>
  </w:style>
  <w:style w:type="paragraph" w:styleId="5">
    <w:name w:val="List Number 5"/>
    <w:basedOn w:val="a2"/>
    <w:semiHidden/>
    <w:rsid w:val="003439AA"/>
    <w:pPr>
      <w:numPr>
        <w:numId w:val="6"/>
      </w:numPr>
    </w:pPr>
  </w:style>
  <w:style w:type="paragraph" w:styleId="aff6">
    <w:name w:val="endnote text"/>
    <w:basedOn w:val="a2"/>
    <w:semiHidden/>
    <w:rsid w:val="003439AA"/>
    <w:pPr>
      <w:snapToGrid w:val="0"/>
      <w:jc w:val="left"/>
    </w:pPr>
  </w:style>
  <w:style w:type="paragraph" w:styleId="aff7">
    <w:name w:val="Closing"/>
    <w:basedOn w:val="a2"/>
    <w:semiHidden/>
    <w:rsid w:val="003439AA"/>
    <w:pPr>
      <w:ind w:left="4320"/>
    </w:pPr>
  </w:style>
  <w:style w:type="paragraph" w:styleId="aff8">
    <w:name w:val="footnote text"/>
    <w:basedOn w:val="a2"/>
    <w:link w:val="aff9"/>
    <w:uiPriority w:val="99"/>
    <w:semiHidden/>
    <w:rsid w:val="003439AA"/>
    <w:pPr>
      <w:snapToGrid w:val="0"/>
      <w:jc w:val="left"/>
    </w:pPr>
    <w:rPr>
      <w:sz w:val="20"/>
      <w:szCs w:val="20"/>
    </w:rPr>
  </w:style>
  <w:style w:type="paragraph" w:styleId="affa">
    <w:name w:val="annotation text"/>
    <w:basedOn w:val="a2"/>
    <w:link w:val="affb"/>
    <w:uiPriority w:val="99"/>
    <w:semiHidden/>
    <w:rsid w:val="003439AA"/>
    <w:pPr>
      <w:jc w:val="left"/>
    </w:pPr>
  </w:style>
  <w:style w:type="paragraph" w:styleId="affc">
    <w:name w:val="Balloon Text"/>
    <w:basedOn w:val="a2"/>
    <w:link w:val="affd"/>
    <w:uiPriority w:val="99"/>
    <w:semiHidden/>
    <w:rsid w:val="003439AA"/>
    <w:rPr>
      <w:rFonts w:ascii="Arial" w:eastAsia="新細明體" w:hAnsi="Arial"/>
      <w:sz w:val="18"/>
      <w:szCs w:val="18"/>
    </w:rPr>
  </w:style>
  <w:style w:type="paragraph" w:styleId="affe">
    <w:name w:val="annotation subject"/>
    <w:basedOn w:val="affa"/>
    <w:next w:val="affa"/>
    <w:link w:val="afff"/>
    <w:uiPriority w:val="99"/>
    <w:semiHidden/>
    <w:rsid w:val="003439AA"/>
    <w:rPr>
      <w:b/>
      <w:bCs/>
    </w:rPr>
  </w:style>
  <w:style w:type="paragraph" w:styleId="afff0">
    <w:name w:val="Note Heading"/>
    <w:basedOn w:val="a2"/>
    <w:next w:val="a2"/>
    <w:semiHidden/>
    <w:rsid w:val="003439AA"/>
    <w:pPr>
      <w:jc w:val="center"/>
    </w:pPr>
  </w:style>
  <w:style w:type="paragraph" w:styleId="a0">
    <w:name w:val="List Bullet"/>
    <w:basedOn w:val="a2"/>
    <w:semiHidden/>
    <w:rsid w:val="003439AA"/>
    <w:pPr>
      <w:numPr>
        <w:numId w:val="7"/>
      </w:numPr>
    </w:pPr>
  </w:style>
  <w:style w:type="paragraph" w:styleId="20">
    <w:name w:val="List Bullet 2"/>
    <w:basedOn w:val="a2"/>
    <w:semiHidden/>
    <w:rsid w:val="003439AA"/>
    <w:pPr>
      <w:numPr>
        <w:numId w:val="8"/>
      </w:numPr>
    </w:pPr>
  </w:style>
  <w:style w:type="paragraph" w:styleId="30">
    <w:name w:val="List Bullet 3"/>
    <w:basedOn w:val="a2"/>
    <w:semiHidden/>
    <w:rsid w:val="003439AA"/>
    <w:pPr>
      <w:numPr>
        <w:numId w:val="9"/>
      </w:numPr>
    </w:pPr>
  </w:style>
  <w:style w:type="paragraph" w:styleId="40">
    <w:name w:val="List Bullet 4"/>
    <w:basedOn w:val="a2"/>
    <w:semiHidden/>
    <w:rsid w:val="003439AA"/>
    <w:pPr>
      <w:numPr>
        <w:numId w:val="10"/>
      </w:numPr>
    </w:pPr>
  </w:style>
  <w:style w:type="paragraph" w:styleId="50">
    <w:name w:val="List Bullet 5"/>
    <w:basedOn w:val="a2"/>
    <w:semiHidden/>
    <w:rsid w:val="003439AA"/>
    <w:pPr>
      <w:numPr>
        <w:numId w:val="11"/>
      </w:numPr>
    </w:pPr>
  </w:style>
  <w:style w:type="paragraph" w:styleId="afff1">
    <w:name w:val="E-mail Signature"/>
    <w:basedOn w:val="a2"/>
    <w:semiHidden/>
    <w:rsid w:val="003439AA"/>
  </w:style>
  <w:style w:type="paragraph" w:styleId="afff2">
    <w:name w:val="Signature"/>
    <w:basedOn w:val="a2"/>
    <w:semiHidden/>
    <w:rsid w:val="003439AA"/>
    <w:pPr>
      <w:ind w:left="4320"/>
    </w:pPr>
  </w:style>
  <w:style w:type="character" w:customStyle="1" w:styleId="ac">
    <w:name w:val="標題 字元"/>
    <w:link w:val="a1"/>
    <w:rsid w:val="00906C85"/>
    <w:rPr>
      <w:rFonts w:eastAsia="標楷體" w:cs="Arial"/>
      <w:b/>
      <w:bCs/>
      <w:kern w:val="2"/>
      <w:sz w:val="36"/>
      <w:szCs w:val="32"/>
    </w:rPr>
  </w:style>
  <w:style w:type="character" w:customStyle="1" w:styleId="10">
    <w:name w:val="標題 1 字元"/>
    <w:link w:val="1"/>
    <w:rsid w:val="00906C85"/>
    <w:rPr>
      <w:rFonts w:eastAsia="標楷體"/>
      <w:b/>
      <w:bCs/>
      <w:sz w:val="48"/>
      <w:szCs w:val="36"/>
    </w:rPr>
  </w:style>
  <w:style w:type="character" w:customStyle="1" w:styleId="22">
    <w:name w:val="標題 2 字元"/>
    <w:link w:val="21"/>
    <w:rsid w:val="00906C85"/>
    <w:rPr>
      <w:rFonts w:eastAsia="標楷體"/>
      <w:b/>
      <w:bCs/>
      <w:kern w:val="2"/>
      <w:sz w:val="32"/>
      <w:szCs w:val="32"/>
    </w:rPr>
  </w:style>
  <w:style w:type="character" w:customStyle="1" w:styleId="32">
    <w:name w:val="標題 3 字元"/>
    <w:link w:val="31"/>
    <w:rsid w:val="00906C85"/>
    <w:rPr>
      <w:rFonts w:eastAsia="標楷體"/>
      <w:bCs/>
      <w:kern w:val="2"/>
      <w:sz w:val="28"/>
      <w:szCs w:val="36"/>
    </w:rPr>
  </w:style>
  <w:style w:type="character" w:customStyle="1" w:styleId="af2">
    <w:name w:val="日期 字元"/>
    <w:link w:val="af1"/>
    <w:uiPriority w:val="99"/>
    <w:semiHidden/>
    <w:rsid w:val="00906C85"/>
    <w:rPr>
      <w:rFonts w:eastAsia="標楷體"/>
      <w:kern w:val="2"/>
      <w:sz w:val="24"/>
      <w:szCs w:val="24"/>
    </w:rPr>
  </w:style>
  <w:style w:type="character" w:customStyle="1" w:styleId="afc">
    <w:name w:val="頁首 字元"/>
    <w:link w:val="afb"/>
    <w:uiPriority w:val="99"/>
    <w:rsid w:val="00906C85"/>
    <w:rPr>
      <w:rFonts w:eastAsia="標楷體"/>
      <w:kern w:val="2"/>
    </w:rPr>
  </w:style>
  <w:style w:type="character" w:customStyle="1" w:styleId="a9">
    <w:name w:val="頁尾 字元"/>
    <w:link w:val="a8"/>
    <w:uiPriority w:val="99"/>
    <w:rsid w:val="00906C85"/>
    <w:rPr>
      <w:rFonts w:eastAsia="標楷體"/>
      <w:kern w:val="2"/>
    </w:rPr>
  </w:style>
  <w:style w:type="character" w:styleId="afff3">
    <w:name w:val="annotation reference"/>
    <w:uiPriority w:val="99"/>
    <w:unhideWhenUsed/>
    <w:rsid w:val="00906C85"/>
    <w:rPr>
      <w:sz w:val="18"/>
      <w:szCs w:val="18"/>
    </w:rPr>
  </w:style>
  <w:style w:type="character" w:customStyle="1" w:styleId="affb">
    <w:name w:val="註解文字 字元"/>
    <w:link w:val="affa"/>
    <w:uiPriority w:val="99"/>
    <w:semiHidden/>
    <w:rsid w:val="00906C85"/>
    <w:rPr>
      <w:rFonts w:eastAsia="標楷體"/>
      <w:kern w:val="2"/>
      <w:sz w:val="24"/>
      <w:szCs w:val="24"/>
    </w:rPr>
  </w:style>
  <w:style w:type="character" w:customStyle="1" w:styleId="afff">
    <w:name w:val="註解主旨 字元"/>
    <w:link w:val="affe"/>
    <w:uiPriority w:val="99"/>
    <w:semiHidden/>
    <w:rsid w:val="00906C85"/>
    <w:rPr>
      <w:rFonts w:eastAsia="標楷體"/>
      <w:b/>
      <w:bCs/>
      <w:kern w:val="2"/>
      <w:sz w:val="24"/>
      <w:szCs w:val="24"/>
    </w:rPr>
  </w:style>
  <w:style w:type="character" w:customStyle="1" w:styleId="affd">
    <w:name w:val="註解方塊文字 字元"/>
    <w:link w:val="affc"/>
    <w:uiPriority w:val="99"/>
    <w:semiHidden/>
    <w:rsid w:val="00906C85"/>
    <w:rPr>
      <w:rFonts w:ascii="Arial" w:hAnsi="Arial"/>
      <w:kern w:val="2"/>
      <w:sz w:val="18"/>
      <w:szCs w:val="18"/>
    </w:rPr>
  </w:style>
  <w:style w:type="paragraph" w:customStyle="1" w:styleId="Text">
    <w:name w:val="Text"/>
    <w:basedOn w:val="a2"/>
    <w:link w:val="Text0"/>
    <w:rsid w:val="00906C85"/>
    <w:pPr>
      <w:autoSpaceDE w:val="0"/>
      <w:autoSpaceDN w:val="0"/>
      <w:spacing w:line="252" w:lineRule="auto"/>
      <w:ind w:firstLine="202"/>
    </w:pPr>
    <w:rPr>
      <w:rFonts w:eastAsia="新細明體"/>
      <w:kern w:val="0"/>
      <w:sz w:val="20"/>
      <w:szCs w:val="20"/>
      <w:lang w:eastAsia="en-US"/>
    </w:rPr>
  </w:style>
  <w:style w:type="character" w:styleId="afff4">
    <w:name w:val="Placeholder Text"/>
    <w:uiPriority w:val="99"/>
    <w:semiHidden/>
    <w:rsid w:val="00906C85"/>
    <w:rPr>
      <w:color w:val="808080"/>
    </w:rPr>
  </w:style>
  <w:style w:type="paragraph" w:customStyle="1" w:styleId="0Content">
    <w:name w:val="0_Content"/>
    <w:basedOn w:val="Text"/>
    <w:link w:val="0Content0"/>
    <w:qFormat/>
    <w:rsid w:val="00906C85"/>
  </w:style>
  <w:style w:type="character" w:customStyle="1" w:styleId="0Content0">
    <w:name w:val="0_Content 字元"/>
    <w:link w:val="0Content"/>
    <w:rsid w:val="00906C85"/>
    <w:rPr>
      <w:lang w:eastAsia="en-US"/>
    </w:rPr>
  </w:style>
  <w:style w:type="table" w:customStyle="1" w:styleId="13">
    <w:name w:val="表格格線1"/>
    <w:basedOn w:val="a4"/>
    <w:next w:val="ae"/>
    <w:uiPriority w:val="59"/>
    <w:rsid w:val="00906C85"/>
    <w:pPr>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afff5">
    <w:name w:val="Body Text"/>
    <w:basedOn w:val="a2"/>
    <w:link w:val="afff6"/>
    <w:uiPriority w:val="99"/>
    <w:unhideWhenUsed/>
    <w:qFormat/>
    <w:rsid w:val="00776171"/>
    <w:pPr>
      <w:ind w:firstLine="482"/>
    </w:pPr>
  </w:style>
  <w:style w:type="character" w:customStyle="1" w:styleId="afff6">
    <w:name w:val="本文 字元"/>
    <w:basedOn w:val="a3"/>
    <w:link w:val="afff5"/>
    <w:uiPriority w:val="99"/>
    <w:rsid w:val="00776171"/>
    <w:rPr>
      <w:rFonts w:eastAsia="標楷體"/>
      <w:kern w:val="2"/>
      <w:sz w:val="24"/>
      <w:szCs w:val="24"/>
    </w:rPr>
  </w:style>
  <w:style w:type="paragraph" w:customStyle="1" w:styleId="TableTitle">
    <w:name w:val="Table Title"/>
    <w:basedOn w:val="a2"/>
    <w:rsid w:val="00906C85"/>
    <w:pPr>
      <w:widowControl/>
      <w:autoSpaceDE w:val="0"/>
      <w:autoSpaceDN w:val="0"/>
      <w:spacing w:line="240" w:lineRule="auto"/>
      <w:jc w:val="center"/>
    </w:pPr>
    <w:rPr>
      <w:rFonts w:eastAsia="新細明體"/>
      <w:smallCaps/>
      <w:kern w:val="0"/>
      <w:sz w:val="16"/>
      <w:szCs w:val="16"/>
      <w:lang w:eastAsia="en-US"/>
    </w:rPr>
  </w:style>
  <w:style w:type="table" w:styleId="38">
    <w:name w:val="Table List 3"/>
    <w:basedOn w:val="a4"/>
    <w:rsid w:val="00906C85"/>
    <w:pPr>
      <w:widowControl w:val="0"/>
      <w:adjustRightInd w:val="0"/>
      <w:spacing w:line="480" w:lineRule="auto"/>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9">
    <w:name w:val="註腳文字 字元"/>
    <w:link w:val="aff8"/>
    <w:uiPriority w:val="99"/>
    <w:semiHidden/>
    <w:rsid w:val="00906C85"/>
    <w:rPr>
      <w:rFonts w:eastAsia="標楷體"/>
      <w:kern w:val="2"/>
    </w:rPr>
  </w:style>
  <w:style w:type="character" w:styleId="afff7">
    <w:name w:val="footnote reference"/>
    <w:uiPriority w:val="99"/>
    <w:unhideWhenUsed/>
    <w:rsid w:val="00906C85"/>
    <w:rPr>
      <w:vertAlign w:val="superscript"/>
    </w:rPr>
  </w:style>
  <w:style w:type="paragraph" w:customStyle="1" w:styleId="References">
    <w:name w:val="References"/>
    <w:basedOn w:val="a2"/>
    <w:rsid w:val="00906C85"/>
    <w:pPr>
      <w:widowControl/>
      <w:numPr>
        <w:numId w:val="14"/>
      </w:numPr>
      <w:autoSpaceDE w:val="0"/>
      <w:autoSpaceDN w:val="0"/>
      <w:spacing w:line="240" w:lineRule="auto"/>
    </w:pPr>
    <w:rPr>
      <w:rFonts w:eastAsia="新細明體"/>
      <w:kern w:val="0"/>
      <w:sz w:val="16"/>
      <w:szCs w:val="16"/>
      <w:lang w:eastAsia="en-US"/>
    </w:rPr>
  </w:style>
  <w:style w:type="paragraph" w:styleId="afff8">
    <w:name w:val="Revision"/>
    <w:hidden/>
    <w:uiPriority w:val="99"/>
    <w:semiHidden/>
    <w:rsid w:val="00906C85"/>
    <w:rPr>
      <w:rFonts w:eastAsia="標楷體"/>
      <w:kern w:val="2"/>
      <w:sz w:val="24"/>
      <w:szCs w:val="24"/>
    </w:rPr>
  </w:style>
  <w:style w:type="table" w:styleId="14">
    <w:name w:val="Table Classic 1"/>
    <w:basedOn w:val="a4"/>
    <w:rsid w:val="00AA2804"/>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3">
    <w:name w:val="Table Web 3"/>
    <w:basedOn w:val="a4"/>
    <w:rsid w:val="006E1BB0"/>
    <w:pPr>
      <w:widowControl w:val="0"/>
      <w:spacing w:line="48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4"/>
    <w:rsid w:val="006E1BB0"/>
    <w:pPr>
      <w:widowControl w:val="0"/>
      <w:spacing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a4"/>
    <w:rsid w:val="006E1BB0"/>
    <w:pPr>
      <w:widowControl w:val="0"/>
      <w:spacing w:line="48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0">
    <w:name w:val="Text 字元"/>
    <w:basedOn w:val="a3"/>
    <w:link w:val="Text"/>
    <w:rsid w:val="00C61524"/>
    <w:rPr>
      <w:lang w:eastAsia="en-US"/>
    </w:rPr>
  </w:style>
  <w:style w:type="table" w:styleId="29">
    <w:name w:val="Table Classic 2"/>
    <w:basedOn w:val="a4"/>
    <w:rsid w:val="0076534E"/>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Grid 3"/>
    <w:basedOn w:val="a4"/>
    <w:rsid w:val="0076534E"/>
    <w:pPr>
      <w:widowControl w:val="0"/>
      <w:spacing w:line="48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6">
    <w:name w:val="Table Grid 4"/>
    <w:basedOn w:val="a4"/>
    <w:rsid w:val="0076534E"/>
    <w:pPr>
      <w:widowControl w:val="0"/>
      <w:spacing w:line="48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customStyle="1" w:styleId="afff9">
    <w:name w:val="圖"/>
    <w:basedOn w:val="Text"/>
    <w:rsid w:val="004C08A3"/>
    <w:pPr>
      <w:spacing w:line="480" w:lineRule="auto"/>
      <w:ind w:firstLine="482"/>
      <w:jc w:val="center"/>
    </w:pPr>
    <w:rPr>
      <w:sz w:val="24"/>
      <w:szCs w:val="24"/>
      <w:lang w:eastAsia="zh-TW"/>
    </w:rPr>
  </w:style>
  <w:style w:type="table" w:styleId="2a">
    <w:name w:val="Table Colorful 2"/>
    <w:basedOn w:val="a4"/>
    <w:rsid w:val="004B5BDD"/>
    <w:pPr>
      <w:widowControl w:val="0"/>
      <w:spacing w:line="48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footnote">
    <w:name w:val="table footnote"/>
    <w:uiPriority w:val="99"/>
    <w:rsid w:val="000F3655"/>
    <w:pPr>
      <w:numPr>
        <w:numId w:val="15"/>
      </w:numPr>
      <w:tabs>
        <w:tab w:val="left" w:pos="29"/>
      </w:tabs>
      <w:spacing w:before="60" w:after="30"/>
      <w:ind w:left="360"/>
      <w:jc w:val="right"/>
    </w:pPr>
    <w:rPr>
      <w:rFonts w:eastAsia="MS Mincho"/>
      <w:sz w:val="12"/>
      <w:szCs w:val="12"/>
      <w:lang w:eastAsia="en-US"/>
    </w:rPr>
  </w:style>
  <w:style w:type="paragraph" w:customStyle="1" w:styleId="EndNoteBibliographyTitle">
    <w:name w:val="EndNote Bibliography Title"/>
    <w:basedOn w:val="a2"/>
    <w:link w:val="EndNoteBibliographyTitle0"/>
    <w:rsid w:val="00766DDC"/>
    <w:pPr>
      <w:jc w:val="center"/>
    </w:pPr>
    <w:rPr>
      <w:noProof/>
    </w:rPr>
  </w:style>
  <w:style w:type="character" w:customStyle="1" w:styleId="EndNoteBibliographyTitle0">
    <w:name w:val="EndNote Bibliography Title 字元"/>
    <w:basedOn w:val="22"/>
    <w:link w:val="EndNoteBibliographyTitle"/>
    <w:rsid w:val="00766DDC"/>
    <w:rPr>
      <w:rFonts w:eastAsia="標楷體"/>
      <w:b w:val="0"/>
      <w:bCs w:val="0"/>
      <w:noProof/>
      <w:kern w:val="2"/>
      <w:sz w:val="24"/>
      <w:szCs w:val="24"/>
    </w:rPr>
  </w:style>
  <w:style w:type="paragraph" w:customStyle="1" w:styleId="EndNoteBibliography">
    <w:name w:val="EndNote Bibliography"/>
    <w:basedOn w:val="a2"/>
    <w:link w:val="EndNoteBibliography0"/>
    <w:rsid w:val="00766DDC"/>
    <w:rPr>
      <w:noProof/>
    </w:rPr>
  </w:style>
  <w:style w:type="character" w:customStyle="1" w:styleId="EndNoteBibliography0">
    <w:name w:val="EndNote Bibliography 字元"/>
    <w:basedOn w:val="22"/>
    <w:link w:val="EndNoteBibliography"/>
    <w:rsid w:val="00766DDC"/>
    <w:rPr>
      <w:rFonts w:eastAsia="標楷體"/>
      <w:b w:val="0"/>
      <w:bCs w:val="0"/>
      <w:noProof/>
      <w:kern w:val="2"/>
      <w:sz w:val="24"/>
      <w:szCs w:val="24"/>
    </w:rPr>
  </w:style>
  <w:style w:type="paragraph" w:customStyle="1" w:styleId="FigureCentered">
    <w:name w:val="Figure Centered"/>
    <w:basedOn w:val="afff5"/>
    <w:qFormat/>
    <w:rsid w:val="00776171"/>
    <w:pPr>
      <w:widowControl/>
      <w:spacing w:line="228" w:lineRule="auto"/>
      <w:ind w:firstLine="0"/>
      <w:jc w:val="center"/>
    </w:pPr>
    <w:rPr>
      <w:rFonts w:eastAsia="SimSun"/>
      <w:spacing w:val="-1"/>
      <w:kern w:val="0"/>
      <w:sz w:val="20"/>
      <w:szCs w:val="20"/>
    </w:rPr>
  </w:style>
  <w:style w:type="character" w:customStyle="1" w:styleId="hps">
    <w:name w:val="hps"/>
    <w:basedOn w:val="a3"/>
    <w:rsid w:val="00DD680B"/>
  </w:style>
  <w:style w:type="paragraph" w:customStyle="1" w:styleId="equation">
    <w:name w:val="equation"/>
    <w:basedOn w:val="a2"/>
    <w:rsid w:val="00A63C4F"/>
    <w:pPr>
      <w:widowControl/>
      <w:tabs>
        <w:tab w:val="center" w:pos="2520"/>
        <w:tab w:val="right" w:pos="5040"/>
      </w:tabs>
      <w:spacing w:before="240" w:after="240" w:line="216" w:lineRule="auto"/>
      <w:jc w:val="center"/>
    </w:pPr>
    <w:rPr>
      <w:rFonts w:ascii="Symbol" w:eastAsia="SimSun" w:hAnsi="Symbol" w:cs="Symbol"/>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8173">
      <w:bodyDiv w:val="1"/>
      <w:marLeft w:val="0"/>
      <w:marRight w:val="0"/>
      <w:marTop w:val="0"/>
      <w:marBottom w:val="0"/>
      <w:divBdr>
        <w:top w:val="none" w:sz="0" w:space="0" w:color="auto"/>
        <w:left w:val="none" w:sz="0" w:space="0" w:color="auto"/>
        <w:bottom w:val="none" w:sz="0" w:space="0" w:color="auto"/>
        <w:right w:val="none" w:sz="0" w:space="0" w:color="auto"/>
      </w:divBdr>
    </w:div>
    <w:div w:id="40524329">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3730702">
      <w:bodyDiv w:val="1"/>
      <w:marLeft w:val="0"/>
      <w:marRight w:val="0"/>
      <w:marTop w:val="0"/>
      <w:marBottom w:val="0"/>
      <w:divBdr>
        <w:top w:val="none" w:sz="0" w:space="0" w:color="auto"/>
        <w:left w:val="none" w:sz="0" w:space="0" w:color="auto"/>
        <w:bottom w:val="none" w:sz="0" w:space="0" w:color="auto"/>
        <w:right w:val="none" w:sz="0" w:space="0" w:color="auto"/>
      </w:divBdr>
    </w:div>
    <w:div w:id="302122806">
      <w:bodyDiv w:val="1"/>
      <w:marLeft w:val="0"/>
      <w:marRight w:val="0"/>
      <w:marTop w:val="0"/>
      <w:marBottom w:val="0"/>
      <w:divBdr>
        <w:top w:val="none" w:sz="0" w:space="0" w:color="auto"/>
        <w:left w:val="none" w:sz="0" w:space="0" w:color="auto"/>
        <w:bottom w:val="none" w:sz="0" w:space="0" w:color="auto"/>
        <w:right w:val="none" w:sz="0" w:space="0" w:color="auto"/>
      </w:divBdr>
      <w:divsChild>
        <w:div w:id="1276673233">
          <w:marLeft w:val="547"/>
          <w:marRight w:val="0"/>
          <w:marTop w:val="77"/>
          <w:marBottom w:val="173"/>
          <w:divBdr>
            <w:top w:val="none" w:sz="0" w:space="0" w:color="auto"/>
            <w:left w:val="none" w:sz="0" w:space="0" w:color="auto"/>
            <w:bottom w:val="none" w:sz="0" w:space="0" w:color="auto"/>
            <w:right w:val="none" w:sz="0" w:space="0" w:color="auto"/>
          </w:divBdr>
        </w:div>
      </w:divsChild>
    </w:div>
    <w:div w:id="345864765">
      <w:bodyDiv w:val="1"/>
      <w:marLeft w:val="0"/>
      <w:marRight w:val="0"/>
      <w:marTop w:val="0"/>
      <w:marBottom w:val="0"/>
      <w:divBdr>
        <w:top w:val="none" w:sz="0" w:space="0" w:color="auto"/>
        <w:left w:val="none" w:sz="0" w:space="0" w:color="auto"/>
        <w:bottom w:val="none" w:sz="0" w:space="0" w:color="auto"/>
        <w:right w:val="none" w:sz="0" w:space="0" w:color="auto"/>
      </w:divBdr>
    </w:div>
    <w:div w:id="449516279">
      <w:bodyDiv w:val="1"/>
      <w:marLeft w:val="0"/>
      <w:marRight w:val="0"/>
      <w:marTop w:val="0"/>
      <w:marBottom w:val="0"/>
      <w:divBdr>
        <w:top w:val="none" w:sz="0" w:space="0" w:color="auto"/>
        <w:left w:val="none" w:sz="0" w:space="0" w:color="auto"/>
        <w:bottom w:val="none" w:sz="0" w:space="0" w:color="auto"/>
        <w:right w:val="none" w:sz="0" w:space="0" w:color="auto"/>
      </w:divBdr>
    </w:div>
    <w:div w:id="516577799">
      <w:bodyDiv w:val="1"/>
      <w:marLeft w:val="0"/>
      <w:marRight w:val="0"/>
      <w:marTop w:val="0"/>
      <w:marBottom w:val="0"/>
      <w:divBdr>
        <w:top w:val="none" w:sz="0" w:space="0" w:color="auto"/>
        <w:left w:val="none" w:sz="0" w:space="0" w:color="auto"/>
        <w:bottom w:val="none" w:sz="0" w:space="0" w:color="auto"/>
        <w:right w:val="none" w:sz="0" w:space="0" w:color="auto"/>
      </w:divBdr>
    </w:div>
    <w:div w:id="790973456">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8748981">
      <w:bodyDiv w:val="1"/>
      <w:marLeft w:val="0"/>
      <w:marRight w:val="0"/>
      <w:marTop w:val="0"/>
      <w:marBottom w:val="0"/>
      <w:divBdr>
        <w:top w:val="none" w:sz="0" w:space="0" w:color="auto"/>
        <w:left w:val="none" w:sz="0" w:space="0" w:color="auto"/>
        <w:bottom w:val="none" w:sz="0" w:space="0" w:color="auto"/>
        <w:right w:val="none" w:sz="0" w:space="0" w:color="auto"/>
      </w:divBdr>
    </w:div>
    <w:div w:id="990598115">
      <w:bodyDiv w:val="1"/>
      <w:marLeft w:val="0"/>
      <w:marRight w:val="0"/>
      <w:marTop w:val="0"/>
      <w:marBottom w:val="0"/>
      <w:divBdr>
        <w:top w:val="none" w:sz="0" w:space="0" w:color="auto"/>
        <w:left w:val="none" w:sz="0" w:space="0" w:color="auto"/>
        <w:bottom w:val="none" w:sz="0" w:space="0" w:color="auto"/>
        <w:right w:val="none" w:sz="0" w:space="0" w:color="auto"/>
      </w:divBdr>
    </w:div>
    <w:div w:id="1050349472">
      <w:bodyDiv w:val="1"/>
      <w:marLeft w:val="0"/>
      <w:marRight w:val="0"/>
      <w:marTop w:val="0"/>
      <w:marBottom w:val="0"/>
      <w:divBdr>
        <w:top w:val="none" w:sz="0" w:space="0" w:color="auto"/>
        <w:left w:val="none" w:sz="0" w:space="0" w:color="auto"/>
        <w:bottom w:val="none" w:sz="0" w:space="0" w:color="auto"/>
        <w:right w:val="none" w:sz="0" w:space="0" w:color="auto"/>
      </w:divBdr>
    </w:div>
    <w:div w:id="1127504623">
      <w:bodyDiv w:val="1"/>
      <w:marLeft w:val="0"/>
      <w:marRight w:val="0"/>
      <w:marTop w:val="0"/>
      <w:marBottom w:val="0"/>
      <w:divBdr>
        <w:top w:val="none" w:sz="0" w:space="0" w:color="auto"/>
        <w:left w:val="none" w:sz="0" w:space="0" w:color="auto"/>
        <w:bottom w:val="none" w:sz="0" w:space="0" w:color="auto"/>
        <w:right w:val="none" w:sz="0" w:space="0" w:color="auto"/>
      </w:divBdr>
    </w:div>
    <w:div w:id="1237395469">
      <w:bodyDiv w:val="1"/>
      <w:marLeft w:val="0"/>
      <w:marRight w:val="0"/>
      <w:marTop w:val="0"/>
      <w:marBottom w:val="0"/>
      <w:divBdr>
        <w:top w:val="none" w:sz="0" w:space="0" w:color="auto"/>
        <w:left w:val="none" w:sz="0" w:space="0" w:color="auto"/>
        <w:bottom w:val="none" w:sz="0" w:space="0" w:color="auto"/>
        <w:right w:val="none" w:sz="0" w:space="0" w:color="auto"/>
      </w:divBdr>
      <w:divsChild>
        <w:div w:id="1265768332">
          <w:marLeft w:val="0"/>
          <w:marRight w:val="0"/>
          <w:marTop w:val="0"/>
          <w:marBottom w:val="0"/>
          <w:divBdr>
            <w:top w:val="none" w:sz="0" w:space="0" w:color="auto"/>
            <w:left w:val="none" w:sz="0" w:space="0" w:color="auto"/>
            <w:bottom w:val="none" w:sz="0" w:space="0" w:color="auto"/>
            <w:right w:val="none" w:sz="0" w:space="0" w:color="auto"/>
          </w:divBdr>
        </w:div>
        <w:div w:id="1725593063">
          <w:marLeft w:val="0"/>
          <w:marRight w:val="0"/>
          <w:marTop w:val="0"/>
          <w:marBottom w:val="0"/>
          <w:divBdr>
            <w:top w:val="none" w:sz="0" w:space="0" w:color="auto"/>
            <w:left w:val="none" w:sz="0" w:space="0" w:color="auto"/>
            <w:bottom w:val="none" w:sz="0" w:space="0" w:color="auto"/>
            <w:right w:val="none" w:sz="0" w:space="0" w:color="auto"/>
          </w:divBdr>
        </w:div>
      </w:divsChild>
    </w:div>
    <w:div w:id="1313100015">
      <w:bodyDiv w:val="1"/>
      <w:marLeft w:val="0"/>
      <w:marRight w:val="0"/>
      <w:marTop w:val="0"/>
      <w:marBottom w:val="0"/>
      <w:divBdr>
        <w:top w:val="none" w:sz="0" w:space="0" w:color="auto"/>
        <w:left w:val="none" w:sz="0" w:space="0" w:color="auto"/>
        <w:bottom w:val="none" w:sz="0" w:space="0" w:color="auto"/>
        <w:right w:val="none" w:sz="0" w:space="0" w:color="auto"/>
      </w:divBdr>
      <w:divsChild>
        <w:div w:id="5405464">
          <w:marLeft w:val="0"/>
          <w:marRight w:val="0"/>
          <w:marTop w:val="0"/>
          <w:marBottom w:val="0"/>
          <w:divBdr>
            <w:top w:val="none" w:sz="0" w:space="0" w:color="auto"/>
            <w:left w:val="none" w:sz="0" w:space="0" w:color="auto"/>
            <w:bottom w:val="none" w:sz="0" w:space="0" w:color="auto"/>
            <w:right w:val="none" w:sz="0" w:space="0" w:color="auto"/>
          </w:divBdr>
        </w:div>
        <w:div w:id="2060783235">
          <w:marLeft w:val="0"/>
          <w:marRight w:val="0"/>
          <w:marTop w:val="0"/>
          <w:marBottom w:val="0"/>
          <w:divBdr>
            <w:top w:val="none" w:sz="0" w:space="0" w:color="auto"/>
            <w:left w:val="none" w:sz="0" w:space="0" w:color="auto"/>
            <w:bottom w:val="none" w:sz="0" w:space="0" w:color="auto"/>
            <w:right w:val="none" w:sz="0" w:space="0" w:color="auto"/>
          </w:divBdr>
        </w:div>
        <w:div w:id="1453985122">
          <w:marLeft w:val="0"/>
          <w:marRight w:val="0"/>
          <w:marTop w:val="0"/>
          <w:marBottom w:val="0"/>
          <w:divBdr>
            <w:top w:val="none" w:sz="0" w:space="0" w:color="auto"/>
            <w:left w:val="none" w:sz="0" w:space="0" w:color="auto"/>
            <w:bottom w:val="none" w:sz="0" w:space="0" w:color="auto"/>
            <w:right w:val="none" w:sz="0" w:space="0" w:color="auto"/>
          </w:divBdr>
        </w:div>
        <w:div w:id="1695422353">
          <w:marLeft w:val="0"/>
          <w:marRight w:val="0"/>
          <w:marTop w:val="0"/>
          <w:marBottom w:val="0"/>
          <w:divBdr>
            <w:top w:val="none" w:sz="0" w:space="0" w:color="auto"/>
            <w:left w:val="none" w:sz="0" w:space="0" w:color="auto"/>
            <w:bottom w:val="none" w:sz="0" w:space="0" w:color="auto"/>
            <w:right w:val="none" w:sz="0" w:space="0" w:color="auto"/>
          </w:divBdr>
        </w:div>
        <w:div w:id="698625729">
          <w:marLeft w:val="0"/>
          <w:marRight w:val="0"/>
          <w:marTop w:val="0"/>
          <w:marBottom w:val="0"/>
          <w:divBdr>
            <w:top w:val="none" w:sz="0" w:space="0" w:color="auto"/>
            <w:left w:val="none" w:sz="0" w:space="0" w:color="auto"/>
            <w:bottom w:val="none" w:sz="0" w:space="0" w:color="auto"/>
            <w:right w:val="none" w:sz="0" w:space="0" w:color="auto"/>
          </w:divBdr>
        </w:div>
        <w:div w:id="928345433">
          <w:marLeft w:val="0"/>
          <w:marRight w:val="0"/>
          <w:marTop w:val="0"/>
          <w:marBottom w:val="0"/>
          <w:divBdr>
            <w:top w:val="none" w:sz="0" w:space="0" w:color="auto"/>
            <w:left w:val="none" w:sz="0" w:space="0" w:color="auto"/>
            <w:bottom w:val="none" w:sz="0" w:space="0" w:color="auto"/>
            <w:right w:val="none" w:sz="0" w:space="0" w:color="auto"/>
          </w:divBdr>
        </w:div>
        <w:div w:id="550845530">
          <w:marLeft w:val="0"/>
          <w:marRight w:val="0"/>
          <w:marTop w:val="0"/>
          <w:marBottom w:val="0"/>
          <w:divBdr>
            <w:top w:val="none" w:sz="0" w:space="0" w:color="auto"/>
            <w:left w:val="none" w:sz="0" w:space="0" w:color="auto"/>
            <w:bottom w:val="none" w:sz="0" w:space="0" w:color="auto"/>
            <w:right w:val="none" w:sz="0" w:space="0" w:color="auto"/>
          </w:divBdr>
        </w:div>
        <w:div w:id="1886942918">
          <w:marLeft w:val="0"/>
          <w:marRight w:val="0"/>
          <w:marTop w:val="0"/>
          <w:marBottom w:val="0"/>
          <w:divBdr>
            <w:top w:val="none" w:sz="0" w:space="0" w:color="auto"/>
            <w:left w:val="none" w:sz="0" w:space="0" w:color="auto"/>
            <w:bottom w:val="none" w:sz="0" w:space="0" w:color="auto"/>
            <w:right w:val="none" w:sz="0" w:space="0" w:color="auto"/>
          </w:divBdr>
        </w:div>
        <w:div w:id="624120258">
          <w:marLeft w:val="0"/>
          <w:marRight w:val="0"/>
          <w:marTop w:val="0"/>
          <w:marBottom w:val="0"/>
          <w:divBdr>
            <w:top w:val="none" w:sz="0" w:space="0" w:color="auto"/>
            <w:left w:val="none" w:sz="0" w:space="0" w:color="auto"/>
            <w:bottom w:val="none" w:sz="0" w:space="0" w:color="auto"/>
            <w:right w:val="none" w:sz="0" w:space="0" w:color="auto"/>
          </w:divBdr>
        </w:div>
        <w:div w:id="583149978">
          <w:marLeft w:val="0"/>
          <w:marRight w:val="0"/>
          <w:marTop w:val="0"/>
          <w:marBottom w:val="0"/>
          <w:divBdr>
            <w:top w:val="none" w:sz="0" w:space="0" w:color="auto"/>
            <w:left w:val="none" w:sz="0" w:space="0" w:color="auto"/>
            <w:bottom w:val="none" w:sz="0" w:space="0" w:color="auto"/>
            <w:right w:val="none" w:sz="0" w:space="0" w:color="auto"/>
          </w:divBdr>
        </w:div>
        <w:div w:id="517423982">
          <w:marLeft w:val="0"/>
          <w:marRight w:val="0"/>
          <w:marTop w:val="0"/>
          <w:marBottom w:val="0"/>
          <w:divBdr>
            <w:top w:val="none" w:sz="0" w:space="0" w:color="auto"/>
            <w:left w:val="none" w:sz="0" w:space="0" w:color="auto"/>
            <w:bottom w:val="none" w:sz="0" w:space="0" w:color="auto"/>
            <w:right w:val="none" w:sz="0" w:space="0" w:color="auto"/>
          </w:divBdr>
        </w:div>
        <w:div w:id="2111194884">
          <w:marLeft w:val="0"/>
          <w:marRight w:val="0"/>
          <w:marTop w:val="0"/>
          <w:marBottom w:val="0"/>
          <w:divBdr>
            <w:top w:val="none" w:sz="0" w:space="0" w:color="auto"/>
            <w:left w:val="none" w:sz="0" w:space="0" w:color="auto"/>
            <w:bottom w:val="none" w:sz="0" w:space="0" w:color="auto"/>
            <w:right w:val="none" w:sz="0" w:space="0" w:color="auto"/>
          </w:divBdr>
        </w:div>
        <w:div w:id="1988702401">
          <w:marLeft w:val="0"/>
          <w:marRight w:val="0"/>
          <w:marTop w:val="0"/>
          <w:marBottom w:val="0"/>
          <w:divBdr>
            <w:top w:val="none" w:sz="0" w:space="0" w:color="auto"/>
            <w:left w:val="none" w:sz="0" w:space="0" w:color="auto"/>
            <w:bottom w:val="none" w:sz="0" w:space="0" w:color="auto"/>
            <w:right w:val="none" w:sz="0" w:space="0" w:color="auto"/>
          </w:divBdr>
        </w:div>
        <w:div w:id="71515709">
          <w:marLeft w:val="0"/>
          <w:marRight w:val="0"/>
          <w:marTop w:val="0"/>
          <w:marBottom w:val="0"/>
          <w:divBdr>
            <w:top w:val="none" w:sz="0" w:space="0" w:color="auto"/>
            <w:left w:val="none" w:sz="0" w:space="0" w:color="auto"/>
            <w:bottom w:val="none" w:sz="0" w:space="0" w:color="auto"/>
            <w:right w:val="none" w:sz="0" w:space="0" w:color="auto"/>
          </w:divBdr>
        </w:div>
        <w:div w:id="1285190877">
          <w:marLeft w:val="0"/>
          <w:marRight w:val="0"/>
          <w:marTop w:val="0"/>
          <w:marBottom w:val="0"/>
          <w:divBdr>
            <w:top w:val="none" w:sz="0" w:space="0" w:color="auto"/>
            <w:left w:val="none" w:sz="0" w:space="0" w:color="auto"/>
            <w:bottom w:val="none" w:sz="0" w:space="0" w:color="auto"/>
            <w:right w:val="none" w:sz="0" w:space="0" w:color="auto"/>
          </w:divBdr>
        </w:div>
        <w:div w:id="1820731544">
          <w:marLeft w:val="0"/>
          <w:marRight w:val="0"/>
          <w:marTop w:val="0"/>
          <w:marBottom w:val="0"/>
          <w:divBdr>
            <w:top w:val="none" w:sz="0" w:space="0" w:color="auto"/>
            <w:left w:val="none" w:sz="0" w:space="0" w:color="auto"/>
            <w:bottom w:val="none" w:sz="0" w:space="0" w:color="auto"/>
            <w:right w:val="none" w:sz="0" w:space="0" w:color="auto"/>
          </w:divBdr>
        </w:div>
        <w:div w:id="1914848453">
          <w:marLeft w:val="0"/>
          <w:marRight w:val="0"/>
          <w:marTop w:val="0"/>
          <w:marBottom w:val="0"/>
          <w:divBdr>
            <w:top w:val="none" w:sz="0" w:space="0" w:color="auto"/>
            <w:left w:val="none" w:sz="0" w:space="0" w:color="auto"/>
            <w:bottom w:val="none" w:sz="0" w:space="0" w:color="auto"/>
            <w:right w:val="none" w:sz="0" w:space="0" w:color="auto"/>
          </w:divBdr>
        </w:div>
        <w:div w:id="1685471785">
          <w:marLeft w:val="0"/>
          <w:marRight w:val="0"/>
          <w:marTop w:val="0"/>
          <w:marBottom w:val="0"/>
          <w:divBdr>
            <w:top w:val="none" w:sz="0" w:space="0" w:color="auto"/>
            <w:left w:val="none" w:sz="0" w:space="0" w:color="auto"/>
            <w:bottom w:val="none" w:sz="0" w:space="0" w:color="auto"/>
            <w:right w:val="none" w:sz="0" w:space="0" w:color="auto"/>
          </w:divBdr>
        </w:div>
        <w:div w:id="872577687">
          <w:marLeft w:val="0"/>
          <w:marRight w:val="0"/>
          <w:marTop w:val="0"/>
          <w:marBottom w:val="0"/>
          <w:divBdr>
            <w:top w:val="none" w:sz="0" w:space="0" w:color="auto"/>
            <w:left w:val="none" w:sz="0" w:space="0" w:color="auto"/>
            <w:bottom w:val="none" w:sz="0" w:space="0" w:color="auto"/>
            <w:right w:val="none" w:sz="0" w:space="0" w:color="auto"/>
          </w:divBdr>
        </w:div>
        <w:div w:id="406806166">
          <w:marLeft w:val="0"/>
          <w:marRight w:val="0"/>
          <w:marTop w:val="0"/>
          <w:marBottom w:val="0"/>
          <w:divBdr>
            <w:top w:val="none" w:sz="0" w:space="0" w:color="auto"/>
            <w:left w:val="none" w:sz="0" w:space="0" w:color="auto"/>
            <w:bottom w:val="none" w:sz="0" w:space="0" w:color="auto"/>
            <w:right w:val="none" w:sz="0" w:space="0" w:color="auto"/>
          </w:divBdr>
        </w:div>
        <w:div w:id="1452359707">
          <w:marLeft w:val="0"/>
          <w:marRight w:val="0"/>
          <w:marTop w:val="0"/>
          <w:marBottom w:val="0"/>
          <w:divBdr>
            <w:top w:val="none" w:sz="0" w:space="0" w:color="auto"/>
            <w:left w:val="none" w:sz="0" w:space="0" w:color="auto"/>
            <w:bottom w:val="none" w:sz="0" w:space="0" w:color="auto"/>
            <w:right w:val="none" w:sz="0" w:space="0" w:color="auto"/>
          </w:divBdr>
        </w:div>
        <w:div w:id="1922327754">
          <w:marLeft w:val="0"/>
          <w:marRight w:val="0"/>
          <w:marTop w:val="0"/>
          <w:marBottom w:val="0"/>
          <w:divBdr>
            <w:top w:val="none" w:sz="0" w:space="0" w:color="auto"/>
            <w:left w:val="none" w:sz="0" w:space="0" w:color="auto"/>
            <w:bottom w:val="none" w:sz="0" w:space="0" w:color="auto"/>
            <w:right w:val="none" w:sz="0" w:space="0" w:color="auto"/>
          </w:divBdr>
        </w:div>
        <w:div w:id="1042897355">
          <w:marLeft w:val="0"/>
          <w:marRight w:val="0"/>
          <w:marTop w:val="0"/>
          <w:marBottom w:val="0"/>
          <w:divBdr>
            <w:top w:val="none" w:sz="0" w:space="0" w:color="auto"/>
            <w:left w:val="none" w:sz="0" w:space="0" w:color="auto"/>
            <w:bottom w:val="none" w:sz="0" w:space="0" w:color="auto"/>
            <w:right w:val="none" w:sz="0" w:space="0" w:color="auto"/>
          </w:divBdr>
        </w:div>
        <w:div w:id="1856379863">
          <w:marLeft w:val="0"/>
          <w:marRight w:val="0"/>
          <w:marTop w:val="0"/>
          <w:marBottom w:val="0"/>
          <w:divBdr>
            <w:top w:val="none" w:sz="0" w:space="0" w:color="auto"/>
            <w:left w:val="none" w:sz="0" w:space="0" w:color="auto"/>
            <w:bottom w:val="none" w:sz="0" w:space="0" w:color="auto"/>
            <w:right w:val="none" w:sz="0" w:space="0" w:color="auto"/>
          </w:divBdr>
        </w:div>
        <w:div w:id="121314095">
          <w:marLeft w:val="0"/>
          <w:marRight w:val="0"/>
          <w:marTop w:val="0"/>
          <w:marBottom w:val="0"/>
          <w:divBdr>
            <w:top w:val="none" w:sz="0" w:space="0" w:color="auto"/>
            <w:left w:val="none" w:sz="0" w:space="0" w:color="auto"/>
            <w:bottom w:val="none" w:sz="0" w:space="0" w:color="auto"/>
            <w:right w:val="none" w:sz="0" w:space="0" w:color="auto"/>
          </w:divBdr>
        </w:div>
        <w:div w:id="1683358278">
          <w:marLeft w:val="0"/>
          <w:marRight w:val="0"/>
          <w:marTop w:val="0"/>
          <w:marBottom w:val="0"/>
          <w:divBdr>
            <w:top w:val="none" w:sz="0" w:space="0" w:color="auto"/>
            <w:left w:val="none" w:sz="0" w:space="0" w:color="auto"/>
            <w:bottom w:val="none" w:sz="0" w:space="0" w:color="auto"/>
            <w:right w:val="none" w:sz="0" w:space="0" w:color="auto"/>
          </w:divBdr>
        </w:div>
        <w:div w:id="1082608539">
          <w:marLeft w:val="0"/>
          <w:marRight w:val="0"/>
          <w:marTop w:val="0"/>
          <w:marBottom w:val="0"/>
          <w:divBdr>
            <w:top w:val="none" w:sz="0" w:space="0" w:color="auto"/>
            <w:left w:val="none" w:sz="0" w:space="0" w:color="auto"/>
            <w:bottom w:val="none" w:sz="0" w:space="0" w:color="auto"/>
            <w:right w:val="none" w:sz="0" w:space="0" w:color="auto"/>
          </w:divBdr>
        </w:div>
        <w:div w:id="585963110">
          <w:marLeft w:val="0"/>
          <w:marRight w:val="0"/>
          <w:marTop w:val="0"/>
          <w:marBottom w:val="0"/>
          <w:divBdr>
            <w:top w:val="none" w:sz="0" w:space="0" w:color="auto"/>
            <w:left w:val="none" w:sz="0" w:space="0" w:color="auto"/>
            <w:bottom w:val="none" w:sz="0" w:space="0" w:color="auto"/>
            <w:right w:val="none" w:sz="0" w:space="0" w:color="auto"/>
          </w:divBdr>
        </w:div>
        <w:div w:id="1604266564">
          <w:marLeft w:val="0"/>
          <w:marRight w:val="0"/>
          <w:marTop w:val="0"/>
          <w:marBottom w:val="0"/>
          <w:divBdr>
            <w:top w:val="none" w:sz="0" w:space="0" w:color="auto"/>
            <w:left w:val="none" w:sz="0" w:space="0" w:color="auto"/>
            <w:bottom w:val="none" w:sz="0" w:space="0" w:color="auto"/>
            <w:right w:val="none" w:sz="0" w:space="0" w:color="auto"/>
          </w:divBdr>
        </w:div>
        <w:div w:id="2012023425">
          <w:marLeft w:val="0"/>
          <w:marRight w:val="0"/>
          <w:marTop w:val="0"/>
          <w:marBottom w:val="0"/>
          <w:divBdr>
            <w:top w:val="none" w:sz="0" w:space="0" w:color="auto"/>
            <w:left w:val="none" w:sz="0" w:space="0" w:color="auto"/>
            <w:bottom w:val="none" w:sz="0" w:space="0" w:color="auto"/>
            <w:right w:val="none" w:sz="0" w:space="0" w:color="auto"/>
          </w:divBdr>
        </w:div>
        <w:div w:id="90858698">
          <w:marLeft w:val="0"/>
          <w:marRight w:val="0"/>
          <w:marTop w:val="0"/>
          <w:marBottom w:val="0"/>
          <w:divBdr>
            <w:top w:val="none" w:sz="0" w:space="0" w:color="auto"/>
            <w:left w:val="none" w:sz="0" w:space="0" w:color="auto"/>
            <w:bottom w:val="none" w:sz="0" w:space="0" w:color="auto"/>
            <w:right w:val="none" w:sz="0" w:space="0" w:color="auto"/>
          </w:divBdr>
        </w:div>
        <w:div w:id="749470180">
          <w:marLeft w:val="0"/>
          <w:marRight w:val="0"/>
          <w:marTop w:val="0"/>
          <w:marBottom w:val="0"/>
          <w:divBdr>
            <w:top w:val="none" w:sz="0" w:space="0" w:color="auto"/>
            <w:left w:val="none" w:sz="0" w:space="0" w:color="auto"/>
            <w:bottom w:val="none" w:sz="0" w:space="0" w:color="auto"/>
            <w:right w:val="none" w:sz="0" w:space="0" w:color="auto"/>
          </w:divBdr>
        </w:div>
        <w:div w:id="121772306">
          <w:marLeft w:val="0"/>
          <w:marRight w:val="0"/>
          <w:marTop w:val="0"/>
          <w:marBottom w:val="0"/>
          <w:divBdr>
            <w:top w:val="none" w:sz="0" w:space="0" w:color="auto"/>
            <w:left w:val="none" w:sz="0" w:space="0" w:color="auto"/>
            <w:bottom w:val="none" w:sz="0" w:space="0" w:color="auto"/>
            <w:right w:val="none" w:sz="0" w:space="0" w:color="auto"/>
          </w:divBdr>
        </w:div>
        <w:div w:id="1621181962">
          <w:marLeft w:val="0"/>
          <w:marRight w:val="0"/>
          <w:marTop w:val="0"/>
          <w:marBottom w:val="0"/>
          <w:divBdr>
            <w:top w:val="none" w:sz="0" w:space="0" w:color="auto"/>
            <w:left w:val="none" w:sz="0" w:space="0" w:color="auto"/>
            <w:bottom w:val="none" w:sz="0" w:space="0" w:color="auto"/>
            <w:right w:val="none" w:sz="0" w:space="0" w:color="auto"/>
          </w:divBdr>
        </w:div>
        <w:div w:id="2078238422">
          <w:marLeft w:val="0"/>
          <w:marRight w:val="0"/>
          <w:marTop w:val="0"/>
          <w:marBottom w:val="0"/>
          <w:divBdr>
            <w:top w:val="none" w:sz="0" w:space="0" w:color="auto"/>
            <w:left w:val="none" w:sz="0" w:space="0" w:color="auto"/>
            <w:bottom w:val="none" w:sz="0" w:space="0" w:color="auto"/>
            <w:right w:val="none" w:sz="0" w:space="0" w:color="auto"/>
          </w:divBdr>
        </w:div>
        <w:div w:id="994803516">
          <w:marLeft w:val="0"/>
          <w:marRight w:val="0"/>
          <w:marTop w:val="0"/>
          <w:marBottom w:val="0"/>
          <w:divBdr>
            <w:top w:val="none" w:sz="0" w:space="0" w:color="auto"/>
            <w:left w:val="none" w:sz="0" w:space="0" w:color="auto"/>
            <w:bottom w:val="none" w:sz="0" w:space="0" w:color="auto"/>
            <w:right w:val="none" w:sz="0" w:space="0" w:color="auto"/>
          </w:divBdr>
        </w:div>
        <w:div w:id="1112701299">
          <w:marLeft w:val="0"/>
          <w:marRight w:val="0"/>
          <w:marTop w:val="0"/>
          <w:marBottom w:val="0"/>
          <w:divBdr>
            <w:top w:val="none" w:sz="0" w:space="0" w:color="auto"/>
            <w:left w:val="none" w:sz="0" w:space="0" w:color="auto"/>
            <w:bottom w:val="none" w:sz="0" w:space="0" w:color="auto"/>
            <w:right w:val="none" w:sz="0" w:space="0" w:color="auto"/>
          </w:divBdr>
        </w:div>
        <w:div w:id="1395543837">
          <w:marLeft w:val="0"/>
          <w:marRight w:val="0"/>
          <w:marTop w:val="0"/>
          <w:marBottom w:val="0"/>
          <w:divBdr>
            <w:top w:val="none" w:sz="0" w:space="0" w:color="auto"/>
            <w:left w:val="none" w:sz="0" w:space="0" w:color="auto"/>
            <w:bottom w:val="none" w:sz="0" w:space="0" w:color="auto"/>
            <w:right w:val="none" w:sz="0" w:space="0" w:color="auto"/>
          </w:divBdr>
        </w:div>
        <w:div w:id="872108440">
          <w:marLeft w:val="0"/>
          <w:marRight w:val="0"/>
          <w:marTop w:val="0"/>
          <w:marBottom w:val="0"/>
          <w:divBdr>
            <w:top w:val="none" w:sz="0" w:space="0" w:color="auto"/>
            <w:left w:val="none" w:sz="0" w:space="0" w:color="auto"/>
            <w:bottom w:val="none" w:sz="0" w:space="0" w:color="auto"/>
            <w:right w:val="none" w:sz="0" w:space="0" w:color="auto"/>
          </w:divBdr>
        </w:div>
      </w:divsChild>
    </w:div>
    <w:div w:id="1346127753">
      <w:bodyDiv w:val="1"/>
      <w:marLeft w:val="0"/>
      <w:marRight w:val="0"/>
      <w:marTop w:val="0"/>
      <w:marBottom w:val="0"/>
      <w:divBdr>
        <w:top w:val="none" w:sz="0" w:space="0" w:color="auto"/>
        <w:left w:val="none" w:sz="0" w:space="0" w:color="auto"/>
        <w:bottom w:val="none" w:sz="0" w:space="0" w:color="auto"/>
        <w:right w:val="none" w:sz="0" w:space="0" w:color="auto"/>
      </w:divBdr>
    </w:div>
    <w:div w:id="1419593275">
      <w:bodyDiv w:val="1"/>
      <w:marLeft w:val="0"/>
      <w:marRight w:val="0"/>
      <w:marTop w:val="0"/>
      <w:marBottom w:val="0"/>
      <w:divBdr>
        <w:top w:val="none" w:sz="0" w:space="0" w:color="auto"/>
        <w:left w:val="none" w:sz="0" w:space="0" w:color="auto"/>
        <w:bottom w:val="none" w:sz="0" w:space="0" w:color="auto"/>
        <w:right w:val="none" w:sz="0" w:space="0" w:color="auto"/>
      </w:divBdr>
      <w:divsChild>
        <w:div w:id="941574204">
          <w:marLeft w:val="1166"/>
          <w:marRight w:val="0"/>
          <w:marTop w:val="96"/>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00929270">
      <w:bodyDiv w:val="1"/>
      <w:marLeft w:val="0"/>
      <w:marRight w:val="0"/>
      <w:marTop w:val="0"/>
      <w:marBottom w:val="0"/>
      <w:divBdr>
        <w:top w:val="none" w:sz="0" w:space="0" w:color="auto"/>
        <w:left w:val="none" w:sz="0" w:space="0" w:color="auto"/>
        <w:bottom w:val="none" w:sz="0" w:space="0" w:color="auto"/>
        <w:right w:val="none" w:sz="0" w:space="0" w:color="auto"/>
      </w:divBdr>
      <w:divsChild>
        <w:div w:id="149059555">
          <w:marLeft w:val="1166"/>
          <w:marRight w:val="0"/>
          <w:marTop w:val="96"/>
          <w:marBottom w:val="0"/>
          <w:divBdr>
            <w:top w:val="none" w:sz="0" w:space="0" w:color="auto"/>
            <w:left w:val="none" w:sz="0" w:space="0" w:color="auto"/>
            <w:bottom w:val="none" w:sz="0" w:space="0" w:color="auto"/>
            <w:right w:val="none" w:sz="0" w:space="0" w:color="auto"/>
          </w:divBdr>
        </w:div>
      </w:divsChild>
    </w:div>
    <w:div w:id="1676415007">
      <w:bodyDiv w:val="1"/>
      <w:marLeft w:val="0"/>
      <w:marRight w:val="0"/>
      <w:marTop w:val="0"/>
      <w:marBottom w:val="0"/>
      <w:divBdr>
        <w:top w:val="none" w:sz="0" w:space="0" w:color="auto"/>
        <w:left w:val="none" w:sz="0" w:space="0" w:color="auto"/>
        <w:bottom w:val="none" w:sz="0" w:space="0" w:color="auto"/>
        <w:right w:val="none" w:sz="0" w:space="0" w:color="auto"/>
      </w:divBdr>
    </w:div>
    <w:div w:id="1773738246">
      <w:bodyDiv w:val="1"/>
      <w:marLeft w:val="0"/>
      <w:marRight w:val="0"/>
      <w:marTop w:val="0"/>
      <w:marBottom w:val="0"/>
      <w:divBdr>
        <w:top w:val="none" w:sz="0" w:space="0" w:color="auto"/>
        <w:left w:val="none" w:sz="0" w:space="0" w:color="auto"/>
        <w:bottom w:val="none" w:sz="0" w:space="0" w:color="auto"/>
        <w:right w:val="none" w:sz="0" w:space="0" w:color="auto"/>
      </w:divBdr>
    </w:div>
    <w:div w:id="1890149068">
      <w:bodyDiv w:val="1"/>
      <w:marLeft w:val="0"/>
      <w:marRight w:val="0"/>
      <w:marTop w:val="0"/>
      <w:marBottom w:val="0"/>
      <w:divBdr>
        <w:top w:val="none" w:sz="0" w:space="0" w:color="auto"/>
        <w:left w:val="none" w:sz="0" w:space="0" w:color="auto"/>
        <w:bottom w:val="none" w:sz="0" w:space="0" w:color="auto"/>
        <w:right w:val="none" w:sz="0" w:space="0" w:color="auto"/>
      </w:divBdr>
      <w:divsChild>
        <w:div w:id="492720430">
          <w:marLeft w:val="1166"/>
          <w:marRight w:val="0"/>
          <w:marTop w:val="82"/>
          <w:marBottom w:val="0"/>
          <w:divBdr>
            <w:top w:val="none" w:sz="0" w:space="0" w:color="auto"/>
            <w:left w:val="none" w:sz="0" w:space="0" w:color="auto"/>
            <w:bottom w:val="none" w:sz="0" w:space="0" w:color="auto"/>
            <w:right w:val="none" w:sz="0" w:space="0" w:color="auto"/>
          </w:divBdr>
        </w:div>
      </w:divsChild>
    </w:div>
    <w:div w:id="1908765935">
      <w:bodyDiv w:val="1"/>
      <w:marLeft w:val="0"/>
      <w:marRight w:val="0"/>
      <w:marTop w:val="0"/>
      <w:marBottom w:val="0"/>
      <w:divBdr>
        <w:top w:val="none" w:sz="0" w:space="0" w:color="auto"/>
        <w:left w:val="none" w:sz="0" w:space="0" w:color="auto"/>
        <w:bottom w:val="none" w:sz="0" w:space="0" w:color="auto"/>
        <w:right w:val="none" w:sz="0" w:space="0" w:color="auto"/>
      </w:divBdr>
    </w:div>
    <w:div w:id="1916040778">
      <w:bodyDiv w:val="1"/>
      <w:marLeft w:val="0"/>
      <w:marRight w:val="0"/>
      <w:marTop w:val="0"/>
      <w:marBottom w:val="0"/>
      <w:divBdr>
        <w:top w:val="none" w:sz="0" w:space="0" w:color="auto"/>
        <w:left w:val="none" w:sz="0" w:space="0" w:color="auto"/>
        <w:bottom w:val="none" w:sz="0" w:space="0" w:color="auto"/>
        <w:right w:val="none" w:sz="0" w:space="0" w:color="auto"/>
      </w:divBdr>
      <w:divsChild>
        <w:div w:id="847066455">
          <w:marLeft w:val="547"/>
          <w:marRight w:val="0"/>
          <w:marTop w:val="77"/>
          <w:marBottom w:val="173"/>
          <w:divBdr>
            <w:top w:val="none" w:sz="0" w:space="0" w:color="auto"/>
            <w:left w:val="none" w:sz="0" w:space="0" w:color="auto"/>
            <w:bottom w:val="none" w:sz="0" w:space="0" w:color="auto"/>
            <w:right w:val="none" w:sz="0" w:space="0" w:color="auto"/>
          </w:divBdr>
        </w:div>
      </w:divsChild>
    </w:div>
    <w:div w:id="1918780599">
      <w:bodyDiv w:val="1"/>
      <w:marLeft w:val="0"/>
      <w:marRight w:val="0"/>
      <w:marTop w:val="0"/>
      <w:marBottom w:val="0"/>
      <w:divBdr>
        <w:top w:val="none" w:sz="0" w:space="0" w:color="auto"/>
        <w:left w:val="none" w:sz="0" w:space="0" w:color="auto"/>
        <w:bottom w:val="none" w:sz="0" w:space="0" w:color="auto"/>
        <w:right w:val="none" w:sz="0" w:space="0" w:color="auto"/>
      </w:divBdr>
      <w:divsChild>
        <w:div w:id="381825771">
          <w:marLeft w:val="0"/>
          <w:marRight w:val="0"/>
          <w:marTop w:val="0"/>
          <w:marBottom w:val="0"/>
          <w:divBdr>
            <w:top w:val="none" w:sz="0" w:space="0" w:color="auto"/>
            <w:left w:val="none" w:sz="0" w:space="0" w:color="auto"/>
            <w:bottom w:val="none" w:sz="0" w:space="0" w:color="auto"/>
            <w:right w:val="none" w:sz="0" w:space="0" w:color="auto"/>
          </w:divBdr>
        </w:div>
        <w:div w:id="167259506">
          <w:marLeft w:val="0"/>
          <w:marRight w:val="0"/>
          <w:marTop w:val="0"/>
          <w:marBottom w:val="0"/>
          <w:divBdr>
            <w:top w:val="none" w:sz="0" w:space="0" w:color="auto"/>
            <w:left w:val="none" w:sz="0" w:space="0" w:color="auto"/>
            <w:bottom w:val="none" w:sz="0" w:space="0" w:color="auto"/>
            <w:right w:val="none" w:sz="0" w:space="0" w:color="auto"/>
          </w:divBdr>
        </w:div>
      </w:divsChild>
    </w:div>
    <w:div w:id="1924757041">
      <w:bodyDiv w:val="1"/>
      <w:marLeft w:val="0"/>
      <w:marRight w:val="0"/>
      <w:marTop w:val="0"/>
      <w:marBottom w:val="0"/>
      <w:divBdr>
        <w:top w:val="none" w:sz="0" w:space="0" w:color="auto"/>
        <w:left w:val="none" w:sz="0" w:space="0" w:color="auto"/>
        <w:bottom w:val="none" w:sz="0" w:space="0" w:color="auto"/>
        <w:right w:val="none" w:sz="0" w:space="0" w:color="auto"/>
      </w:divBdr>
    </w:div>
    <w:div w:id="1938322794">
      <w:bodyDiv w:val="1"/>
      <w:marLeft w:val="0"/>
      <w:marRight w:val="0"/>
      <w:marTop w:val="0"/>
      <w:marBottom w:val="0"/>
      <w:divBdr>
        <w:top w:val="none" w:sz="0" w:space="0" w:color="auto"/>
        <w:left w:val="none" w:sz="0" w:space="0" w:color="auto"/>
        <w:bottom w:val="none" w:sz="0" w:space="0" w:color="auto"/>
        <w:right w:val="none" w:sz="0" w:space="0" w:color="auto"/>
      </w:divBdr>
    </w:div>
    <w:div w:id="197008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1C844-7781-46EA-B979-0AA06CA12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9</TotalTime>
  <Pages>41</Pages>
  <Words>10350</Words>
  <Characters>58996</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NTU</Company>
  <LinksUpToDate>false</LinksUpToDate>
  <CharactersWithSpaces>69208</CharactersWithSpaces>
  <SharedDoc>false</SharedDoc>
  <HLinks>
    <vt:vector size="456" baseType="variant">
      <vt:variant>
        <vt:i4>4390923</vt:i4>
      </vt:variant>
      <vt:variant>
        <vt:i4>466</vt:i4>
      </vt:variant>
      <vt:variant>
        <vt:i4>0</vt:i4>
      </vt:variant>
      <vt:variant>
        <vt:i4>5</vt:i4>
      </vt:variant>
      <vt:variant>
        <vt:lpwstr/>
      </vt:variant>
      <vt:variant>
        <vt:lpwstr>_ENREF_24</vt:lpwstr>
      </vt:variant>
      <vt:variant>
        <vt:i4>4390923</vt:i4>
      </vt:variant>
      <vt:variant>
        <vt:i4>460</vt:i4>
      </vt:variant>
      <vt:variant>
        <vt:i4>0</vt:i4>
      </vt:variant>
      <vt:variant>
        <vt:i4>5</vt:i4>
      </vt:variant>
      <vt:variant>
        <vt:lpwstr/>
      </vt:variant>
      <vt:variant>
        <vt:lpwstr>_ENREF_23</vt:lpwstr>
      </vt:variant>
      <vt:variant>
        <vt:i4>4194315</vt:i4>
      </vt:variant>
      <vt:variant>
        <vt:i4>449</vt:i4>
      </vt:variant>
      <vt:variant>
        <vt:i4>0</vt:i4>
      </vt:variant>
      <vt:variant>
        <vt:i4>5</vt:i4>
      </vt:variant>
      <vt:variant>
        <vt:lpwstr/>
      </vt:variant>
      <vt:variant>
        <vt:lpwstr>_ENREF_17</vt:lpwstr>
      </vt:variant>
      <vt:variant>
        <vt:i4>4194315</vt:i4>
      </vt:variant>
      <vt:variant>
        <vt:i4>443</vt:i4>
      </vt:variant>
      <vt:variant>
        <vt:i4>0</vt:i4>
      </vt:variant>
      <vt:variant>
        <vt:i4>5</vt:i4>
      </vt:variant>
      <vt:variant>
        <vt:lpwstr/>
      </vt:variant>
      <vt:variant>
        <vt:lpwstr>_ENREF_18</vt:lpwstr>
      </vt:variant>
      <vt:variant>
        <vt:i4>4194315</vt:i4>
      </vt:variant>
      <vt:variant>
        <vt:i4>437</vt:i4>
      </vt:variant>
      <vt:variant>
        <vt:i4>0</vt:i4>
      </vt:variant>
      <vt:variant>
        <vt:i4>5</vt:i4>
      </vt:variant>
      <vt:variant>
        <vt:lpwstr/>
      </vt:variant>
      <vt:variant>
        <vt:lpwstr>_ENREF_17</vt:lpwstr>
      </vt:variant>
      <vt:variant>
        <vt:i4>4194315</vt:i4>
      </vt:variant>
      <vt:variant>
        <vt:i4>431</vt:i4>
      </vt:variant>
      <vt:variant>
        <vt:i4>0</vt:i4>
      </vt:variant>
      <vt:variant>
        <vt:i4>5</vt:i4>
      </vt:variant>
      <vt:variant>
        <vt:lpwstr/>
      </vt:variant>
      <vt:variant>
        <vt:lpwstr>_ENREF_16</vt:lpwstr>
      </vt:variant>
      <vt:variant>
        <vt:i4>4194315</vt:i4>
      </vt:variant>
      <vt:variant>
        <vt:i4>425</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4</vt:lpwstr>
      </vt:variant>
      <vt:variant>
        <vt:i4>4194315</vt:i4>
      </vt:variant>
      <vt:variant>
        <vt:i4>413</vt:i4>
      </vt:variant>
      <vt:variant>
        <vt:i4>0</vt:i4>
      </vt:variant>
      <vt:variant>
        <vt:i4>5</vt:i4>
      </vt:variant>
      <vt:variant>
        <vt:lpwstr/>
      </vt:variant>
      <vt:variant>
        <vt:lpwstr>_ENREF_13</vt:lpwstr>
      </vt:variant>
      <vt:variant>
        <vt:i4>1114160</vt:i4>
      </vt:variant>
      <vt:variant>
        <vt:i4>404</vt:i4>
      </vt:variant>
      <vt:variant>
        <vt:i4>0</vt:i4>
      </vt:variant>
      <vt:variant>
        <vt:i4>5</vt:i4>
      </vt:variant>
      <vt:variant>
        <vt:lpwstr/>
      </vt:variant>
      <vt:variant>
        <vt:lpwstr>_Toc325451317</vt:lpwstr>
      </vt:variant>
      <vt:variant>
        <vt:i4>1114160</vt:i4>
      </vt:variant>
      <vt:variant>
        <vt:i4>398</vt:i4>
      </vt:variant>
      <vt:variant>
        <vt:i4>0</vt:i4>
      </vt:variant>
      <vt:variant>
        <vt:i4>5</vt:i4>
      </vt:variant>
      <vt:variant>
        <vt:lpwstr/>
      </vt:variant>
      <vt:variant>
        <vt:lpwstr>_Toc325451316</vt:lpwstr>
      </vt:variant>
      <vt:variant>
        <vt:i4>1114160</vt:i4>
      </vt:variant>
      <vt:variant>
        <vt:i4>392</vt:i4>
      </vt:variant>
      <vt:variant>
        <vt:i4>0</vt:i4>
      </vt:variant>
      <vt:variant>
        <vt:i4>5</vt:i4>
      </vt:variant>
      <vt:variant>
        <vt:lpwstr/>
      </vt:variant>
      <vt:variant>
        <vt:lpwstr>_Toc325451315</vt:lpwstr>
      </vt:variant>
      <vt:variant>
        <vt:i4>1114160</vt:i4>
      </vt:variant>
      <vt:variant>
        <vt:i4>383</vt:i4>
      </vt:variant>
      <vt:variant>
        <vt:i4>0</vt:i4>
      </vt:variant>
      <vt:variant>
        <vt:i4>5</vt:i4>
      </vt:variant>
      <vt:variant>
        <vt:lpwstr/>
      </vt:variant>
      <vt:variant>
        <vt:lpwstr>_Toc325451314</vt:lpwstr>
      </vt:variant>
      <vt:variant>
        <vt:i4>1114160</vt:i4>
      </vt:variant>
      <vt:variant>
        <vt:i4>377</vt:i4>
      </vt:variant>
      <vt:variant>
        <vt:i4>0</vt:i4>
      </vt:variant>
      <vt:variant>
        <vt:i4>5</vt:i4>
      </vt:variant>
      <vt:variant>
        <vt:lpwstr/>
      </vt:variant>
      <vt:variant>
        <vt:lpwstr>_Toc325451313</vt:lpwstr>
      </vt:variant>
      <vt:variant>
        <vt:i4>1114160</vt:i4>
      </vt:variant>
      <vt:variant>
        <vt:i4>371</vt:i4>
      </vt:variant>
      <vt:variant>
        <vt:i4>0</vt:i4>
      </vt:variant>
      <vt:variant>
        <vt:i4>5</vt:i4>
      </vt:variant>
      <vt:variant>
        <vt:lpwstr/>
      </vt:variant>
      <vt:variant>
        <vt:lpwstr>_Toc325451312</vt:lpwstr>
      </vt:variant>
      <vt:variant>
        <vt:i4>1114160</vt:i4>
      </vt:variant>
      <vt:variant>
        <vt:i4>365</vt:i4>
      </vt:variant>
      <vt:variant>
        <vt:i4>0</vt:i4>
      </vt:variant>
      <vt:variant>
        <vt:i4>5</vt:i4>
      </vt:variant>
      <vt:variant>
        <vt:lpwstr/>
      </vt:variant>
      <vt:variant>
        <vt:lpwstr>_Toc325451311</vt:lpwstr>
      </vt:variant>
      <vt:variant>
        <vt:i4>1114160</vt:i4>
      </vt:variant>
      <vt:variant>
        <vt:i4>359</vt:i4>
      </vt:variant>
      <vt:variant>
        <vt:i4>0</vt:i4>
      </vt:variant>
      <vt:variant>
        <vt:i4>5</vt:i4>
      </vt:variant>
      <vt:variant>
        <vt:lpwstr/>
      </vt:variant>
      <vt:variant>
        <vt:lpwstr>_Toc325451310</vt:lpwstr>
      </vt:variant>
      <vt:variant>
        <vt:i4>1048624</vt:i4>
      </vt:variant>
      <vt:variant>
        <vt:i4>353</vt:i4>
      </vt:variant>
      <vt:variant>
        <vt:i4>0</vt:i4>
      </vt:variant>
      <vt:variant>
        <vt:i4>5</vt:i4>
      </vt:variant>
      <vt:variant>
        <vt:lpwstr/>
      </vt:variant>
      <vt:variant>
        <vt:lpwstr>_Toc325451309</vt:lpwstr>
      </vt:variant>
      <vt:variant>
        <vt:i4>1048624</vt:i4>
      </vt:variant>
      <vt:variant>
        <vt:i4>347</vt:i4>
      </vt:variant>
      <vt:variant>
        <vt:i4>0</vt:i4>
      </vt:variant>
      <vt:variant>
        <vt:i4>5</vt:i4>
      </vt:variant>
      <vt:variant>
        <vt:lpwstr/>
      </vt:variant>
      <vt:variant>
        <vt:lpwstr>_Toc325451308</vt:lpwstr>
      </vt:variant>
      <vt:variant>
        <vt:i4>1048624</vt:i4>
      </vt:variant>
      <vt:variant>
        <vt:i4>341</vt:i4>
      </vt:variant>
      <vt:variant>
        <vt:i4>0</vt:i4>
      </vt:variant>
      <vt:variant>
        <vt:i4>5</vt:i4>
      </vt:variant>
      <vt:variant>
        <vt:lpwstr/>
      </vt:variant>
      <vt:variant>
        <vt:lpwstr>_Toc325451307</vt:lpwstr>
      </vt:variant>
      <vt:variant>
        <vt:i4>1048624</vt:i4>
      </vt:variant>
      <vt:variant>
        <vt:i4>335</vt:i4>
      </vt:variant>
      <vt:variant>
        <vt:i4>0</vt:i4>
      </vt:variant>
      <vt:variant>
        <vt:i4>5</vt:i4>
      </vt:variant>
      <vt:variant>
        <vt:lpwstr/>
      </vt:variant>
      <vt:variant>
        <vt:lpwstr>_Toc325451306</vt:lpwstr>
      </vt:variant>
      <vt:variant>
        <vt:i4>1048624</vt:i4>
      </vt:variant>
      <vt:variant>
        <vt:i4>329</vt:i4>
      </vt:variant>
      <vt:variant>
        <vt:i4>0</vt:i4>
      </vt:variant>
      <vt:variant>
        <vt:i4>5</vt:i4>
      </vt:variant>
      <vt:variant>
        <vt:lpwstr/>
      </vt:variant>
      <vt:variant>
        <vt:lpwstr>_Toc325451305</vt:lpwstr>
      </vt:variant>
      <vt:variant>
        <vt:i4>1048624</vt:i4>
      </vt:variant>
      <vt:variant>
        <vt:i4>323</vt:i4>
      </vt:variant>
      <vt:variant>
        <vt:i4>0</vt:i4>
      </vt:variant>
      <vt:variant>
        <vt:i4>5</vt:i4>
      </vt:variant>
      <vt:variant>
        <vt:lpwstr/>
      </vt:variant>
      <vt:variant>
        <vt:lpwstr>_Toc325451304</vt:lpwstr>
      </vt:variant>
      <vt:variant>
        <vt:i4>1048630</vt:i4>
      </vt:variant>
      <vt:variant>
        <vt:i4>314</vt:i4>
      </vt:variant>
      <vt:variant>
        <vt:i4>0</vt:i4>
      </vt:variant>
      <vt:variant>
        <vt:i4>5</vt:i4>
      </vt:variant>
      <vt:variant>
        <vt:lpwstr/>
      </vt:variant>
      <vt:variant>
        <vt:lpwstr>_Toc325469685</vt:lpwstr>
      </vt:variant>
      <vt:variant>
        <vt:i4>1048630</vt:i4>
      </vt:variant>
      <vt:variant>
        <vt:i4>308</vt:i4>
      </vt:variant>
      <vt:variant>
        <vt:i4>0</vt:i4>
      </vt:variant>
      <vt:variant>
        <vt:i4>5</vt:i4>
      </vt:variant>
      <vt:variant>
        <vt:lpwstr/>
      </vt:variant>
      <vt:variant>
        <vt:lpwstr>_Toc325469684</vt:lpwstr>
      </vt:variant>
      <vt:variant>
        <vt:i4>1048630</vt:i4>
      </vt:variant>
      <vt:variant>
        <vt:i4>302</vt:i4>
      </vt:variant>
      <vt:variant>
        <vt:i4>0</vt:i4>
      </vt:variant>
      <vt:variant>
        <vt:i4>5</vt:i4>
      </vt:variant>
      <vt:variant>
        <vt:lpwstr/>
      </vt:variant>
      <vt:variant>
        <vt:lpwstr>_Toc325469683</vt:lpwstr>
      </vt:variant>
      <vt:variant>
        <vt:i4>1048630</vt:i4>
      </vt:variant>
      <vt:variant>
        <vt:i4>296</vt:i4>
      </vt:variant>
      <vt:variant>
        <vt:i4>0</vt:i4>
      </vt:variant>
      <vt:variant>
        <vt:i4>5</vt:i4>
      </vt:variant>
      <vt:variant>
        <vt:lpwstr/>
      </vt:variant>
      <vt:variant>
        <vt:lpwstr>_Toc325469682</vt:lpwstr>
      </vt:variant>
      <vt:variant>
        <vt:i4>1048630</vt:i4>
      </vt:variant>
      <vt:variant>
        <vt:i4>290</vt:i4>
      </vt:variant>
      <vt:variant>
        <vt:i4>0</vt:i4>
      </vt:variant>
      <vt:variant>
        <vt:i4>5</vt:i4>
      </vt:variant>
      <vt:variant>
        <vt:lpwstr/>
      </vt:variant>
      <vt:variant>
        <vt:lpwstr>_Toc325469681</vt:lpwstr>
      </vt:variant>
      <vt:variant>
        <vt:i4>1048630</vt:i4>
      </vt:variant>
      <vt:variant>
        <vt:i4>284</vt:i4>
      </vt:variant>
      <vt:variant>
        <vt:i4>0</vt:i4>
      </vt:variant>
      <vt:variant>
        <vt:i4>5</vt:i4>
      </vt:variant>
      <vt:variant>
        <vt:lpwstr/>
      </vt:variant>
      <vt:variant>
        <vt:lpwstr>_Toc325469680</vt:lpwstr>
      </vt:variant>
      <vt:variant>
        <vt:i4>2031670</vt:i4>
      </vt:variant>
      <vt:variant>
        <vt:i4>278</vt:i4>
      </vt:variant>
      <vt:variant>
        <vt:i4>0</vt:i4>
      </vt:variant>
      <vt:variant>
        <vt:i4>5</vt:i4>
      </vt:variant>
      <vt:variant>
        <vt:lpwstr/>
      </vt:variant>
      <vt:variant>
        <vt:lpwstr>_Toc325469679</vt:lpwstr>
      </vt:variant>
      <vt:variant>
        <vt:i4>2031670</vt:i4>
      </vt:variant>
      <vt:variant>
        <vt:i4>272</vt:i4>
      </vt:variant>
      <vt:variant>
        <vt:i4>0</vt:i4>
      </vt:variant>
      <vt:variant>
        <vt:i4>5</vt:i4>
      </vt:variant>
      <vt:variant>
        <vt:lpwstr/>
      </vt:variant>
      <vt:variant>
        <vt:lpwstr>_Toc325469678</vt:lpwstr>
      </vt:variant>
      <vt:variant>
        <vt:i4>2031670</vt:i4>
      </vt:variant>
      <vt:variant>
        <vt:i4>266</vt:i4>
      </vt:variant>
      <vt:variant>
        <vt:i4>0</vt:i4>
      </vt:variant>
      <vt:variant>
        <vt:i4>5</vt:i4>
      </vt:variant>
      <vt:variant>
        <vt:lpwstr/>
      </vt:variant>
      <vt:variant>
        <vt:lpwstr>_Toc325469677</vt:lpwstr>
      </vt:variant>
      <vt:variant>
        <vt:i4>2031670</vt:i4>
      </vt:variant>
      <vt:variant>
        <vt:i4>260</vt:i4>
      </vt:variant>
      <vt:variant>
        <vt:i4>0</vt:i4>
      </vt:variant>
      <vt:variant>
        <vt:i4>5</vt:i4>
      </vt:variant>
      <vt:variant>
        <vt:lpwstr/>
      </vt:variant>
      <vt:variant>
        <vt:lpwstr>_Toc325469676</vt:lpwstr>
      </vt:variant>
      <vt:variant>
        <vt:i4>2031670</vt:i4>
      </vt:variant>
      <vt:variant>
        <vt:i4>254</vt:i4>
      </vt:variant>
      <vt:variant>
        <vt:i4>0</vt:i4>
      </vt:variant>
      <vt:variant>
        <vt:i4>5</vt:i4>
      </vt:variant>
      <vt:variant>
        <vt:lpwstr/>
      </vt:variant>
      <vt:variant>
        <vt:lpwstr>_Toc325469675</vt:lpwstr>
      </vt:variant>
      <vt:variant>
        <vt:i4>2031670</vt:i4>
      </vt:variant>
      <vt:variant>
        <vt:i4>248</vt:i4>
      </vt:variant>
      <vt:variant>
        <vt:i4>0</vt:i4>
      </vt:variant>
      <vt:variant>
        <vt:i4>5</vt:i4>
      </vt:variant>
      <vt:variant>
        <vt:lpwstr/>
      </vt:variant>
      <vt:variant>
        <vt:lpwstr>_Toc325469674</vt:lpwstr>
      </vt:variant>
      <vt:variant>
        <vt:i4>2031670</vt:i4>
      </vt:variant>
      <vt:variant>
        <vt:i4>242</vt:i4>
      </vt:variant>
      <vt:variant>
        <vt:i4>0</vt:i4>
      </vt:variant>
      <vt:variant>
        <vt:i4>5</vt:i4>
      </vt:variant>
      <vt:variant>
        <vt:lpwstr/>
      </vt:variant>
      <vt:variant>
        <vt:lpwstr>_Toc325469673</vt:lpwstr>
      </vt:variant>
      <vt:variant>
        <vt:i4>2031670</vt:i4>
      </vt:variant>
      <vt:variant>
        <vt:i4>236</vt:i4>
      </vt:variant>
      <vt:variant>
        <vt:i4>0</vt:i4>
      </vt:variant>
      <vt:variant>
        <vt:i4>5</vt:i4>
      </vt:variant>
      <vt:variant>
        <vt:lpwstr/>
      </vt:variant>
      <vt:variant>
        <vt:lpwstr>_Toc325469672</vt:lpwstr>
      </vt:variant>
      <vt:variant>
        <vt:i4>2031670</vt:i4>
      </vt:variant>
      <vt:variant>
        <vt:i4>230</vt:i4>
      </vt:variant>
      <vt:variant>
        <vt:i4>0</vt:i4>
      </vt:variant>
      <vt:variant>
        <vt:i4>5</vt:i4>
      </vt:variant>
      <vt:variant>
        <vt:lpwstr/>
      </vt:variant>
      <vt:variant>
        <vt:lpwstr>_Toc325469671</vt:lpwstr>
      </vt:variant>
      <vt:variant>
        <vt:i4>2031670</vt:i4>
      </vt:variant>
      <vt:variant>
        <vt:i4>224</vt:i4>
      </vt:variant>
      <vt:variant>
        <vt:i4>0</vt:i4>
      </vt:variant>
      <vt:variant>
        <vt:i4>5</vt:i4>
      </vt:variant>
      <vt:variant>
        <vt:lpwstr/>
      </vt:variant>
      <vt:variant>
        <vt:lpwstr>_Toc325469670</vt:lpwstr>
      </vt:variant>
      <vt:variant>
        <vt:i4>1966134</vt:i4>
      </vt:variant>
      <vt:variant>
        <vt:i4>218</vt:i4>
      </vt:variant>
      <vt:variant>
        <vt:i4>0</vt:i4>
      </vt:variant>
      <vt:variant>
        <vt:i4>5</vt:i4>
      </vt:variant>
      <vt:variant>
        <vt:lpwstr/>
      </vt:variant>
      <vt:variant>
        <vt:lpwstr>_Toc325469669</vt:lpwstr>
      </vt:variant>
      <vt:variant>
        <vt:i4>1966134</vt:i4>
      </vt:variant>
      <vt:variant>
        <vt:i4>212</vt:i4>
      </vt:variant>
      <vt:variant>
        <vt:i4>0</vt:i4>
      </vt:variant>
      <vt:variant>
        <vt:i4>5</vt:i4>
      </vt:variant>
      <vt:variant>
        <vt:lpwstr/>
      </vt:variant>
      <vt:variant>
        <vt:lpwstr>_Toc325469668</vt:lpwstr>
      </vt:variant>
      <vt:variant>
        <vt:i4>1966134</vt:i4>
      </vt:variant>
      <vt:variant>
        <vt:i4>206</vt:i4>
      </vt:variant>
      <vt:variant>
        <vt:i4>0</vt:i4>
      </vt:variant>
      <vt:variant>
        <vt:i4>5</vt:i4>
      </vt:variant>
      <vt:variant>
        <vt:lpwstr/>
      </vt:variant>
      <vt:variant>
        <vt:lpwstr>_Toc325469667</vt:lpwstr>
      </vt:variant>
      <vt:variant>
        <vt:i4>1966134</vt:i4>
      </vt:variant>
      <vt:variant>
        <vt:i4>200</vt:i4>
      </vt:variant>
      <vt:variant>
        <vt:i4>0</vt:i4>
      </vt:variant>
      <vt:variant>
        <vt:i4>5</vt:i4>
      </vt:variant>
      <vt:variant>
        <vt:lpwstr/>
      </vt:variant>
      <vt:variant>
        <vt:lpwstr>_Toc325469666</vt:lpwstr>
      </vt:variant>
      <vt:variant>
        <vt:i4>1966134</vt:i4>
      </vt:variant>
      <vt:variant>
        <vt:i4>194</vt:i4>
      </vt:variant>
      <vt:variant>
        <vt:i4>0</vt:i4>
      </vt:variant>
      <vt:variant>
        <vt:i4>5</vt:i4>
      </vt:variant>
      <vt:variant>
        <vt:lpwstr/>
      </vt:variant>
      <vt:variant>
        <vt:lpwstr>_Toc325469665</vt:lpwstr>
      </vt:variant>
      <vt:variant>
        <vt:i4>1966134</vt:i4>
      </vt:variant>
      <vt:variant>
        <vt:i4>188</vt:i4>
      </vt:variant>
      <vt:variant>
        <vt:i4>0</vt:i4>
      </vt:variant>
      <vt:variant>
        <vt:i4>5</vt:i4>
      </vt:variant>
      <vt:variant>
        <vt:lpwstr/>
      </vt:variant>
      <vt:variant>
        <vt:lpwstr>_Toc325469664</vt:lpwstr>
      </vt:variant>
      <vt:variant>
        <vt:i4>1966134</vt:i4>
      </vt:variant>
      <vt:variant>
        <vt:i4>182</vt:i4>
      </vt:variant>
      <vt:variant>
        <vt:i4>0</vt:i4>
      </vt:variant>
      <vt:variant>
        <vt:i4>5</vt:i4>
      </vt:variant>
      <vt:variant>
        <vt:lpwstr/>
      </vt:variant>
      <vt:variant>
        <vt:lpwstr>_Toc325469663</vt:lpwstr>
      </vt:variant>
      <vt:variant>
        <vt:i4>1966134</vt:i4>
      </vt:variant>
      <vt:variant>
        <vt:i4>176</vt:i4>
      </vt:variant>
      <vt:variant>
        <vt:i4>0</vt:i4>
      </vt:variant>
      <vt:variant>
        <vt:i4>5</vt:i4>
      </vt:variant>
      <vt:variant>
        <vt:lpwstr/>
      </vt:variant>
      <vt:variant>
        <vt:lpwstr>_Toc325469662</vt:lpwstr>
      </vt:variant>
      <vt:variant>
        <vt:i4>1966134</vt:i4>
      </vt:variant>
      <vt:variant>
        <vt:i4>170</vt:i4>
      </vt:variant>
      <vt:variant>
        <vt:i4>0</vt:i4>
      </vt:variant>
      <vt:variant>
        <vt:i4>5</vt:i4>
      </vt:variant>
      <vt:variant>
        <vt:lpwstr/>
      </vt:variant>
      <vt:variant>
        <vt:lpwstr>_Toc325469661</vt:lpwstr>
      </vt:variant>
      <vt:variant>
        <vt:i4>1966134</vt:i4>
      </vt:variant>
      <vt:variant>
        <vt:i4>164</vt:i4>
      </vt:variant>
      <vt:variant>
        <vt:i4>0</vt:i4>
      </vt:variant>
      <vt:variant>
        <vt:i4>5</vt:i4>
      </vt:variant>
      <vt:variant>
        <vt:lpwstr/>
      </vt:variant>
      <vt:variant>
        <vt:lpwstr>_Toc325469660</vt:lpwstr>
      </vt:variant>
      <vt:variant>
        <vt:i4>1900598</vt:i4>
      </vt:variant>
      <vt:variant>
        <vt:i4>158</vt:i4>
      </vt:variant>
      <vt:variant>
        <vt:i4>0</vt:i4>
      </vt:variant>
      <vt:variant>
        <vt:i4>5</vt:i4>
      </vt:variant>
      <vt:variant>
        <vt:lpwstr/>
      </vt:variant>
      <vt:variant>
        <vt:lpwstr>_Toc325469659</vt:lpwstr>
      </vt:variant>
      <vt:variant>
        <vt:i4>1900598</vt:i4>
      </vt:variant>
      <vt:variant>
        <vt:i4>152</vt:i4>
      </vt:variant>
      <vt:variant>
        <vt:i4>0</vt:i4>
      </vt:variant>
      <vt:variant>
        <vt:i4>5</vt:i4>
      </vt:variant>
      <vt:variant>
        <vt:lpwstr/>
      </vt:variant>
      <vt:variant>
        <vt:lpwstr>_Toc325469658</vt:lpwstr>
      </vt:variant>
      <vt:variant>
        <vt:i4>1900598</vt:i4>
      </vt:variant>
      <vt:variant>
        <vt:i4>146</vt:i4>
      </vt:variant>
      <vt:variant>
        <vt:i4>0</vt:i4>
      </vt:variant>
      <vt:variant>
        <vt:i4>5</vt:i4>
      </vt:variant>
      <vt:variant>
        <vt:lpwstr/>
      </vt:variant>
      <vt:variant>
        <vt:lpwstr>_Toc325469657</vt:lpwstr>
      </vt:variant>
      <vt:variant>
        <vt:i4>1900598</vt:i4>
      </vt:variant>
      <vt:variant>
        <vt:i4>140</vt:i4>
      </vt:variant>
      <vt:variant>
        <vt:i4>0</vt:i4>
      </vt:variant>
      <vt:variant>
        <vt:i4>5</vt:i4>
      </vt:variant>
      <vt:variant>
        <vt:lpwstr/>
      </vt:variant>
      <vt:variant>
        <vt:lpwstr>_Toc325469656</vt:lpwstr>
      </vt:variant>
      <vt:variant>
        <vt:i4>1900598</vt:i4>
      </vt:variant>
      <vt:variant>
        <vt:i4>134</vt:i4>
      </vt:variant>
      <vt:variant>
        <vt:i4>0</vt:i4>
      </vt:variant>
      <vt:variant>
        <vt:i4>5</vt:i4>
      </vt:variant>
      <vt:variant>
        <vt:lpwstr/>
      </vt:variant>
      <vt:variant>
        <vt:lpwstr>_Toc325469655</vt:lpwstr>
      </vt:variant>
      <vt:variant>
        <vt:i4>1900598</vt:i4>
      </vt:variant>
      <vt:variant>
        <vt:i4>128</vt:i4>
      </vt:variant>
      <vt:variant>
        <vt:i4>0</vt:i4>
      </vt:variant>
      <vt:variant>
        <vt:i4>5</vt:i4>
      </vt:variant>
      <vt:variant>
        <vt:lpwstr/>
      </vt:variant>
      <vt:variant>
        <vt:lpwstr>_Toc325469654</vt:lpwstr>
      </vt:variant>
      <vt:variant>
        <vt:i4>1900598</vt:i4>
      </vt:variant>
      <vt:variant>
        <vt:i4>122</vt:i4>
      </vt:variant>
      <vt:variant>
        <vt:i4>0</vt:i4>
      </vt:variant>
      <vt:variant>
        <vt:i4>5</vt:i4>
      </vt:variant>
      <vt:variant>
        <vt:lpwstr/>
      </vt:variant>
      <vt:variant>
        <vt:lpwstr>_Toc325469653</vt:lpwstr>
      </vt:variant>
      <vt:variant>
        <vt:i4>1900598</vt:i4>
      </vt:variant>
      <vt:variant>
        <vt:i4>116</vt:i4>
      </vt:variant>
      <vt:variant>
        <vt:i4>0</vt:i4>
      </vt:variant>
      <vt:variant>
        <vt:i4>5</vt:i4>
      </vt:variant>
      <vt:variant>
        <vt:lpwstr/>
      </vt:variant>
      <vt:variant>
        <vt:lpwstr>_Toc325469652</vt:lpwstr>
      </vt:variant>
      <vt:variant>
        <vt:i4>1900598</vt:i4>
      </vt:variant>
      <vt:variant>
        <vt:i4>110</vt:i4>
      </vt:variant>
      <vt:variant>
        <vt:i4>0</vt:i4>
      </vt:variant>
      <vt:variant>
        <vt:i4>5</vt:i4>
      </vt:variant>
      <vt:variant>
        <vt:lpwstr/>
      </vt:variant>
      <vt:variant>
        <vt:lpwstr>_Toc325469651</vt:lpwstr>
      </vt:variant>
      <vt:variant>
        <vt:i4>1900598</vt:i4>
      </vt:variant>
      <vt:variant>
        <vt:i4>104</vt:i4>
      </vt:variant>
      <vt:variant>
        <vt:i4>0</vt:i4>
      </vt:variant>
      <vt:variant>
        <vt:i4>5</vt:i4>
      </vt:variant>
      <vt:variant>
        <vt:lpwstr/>
      </vt:variant>
      <vt:variant>
        <vt:lpwstr>_Toc325469650</vt:lpwstr>
      </vt:variant>
      <vt:variant>
        <vt:i4>1835062</vt:i4>
      </vt:variant>
      <vt:variant>
        <vt:i4>98</vt:i4>
      </vt:variant>
      <vt:variant>
        <vt:i4>0</vt:i4>
      </vt:variant>
      <vt:variant>
        <vt:i4>5</vt:i4>
      </vt:variant>
      <vt:variant>
        <vt:lpwstr/>
      </vt:variant>
      <vt:variant>
        <vt:lpwstr>_Toc325469649</vt:lpwstr>
      </vt:variant>
      <vt:variant>
        <vt:i4>1835062</vt:i4>
      </vt:variant>
      <vt:variant>
        <vt:i4>92</vt:i4>
      </vt:variant>
      <vt:variant>
        <vt:i4>0</vt:i4>
      </vt:variant>
      <vt:variant>
        <vt:i4>5</vt:i4>
      </vt:variant>
      <vt:variant>
        <vt:lpwstr/>
      </vt:variant>
      <vt:variant>
        <vt:lpwstr>_Toc325469648</vt:lpwstr>
      </vt:variant>
      <vt:variant>
        <vt:i4>1835062</vt:i4>
      </vt:variant>
      <vt:variant>
        <vt:i4>86</vt:i4>
      </vt:variant>
      <vt:variant>
        <vt:i4>0</vt:i4>
      </vt:variant>
      <vt:variant>
        <vt:i4>5</vt:i4>
      </vt:variant>
      <vt:variant>
        <vt:lpwstr/>
      </vt:variant>
      <vt:variant>
        <vt:lpwstr>_Toc325469647</vt:lpwstr>
      </vt:variant>
      <vt:variant>
        <vt:i4>1835062</vt:i4>
      </vt:variant>
      <vt:variant>
        <vt:i4>80</vt:i4>
      </vt:variant>
      <vt:variant>
        <vt:i4>0</vt:i4>
      </vt:variant>
      <vt:variant>
        <vt:i4>5</vt:i4>
      </vt:variant>
      <vt:variant>
        <vt:lpwstr/>
      </vt:variant>
      <vt:variant>
        <vt:lpwstr>_Toc325469646</vt:lpwstr>
      </vt:variant>
      <vt:variant>
        <vt:i4>1835062</vt:i4>
      </vt:variant>
      <vt:variant>
        <vt:i4>74</vt:i4>
      </vt:variant>
      <vt:variant>
        <vt:i4>0</vt:i4>
      </vt:variant>
      <vt:variant>
        <vt:i4>5</vt:i4>
      </vt:variant>
      <vt:variant>
        <vt:lpwstr/>
      </vt:variant>
      <vt:variant>
        <vt:lpwstr>_Toc325469645</vt:lpwstr>
      </vt:variant>
      <vt:variant>
        <vt:i4>1835062</vt:i4>
      </vt:variant>
      <vt:variant>
        <vt:i4>68</vt:i4>
      </vt:variant>
      <vt:variant>
        <vt:i4>0</vt:i4>
      </vt:variant>
      <vt:variant>
        <vt:i4>5</vt:i4>
      </vt:variant>
      <vt:variant>
        <vt:lpwstr/>
      </vt:variant>
      <vt:variant>
        <vt:lpwstr>_Toc325469644</vt:lpwstr>
      </vt:variant>
      <vt:variant>
        <vt:i4>1835062</vt:i4>
      </vt:variant>
      <vt:variant>
        <vt:i4>62</vt:i4>
      </vt:variant>
      <vt:variant>
        <vt:i4>0</vt:i4>
      </vt:variant>
      <vt:variant>
        <vt:i4>5</vt:i4>
      </vt:variant>
      <vt:variant>
        <vt:lpwstr/>
      </vt:variant>
      <vt:variant>
        <vt:lpwstr>_Toc325469643</vt:lpwstr>
      </vt:variant>
      <vt:variant>
        <vt:i4>1835062</vt:i4>
      </vt:variant>
      <vt:variant>
        <vt:i4>56</vt:i4>
      </vt:variant>
      <vt:variant>
        <vt:i4>0</vt:i4>
      </vt:variant>
      <vt:variant>
        <vt:i4>5</vt:i4>
      </vt:variant>
      <vt:variant>
        <vt:lpwstr/>
      </vt:variant>
      <vt:variant>
        <vt:lpwstr>_Toc325469642</vt:lpwstr>
      </vt:variant>
      <vt:variant>
        <vt:i4>1835062</vt:i4>
      </vt:variant>
      <vt:variant>
        <vt:i4>50</vt:i4>
      </vt:variant>
      <vt:variant>
        <vt:i4>0</vt:i4>
      </vt:variant>
      <vt:variant>
        <vt:i4>5</vt:i4>
      </vt:variant>
      <vt:variant>
        <vt:lpwstr/>
      </vt:variant>
      <vt:variant>
        <vt:lpwstr>_Toc325469641</vt:lpwstr>
      </vt:variant>
      <vt:variant>
        <vt:i4>1835062</vt:i4>
      </vt:variant>
      <vt:variant>
        <vt:i4>44</vt:i4>
      </vt:variant>
      <vt:variant>
        <vt:i4>0</vt:i4>
      </vt:variant>
      <vt:variant>
        <vt:i4>5</vt:i4>
      </vt:variant>
      <vt:variant>
        <vt:lpwstr/>
      </vt:variant>
      <vt:variant>
        <vt:lpwstr>_Toc325469640</vt:lpwstr>
      </vt:variant>
      <vt:variant>
        <vt:i4>1769526</vt:i4>
      </vt:variant>
      <vt:variant>
        <vt:i4>38</vt:i4>
      </vt:variant>
      <vt:variant>
        <vt:i4>0</vt:i4>
      </vt:variant>
      <vt:variant>
        <vt:i4>5</vt:i4>
      </vt:variant>
      <vt:variant>
        <vt:lpwstr/>
      </vt:variant>
      <vt:variant>
        <vt:lpwstr>_Toc325469639</vt:lpwstr>
      </vt:variant>
      <vt:variant>
        <vt:i4>1769526</vt:i4>
      </vt:variant>
      <vt:variant>
        <vt:i4>32</vt:i4>
      </vt:variant>
      <vt:variant>
        <vt:i4>0</vt:i4>
      </vt:variant>
      <vt:variant>
        <vt:i4>5</vt:i4>
      </vt:variant>
      <vt:variant>
        <vt:lpwstr/>
      </vt:variant>
      <vt:variant>
        <vt:lpwstr>_Toc325469638</vt:lpwstr>
      </vt:variant>
      <vt:variant>
        <vt:i4>1769526</vt:i4>
      </vt:variant>
      <vt:variant>
        <vt:i4>26</vt:i4>
      </vt:variant>
      <vt:variant>
        <vt:i4>0</vt:i4>
      </vt:variant>
      <vt:variant>
        <vt:i4>5</vt:i4>
      </vt:variant>
      <vt:variant>
        <vt:lpwstr/>
      </vt:variant>
      <vt:variant>
        <vt:lpwstr>_Toc325469637</vt:lpwstr>
      </vt:variant>
      <vt:variant>
        <vt:i4>1769526</vt:i4>
      </vt:variant>
      <vt:variant>
        <vt:i4>20</vt:i4>
      </vt:variant>
      <vt:variant>
        <vt:i4>0</vt:i4>
      </vt:variant>
      <vt:variant>
        <vt:i4>5</vt:i4>
      </vt:variant>
      <vt:variant>
        <vt:lpwstr/>
      </vt:variant>
      <vt:variant>
        <vt:lpwstr>_Toc325469636</vt:lpwstr>
      </vt:variant>
      <vt:variant>
        <vt:i4>1769526</vt:i4>
      </vt:variant>
      <vt:variant>
        <vt:i4>14</vt:i4>
      </vt:variant>
      <vt:variant>
        <vt:i4>0</vt:i4>
      </vt:variant>
      <vt:variant>
        <vt:i4>5</vt:i4>
      </vt:variant>
      <vt:variant>
        <vt:lpwstr/>
      </vt:variant>
      <vt:variant>
        <vt:lpwstr>_Toc325469635</vt:lpwstr>
      </vt:variant>
      <vt:variant>
        <vt:i4>1769526</vt:i4>
      </vt:variant>
      <vt:variant>
        <vt:i4>8</vt:i4>
      </vt:variant>
      <vt:variant>
        <vt:i4>0</vt:i4>
      </vt:variant>
      <vt:variant>
        <vt:i4>5</vt:i4>
      </vt:variant>
      <vt:variant>
        <vt:lpwstr/>
      </vt:variant>
      <vt:variant>
        <vt:lpwstr>_Toc325469634</vt:lpwstr>
      </vt:variant>
      <vt:variant>
        <vt:i4>1769526</vt:i4>
      </vt:variant>
      <vt:variant>
        <vt:i4>2</vt:i4>
      </vt:variant>
      <vt:variant>
        <vt:i4>0</vt:i4>
      </vt:variant>
      <vt:variant>
        <vt:i4>5</vt:i4>
      </vt:variant>
      <vt:variant>
        <vt:lpwstr/>
      </vt:variant>
      <vt:variant>
        <vt:lpwstr>_Toc3254696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阿德</dc:creator>
  <cp:lastModifiedBy>陳雅虹</cp:lastModifiedBy>
  <cp:revision>36</cp:revision>
  <cp:lastPrinted>2014-07-25T09:54:00Z</cp:lastPrinted>
  <dcterms:created xsi:type="dcterms:W3CDTF">2015-06-27T04:52:00Z</dcterms:created>
  <dcterms:modified xsi:type="dcterms:W3CDTF">2015-06-2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